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1563" w:rsidRPr="00661481" w:rsidRDefault="00781563" w:rsidP="00781563">
      <w:pPr>
        <w:spacing w:after="0" w:line="276" w:lineRule="auto"/>
        <w:ind w:left="209" w:right="0" w:hanging="209"/>
        <w:jc w:val="center"/>
        <w:rPr>
          <w:rFonts w:ascii="Bahij Badr" w:hAnsi="Bahij Badr" w:cs="Bahij Badr"/>
          <w:b w:val="0"/>
          <w:sz w:val="40"/>
          <w:szCs w:val="40"/>
          <w:lang w:bidi="ps-AF"/>
        </w:rPr>
      </w:pPr>
      <w:r w:rsidRPr="00661481">
        <w:rPr>
          <w:rFonts w:ascii="Bahij Badr" w:hAnsi="Bahij Badr" w:cs="Bahij Badr"/>
          <w:b w:val="0"/>
          <w:noProof/>
          <w:sz w:val="22"/>
        </w:rPr>
        <mc:AlternateContent>
          <mc:Choice Requires="wpg">
            <w:drawing>
              <wp:anchor distT="0" distB="0" distL="114300" distR="114300" simplePos="0" relativeHeight="251654656" behindDoc="0" locked="0" layoutInCell="1" allowOverlap="1" wp14:anchorId="159C9620" wp14:editId="3337FDDA">
                <wp:simplePos x="0" y="0"/>
                <wp:positionH relativeFrom="column">
                  <wp:posOffset>-26400</wp:posOffset>
                </wp:positionH>
                <wp:positionV relativeFrom="paragraph">
                  <wp:posOffset>0</wp:posOffset>
                </wp:positionV>
                <wp:extent cx="1285875" cy="1267460"/>
                <wp:effectExtent l="0" t="0" r="9525" b="8890"/>
                <wp:wrapSquare wrapText="bothSides"/>
                <wp:docPr id="246882" name="Group 246882"/>
                <wp:cNvGraphicFramePr/>
                <a:graphic xmlns:a="http://schemas.openxmlformats.org/drawingml/2006/main">
                  <a:graphicData uri="http://schemas.microsoft.com/office/word/2010/wordprocessingGroup">
                    <wpg:wgp>
                      <wpg:cNvGrpSpPr/>
                      <wpg:grpSpPr>
                        <a:xfrm>
                          <a:off x="0" y="0"/>
                          <a:ext cx="1285875" cy="1267460"/>
                          <a:chOff x="0" y="0"/>
                          <a:chExt cx="1286256" cy="1267968"/>
                        </a:xfrm>
                      </wpg:grpSpPr>
                      <pic:pic xmlns:pic="http://schemas.openxmlformats.org/drawingml/2006/picture">
                        <pic:nvPicPr>
                          <pic:cNvPr id="127" name="Picture 127"/>
                          <pic:cNvPicPr/>
                        </pic:nvPicPr>
                        <pic:blipFill>
                          <a:blip r:embed="rId8"/>
                          <a:stretch>
                            <a:fillRect/>
                          </a:stretch>
                        </pic:blipFill>
                        <pic:spPr>
                          <a:xfrm>
                            <a:off x="0" y="0"/>
                            <a:ext cx="1286256" cy="1267968"/>
                          </a:xfrm>
                          <a:prstGeom prst="rect">
                            <a:avLst/>
                          </a:prstGeom>
                        </pic:spPr>
                      </pic:pic>
                      <wps:wsp>
                        <wps:cNvPr id="128" name="Rectangle 128"/>
                        <wps:cNvSpPr/>
                        <wps:spPr>
                          <a:xfrm>
                            <a:off x="94488" y="77978"/>
                            <a:ext cx="42144" cy="189937"/>
                          </a:xfrm>
                          <a:prstGeom prst="rect">
                            <a:avLst/>
                          </a:prstGeom>
                          <a:ln>
                            <a:noFill/>
                          </a:ln>
                        </wps:spPr>
                        <wps:txbx>
                          <w:txbxContent>
                            <w:p w:rsidR="007C2A74" w:rsidRDefault="007C2A74" w:rsidP="00781563">
                              <w:pPr>
                                <w:bidi w:val="0"/>
                                <w:spacing w:line="259" w:lineRule="auto"/>
                                <w:ind w:right="0" w:firstLine="0"/>
                                <w:jc w:val="left"/>
                              </w:pPr>
                              <w:r>
                                <w:rPr>
                                  <w:b w:val="0"/>
                                  <w:sz w:val="22"/>
                                </w:rPr>
                                <w:t xml:space="preserve"> </w:t>
                              </w:r>
                            </w:p>
                          </w:txbxContent>
                        </wps:txbx>
                        <wps:bodyPr horzOverflow="overflow" vert="horz" lIns="0" tIns="0" rIns="0" bIns="0" rtlCol="0">
                          <a:noAutofit/>
                        </wps:bodyPr>
                      </wps:wsp>
                    </wpg:wgp>
                  </a:graphicData>
                </a:graphic>
              </wp:anchor>
            </w:drawing>
          </mc:Choice>
          <mc:Fallback>
            <w:pict>
              <v:group id="Group 246882" o:spid="_x0000_s1026" style="position:absolute;left:0;text-align:left;margin-left:-2.1pt;margin-top:0;width:101.25pt;height:99.8pt;z-index:251654656" coordsize="12862,1267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7" o:spid="_x0000_s1027" type="#_x0000_t75" style="position:absolute;width:12862;height:12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kb8rEAAAA3AAAAA8AAABkcnMvZG93bnJldi54bWxET01rwkAQvQv9D8sUvJlNhTQlzSolUIn2&#10;pA2U3sbsmIRmZ0N21fjvuwWht3m8z8nXk+nFhUbXWVbwFMUgiGurO24UVJ/vixcQziNr7C2Tghs5&#10;WK8eZjlm2l55T5eDb0QIYZehgtb7IZPS1S0ZdJEdiAN3sqNBH+DYSD3iNYSbXi7j+Fka7Dg0tDhQ&#10;0VL9czgbBUnFu1v65Xbx9vucborNR1EmR6Xmj9PbKwhPk/8X392lDvOXKfw9Ey6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Mkb8rEAAAA3AAAAA8AAAAAAAAAAAAAAAAA&#10;nwIAAGRycy9kb3ducmV2LnhtbFBLBQYAAAAABAAEAPcAAACQAwAAAAA=&#10;">
                  <v:imagedata r:id="rId9" o:title=""/>
                </v:shape>
                <v:rect id="Rectangle 128" o:spid="_x0000_s1028" style="position:absolute;left:944;top:779;width:422;height:1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i8LMUA&#10;AADcAAAADwAAAGRycy9kb3ducmV2LnhtbESPQW/CMAyF75P4D5GRuI0UDhMUAkKwCY4bIAE3qzFt&#10;ReNUTUbLfv18QOJm6z2/93m+7Fyl7tSE0rOB0TABRZx5W3Ju4Hj4ep+AChHZYuWZDDwowHLRe5tj&#10;an3LP3Tfx1xJCIcUDRQx1qnWISvIYRj6mli0q28cRlmbXNsGWwl3lR4nyYd2WLI0FFjTuqDstv91&#10;BraTenXe+b82rz4v29P3abo5TKMxg363moGK1MWX+Xm9s4I/Flp5Rib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LwsxQAAANwAAAAPAAAAAAAAAAAAAAAAAJgCAABkcnMv&#10;ZG93bnJldi54bWxQSwUGAAAAAAQABAD1AAAAigMAAAAA&#10;" filled="f" stroked="f">
                  <v:textbox inset="0,0,0,0">
                    <w:txbxContent>
                      <w:p w:rsidR="007C2A74" w:rsidRDefault="007C2A74" w:rsidP="00781563">
                        <w:pPr>
                          <w:bidi w:val="0"/>
                          <w:spacing w:line="259" w:lineRule="auto"/>
                          <w:ind w:right="0" w:firstLine="0"/>
                          <w:jc w:val="left"/>
                        </w:pPr>
                        <w:r>
                          <w:rPr>
                            <w:b w:val="0"/>
                            <w:sz w:val="22"/>
                          </w:rPr>
                          <w:t xml:space="preserve"> </w:t>
                        </w:r>
                      </w:p>
                    </w:txbxContent>
                  </v:textbox>
                </v:rect>
                <w10:wrap type="square"/>
              </v:group>
            </w:pict>
          </mc:Fallback>
        </mc:AlternateContent>
      </w:r>
      <w:r w:rsidRPr="00661481">
        <w:rPr>
          <w:rFonts w:ascii="Bahij Badr" w:hAnsi="Bahij Badr" w:cs="Bahij Badr"/>
          <w:b w:val="0"/>
          <w:noProof/>
          <w:sz w:val="22"/>
        </w:rPr>
        <mc:AlternateContent>
          <mc:Choice Requires="wpg">
            <w:drawing>
              <wp:anchor distT="0" distB="0" distL="114300" distR="114300" simplePos="0" relativeHeight="251657728" behindDoc="0" locked="0" layoutInCell="1" allowOverlap="1" wp14:anchorId="06125ED4" wp14:editId="09CC9B33">
                <wp:simplePos x="0" y="0"/>
                <wp:positionH relativeFrom="column">
                  <wp:posOffset>4391619</wp:posOffset>
                </wp:positionH>
                <wp:positionV relativeFrom="paragraph">
                  <wp:posOffset>0</wp:posOffset>
                </wp:positionV>
                <wp:extent cx="1358900" cy="1335405"/>
                <wp:effectExtent l="0" t="0" r="0" b="0"/>
                <wp:wrapSquare wrapText="bothSides"/>
                <wp:docPr id="246881" name="Group 246881"/>
                <wp:cNvGraphicFramePr/>
                <a:graphic xmlns:a="http://schemas.openxmlformats.org/drawingml/2006/main">
                  <a:graphicData uri="http://schemas.microsoft.com/office/word/2010/wordprocessingGroup">
                    <wpg:wgp>
                      <wpg:cNvGrpSpPr/>
                      <wpg:grpSpPr>
                        <a:xfrm>
                          <a:off x="0" y="0"/>
                          <a:ext cx="1358900" cy="1335405"/>
                          <a:chOff x="0" y="0"/>
                          <a:chExt cx="1359408" cy="1200912"/>
                        </a:xfrm>
                      </wpg:grpSpPr>
                      <pic:pic xmlns:pic="http://schemas.openxmlformats.org/drawingml/2006/picture">
                        <pic:nvPicPr>
                          <pic:cNvPr id="123" name="Picture 123"/>
                          <pic:cNvPicPr/>
                        </pic:nvPicPr>
                        <pic:blipFill>
                          <a:blip r:embed="rId10"/>
                          <a:stretch>
                            <a:fillRect/>
                          </a:stretch>
                        </pic:blipFill>
                        <pic:spPr>
                          <a:xfrm>
                            <a:off x="0" y="0"/>
                            <a:ext cx="1359408" cy="1200912"/>
                          </a:xfrm>
                          <a:prstGeom prst="rect">
                            <a:avLst/>
                          </a:prstGeom>
                        </pic:spPr>
                      </pic:pic>
                      <wps:wsp>
                        <wps:cNvPr id="125" name="Rectangle 125"/>
                        <wps:cNvSpPr/>
                        <wps:spPr>
                          <a:xfrm>
                            <a:off x="95758" y="76453"/>
                            <a:ext cx="42143" cy="189937"/>
                          </a:xfrm>
                          <a:prstGeom prst="rect">
                            <a:avLst/>
                          </a:prstGeom>
                          <a:ln>
                            <a:noFill/>
                          </a:ln>
                        </wps:spPr>
                        <wps:txbx>
                          <w:txbxContent>
                            <w:p w:rsidR="007C2A74" w:rsidRDefault="007C2A74" w:rsidP="00781563">
                              <w:pPr>
                                <w:bidi w:val="0"/>
                                <w:spacing w:line="259" w:lineRule="auto"/>
                                <w:ind w:right="0" w:firstLine="0"/>
                                <w:jc w:val="left"/>
                              </w:pPr>
                              <w:r>
                                <w:rPr>
                                  <w:b w:val="0"/>
                                  <w:sz w:val="22"/>
                                </w:rPr>
                                <w:t xml:space="preserve"> </w:t>
                              </w:r>
                            </w:p>
                          </w:txbxContent>
                        </wps:txbx>
                        <wps:bodyPr horzOverflow="overflow" vert="horz" lIns="0" tIns="0" rIns="0" bIns="0" rtlCol="0">
                          <a:noAutofit/>
                        </wps:bodyPr>
                      </wps:wsp>
                    </wpg:wgp>
                  </a:graphicData>
                </a:graphic>
                <wp14:sizeRelV relativeFrom="margin">
                  <wp14:pctHeight>0</wp14:pctHeight>
                </wp14:sizeRelV>
              </wp:anchor>
            </w:drawing>
          </mc:Choice>
          <mc:Fallback>
            <w:pict>
              <v:group id="Group 246881" o:spid="_x0000_s1029" style="position:absolute;left:0;text-align:left;margin-left:345.8pt;margin-top:0;width:107pt;height:105.15pt;z-index:251657728;mso-height-relative:margin" coordsize="13594,1200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&#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">
                <v:shape id="Picture 123" o:spid="_x0000_s1030" type="#_x0000_t75" style="position:absolute;width:13594;height:120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UNbDAAAA3AAAAA8AAABkcnMvZG93bnJldi54bWxET01rwkAQvRf6H5Yp9NZsTEVsmlVEWih4&#10;ipGmx2l2mgSzsyG7xvTfu4LgbR7vc7L1ZDox0uBaywpmUQyCuLK65VrBofh8WYJwHlljZ5kU/JOD&#10;9erxIcNU2zPnNO59LUIIuxQVNN73qZSuasigi2xPHLg/Oxj0AQ611AOeQ7jpZBLHC2mw5dDQYE/b&#10;hqrj/mQU2N+fU7zrvmcfx7dEF2U+zksclXp+mjbvIDxN/i6+ub90mJ+8wvWZcIFcX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9Q1sMAAADcAAAADwAAAAAAAAAAAAAAAACf&#10;AgAAZHJzL2Rvd25yZXYueG1sUEsFBgAAAAAEAAQA9wAAAI8DAAAAAA==&#10;">
                  <v:imagedata r:id="rId11" o:title=""/>
                </v:shape>
                <v:rect id="Rectangle 125" o:spid="_x0000_s1031" style="position:absolute;left:957;top:764;width:422;height:1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PkTssIA&#10;AADcAAAADwAAAGRycy9kb3ducmV2LnhtbERPTYvCMBC9C/sfwix403SFFa1GEd1Fj2oF9TY0Y1u2&#10;mZQma6u/3giCt3m8z5nOW1OKK9WusKzgqx+BIE6tLjhTcEh+eyMQziNrLC2Tghs5mM8+OlOMtW14&#10;R9e9z0QIYRejgtz7KpbSpTkZdH1bEQfuYmuDPsA6k7rGJoSbUg6iaCgNFhwacqxomVP6t/83Ctaj&#10;anHa2HuTlT/n9XF7HK+SsVeq+9kuJiA8tf4tfrk3OswffMPzmXCBn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ROywgAAANwAAAAPAAAAAAAAAAAAAAAAAJgCAABkcnMvZG93&#10;bnJldi54bWxQSwUGAAAAAAQABAD1AAAAhwMAAAAA&#10;" filled="f" stroked="f">
                  <v:textbox inset="0,0,0,0">
                    <w:txbxContent>
                      <w:p w:rsidR="007C2A74" w:rsidRDefault="007C2A74" w:rsidP="00781563">
                        <w:pPr>
                          <w:bidi w:val="0"/>
                          <w:spacing w:line="259" w:lineRule="auto"/>
                          <w:ind w:right="0" w:firstLine="0"/>
                          <w:jc w:val="left"/>
                        </w:pPr>
                        <w:r>
                          <w:rPr>
                            <w:b w:val="0"/>
                            <w:sz w:val="22"/>
                          </w:rPr>
                          <w:t xml:space="preserve"> </w:t>
                        </w:r>
                      </w:p>
                    </w:txbxContent>
                  </v:textbox>
                </v:rect>
                <w10:wrap type="square"/>
              </v:group>
            </w:pict>
          </mc:Fallback>
        </mc:AlternateContent>
      </w:r>
      <w:r w:rsidRPr="00661481">
        <w:rPr>
          <w:rFonts w:ascii="Bahij Badr" w:hAnsi="Bahij Badr" w:cs="Bahij Badr"/>
          <w:b w:val="0"/>
          <w:sz w:val="40"/>
          <w:szCs w:val="40"/>
          <w:rtl/>
        </w:rPr>
        <w:t>د لـــوړو زده کــــړو وزارت</w:t>
      </w:r>
    </w:p>
    <w:p w:rsidR="00781563" w:rsidRPr="00661481" w:rsidRDefault="00781563" w:rsidP="00781563">
      <w:pPr>
        <w:spacing w:after="0" w:line="276" w:lineRule="auto"/>
        <w:ind w:left="209" w:right="0" w:hanging="209"/>
        <w:jc w:val="center"/>
        <w:rPr>
          <w:rFonts w:ascii="Bahij Badr" w:hAnsi="Bahij Badr" w:cs="Bahij Badr"/>
          <w:b w:val="0"/>
        </w:rPr>
      </w:pPr>
      <w:r w:rsidRPr="00661481">
        <w:rPr>
          <w:rFonts w:ascii="Bahij Badr" w:hAnsi="Bahij Badr" w:cs="Bahij Badr"/>
          <w:b w:val="0"/>
          <w:sz w:val="40"/>
          <w:szCs w:val="40"/>
          <w:rtl/>
        </w:rPr>
        <w:t>کـــندهـار پــوهـنتــون</w:t>
      </w:r>
    </w:p>
    <w:p w:rsidR="00781563" w:rsidRPr="00661481" w:rsidRDefault="00781563" w:rsidP="00781563">
      <w:pPr>
        <w:spacing w:after="336" w:line="276" w:lineRule="auto"/>
        <w:ind w:left="1" w:right="0" w:firstLine="0"/>
        <w:jc w:val="center"/>
        <w:rPr>
          <w:rFonts w:ascii="Bahij Badr" w:hAnsi="Bahij Badr" w:cs="Bahij Badr"/>
          <w:b w:val="0"/>
        </w:rPr>
      </w:pPr>
      <w:r w:rsidRPr="00661481">
        <w:rPr>
          <w:rFonts w:ascii="Bahij Badr" w:hAnsi="Bahij Badr" w:cs="Bahij Badr"/>
          <w:b w:val="0"/>
          <w:sz w:val="40"/>
          <w:szCs w:val="40"/>
          <w:rtl/>
        </w:rPr>
        <w:t>د کمپیوټر ساینس پوهنځی</w:t>
      </w:r>
    </w:p>
    <w:p w:rsidR="00781563" w:rsidRPr="00661481" w:rsidRDefault="00781563" w:rsidP="00781563">
      <w:pPr>
        <w:spacing w:after="170" w:line="276" w:lineRule="auto"/>
        <w:ind w:right="293" w:firstLine="0"/>
        <w:jc w:val="center"/>
        <w:rPr>
          <w:rFonts w:ascii="Bahij Badr" w:hAnsi="Bahij Badr" w:cs="Bahij Badr"/>
          <w:b w:val="0"/>
        </w:rPr>
      </w:pPr>
    </w:p>
    <w:p w:rsidR="00781563" w:rsidRPr="00661481" w:rsidRDefault="00781563" w:rsidP="00781563">
      <w:pPr>
        <w:spacing w:after="91" w:line="276" w:lineRule="auto"/>
        <w:ind w:left="12" w:right="3" w:hanging="10"/>
        <w:jc w:val="center"/>
        <w:rPr>
          <w:rFonts w:ascii="Bahij Badr" w:hAnsi="Bahij Badr" w:cs="Bahij Badr"/>
          <w:b w:val="0"/>
        </w:rPr>
      </w:pPr>
      <w:r w:rsidRPr="00661481">
        <w:rPr>
          <w:rFonts w:ascii="Bahij Badr" w:hAnsi="Bahij Badr" w:cs="Bahij Badr"/>
          <w:b w:val="0"/>
          <w:sz w:val="32"/>
          <w:szCs w:val="32"/>
          <w:rtl/>
        </w:rPr>
        <w:t>د لیسانس دورې پایلـیک</w:t>
      </w:r>
    </w:p>
    <w:p w:rsidR="00781563" w:rsidRPr="00661481" w:rsidRDefault="00781563" w:rsidP="00781563">
      <w:pPr>
        <w:spacing w:line="276" w:lineRule="auto"/>
        <w:jc w:val="center"/>
        <w:rPr>
          <w:rFonts w:ascii="Bahij Badr" w:hAnsi="Bahij Badr" w:cs="Bahij Badr"/>
          <w:b w:val="0"/>
          <w:rtl/>
        </w:rPr>
      </w:pPr>
    </w:p>
    <w:p w:rsidR="00781563" w:rsidRPr="00661481" w:rsidRDefault="00781563" w:rsidP="00781563">
      <w:pPr>
        <w:spacing w:line="276" w:lineRule="auto"/>
        <w:jc w:val="center"/>
        <w:rPr>
          <w:rFonts w:ascii="Bahij Badr" w:hAnsi="Bahij Badr" w:cs="Bahij Badr"/>
          <w:b w:val="0"/>
          <w:rtl/>
        </w:rPr>
      </w:pPr>
    </w:p>
    <w:p w:rsidR="00781563" w:rsidRPr="00661481" w:rsidRDefault="00781563" w:rsidP="00781563">
      <w:pPr>
        <w:spacing w:line="276" w:lineRule="auto"/>
        <w:jc w:val="center"/>
        <w:rPr>
          <w:rFonts w:ascii="Bahij Badr" w:hAnsi="Bahij Badr" w:cs="Bahij Badr"/>
          <w:b w:val="0"/>
          <w:rtl/>
        </w:rPr>
      </w:pPr>
    </w:p>
    <w:p w:rsidR="00781563" w:rsidRPr="00661481" w:rsidRDefault="00781563" w:rsidP="00781563">
      <w:pPr>
        <w:spacing w:line="276" w:lineRule="auto"/>
        <w:jc w:val="center"/>
        <w:rPr>
          <w:rFonts w:ascii="Bahij Badr" w:hAnsi="Bahij Badr" w:cs="Bahij Badr"/>
          <w:b w:val="0"/>
          <w:rtl/>
        </w:rPr>
      </w:pPr>
    </w:p>
    <w:p w:rsidR="00781563" w:rsidRPr="00D95DA7" w:rsidRDefault="00781563" w:rsidP="00781563">
      <w:pPr>
        <w:spacing w:line="276" w:lineRule="auto"/>
        <w:jc w:val="center"/>
        <w:rPr>
          <w:rFonts w:ascii="Bahij Badr" w:hAnsi="Bahij Badr" w:cs="Bahij Badr"/>
          <w:bCs/>
          <w:sz w:val="52"/>
          <w:szCs w:val="48"/>
          <w:lang w:bidi="ps-AF"/>
        </w:rPr>
      </w:pPr>
      <w:r w:rsidRPr="00D95DA7">
        <w:rPr>
          <w:rFonts w:ascii="Bahij Badr" w:hAnsi="Bahij Badr" w:cs="Bahij Badr"/>
          <w:bCs/>
          <w:sz w:val="52"/>
          <w:szCs w:val="48"/>
          <w:lang w:bidi="ps-AF"/>
        </w:rPr>
        <w:t>CMS system for PDC</w:t>
      </w:r>
    </w:p>
    <w:p w:rsidR="00781563" w:rsidRPr="00661481" w:rsidRDefault="00781563" w:rsidP="00781563">
      <w:pPr>
        <w:spacing w:line="276" w:lineRule="auto"/>
        <w:jc w:val="center"/>
        <w:rPr>
          <w:rFonts w:ascii="Bahij Badr" w:hAnsi="Bahij Badr" w:cs="Bahij Badr"/>
          <w:b w:val="0"/>
          <w:sz w:val="44"/>
          <w:szCs w:val="40"/>
          <w:rtl/>
          <w:lang w:bidi="ps-AF"/>
        </w:rPr>
      </w:pPr>
    </w:p>
    <w:p w:rsidR="00781563" w:rsidRPr="00661481" w:rsidRDefault="00781563" w:rsidP="00781563">
      <w:pPr>
        <w:spacing w:line="276" w:lineRule="auto"/>
        <w:jc w:val="center"/>
        <w:rPr>
          <w:rFonts w:ascii="Bahij Badr" w:hAnsi="Bahij Badr" w:cs="Bahij Badr"/>
          <w:b w:val="0"/>
          <w:sz w:val="32"/>
          <w:szCs w:val="28"/>
          <w:rtl/>
          <w:lang w:bidi="ps-AF"/>
        </w:rPr>
      </w:pPr>
      <w:r w:rsidRPr="00661481">
        <w:rPr>
          <w:rFonts w:ascii="Bahij Badr" w:hAnsi="Bahij Badr" w:cs="Bahij Badr"/>
          <w:b w:val="0"/>
          <w:sz w:val="32"/>
          <w:szCs w:val="28"/>
          <w:rtl/>
          <w:lang w:bidi="ps-AF"/>
        </w:rPr>
        <w:t>لارښود استاد: پوهنیار سید احمد محبوبی</w:t>
      </w:r>
    </w:p>
    <w:p w:rsidR="00781563" w:rsidRPr="00661481" w:rsidRDefault="00781563" w:rsidP="00781563">
      <w:pPr>
        <w:spacing w:line="276" w:lineRule="auto"/>
        <w:jc w:val="center"/>
        <w:rPr>
          <w:rFonts w:ascii="Bahij Badr" w:hAnsi="Bahij Badr" w:cs="Bahij Badr"/>
          <w:b w:val="0"/>
          <w:sz w:val="32"/>
          <w:szCs w:val="28"/>
          <w:rtl/>
          <w:lang w:bidi="ps-AF"/>
        </w:rPr>
      </w:pPr>
      <w:r w:rsidRPr="00661481">
        <w:rPr>
          <w:rFonts w:ascii="Bahij Badr" w:hAnsi="Bahij Badr" w:cs="Bahij Badr"/>
          <w:b w:val="0"/>
          <w:sz w:val="32"/>
          <w:szCs w:val="28"/>
          <w:rtl/>
          <w:lang w:bidi="ps-AF"/>
        </w:rPr>
        <w:t xml:space="preserve">لیکنه او ترتیب: محمد یاسر ( </w:t>
      </w:r>
      <w:r w:rsidR="007C72D5" w:rsidRPr="00661481">
        <w:rPr>
          <w:rFonts w:ascii="Bahij Badr" w:hAnsi="Bahij Badr" w:cs="Bahij Badr"/>
          <w:b w:val="0"/>
          <w:sz w:val="32"/>
          <w:szCs w:val="28"/>
          <w:rtl/>
          <w:lang w:bidi="ps-AF"/>
        </w:rPr>
        <w:t>مدثر</w:t>
      </w:r>
      <w:r w:rsidRPr="00661481">
        <w:rPr>
          <w:rFonts w:ascii="Bahij Badr" w:hAnsi="Bahij Badr" w:cs="Bahij Badr"/>
          <w:b w:val="0"/>
          <w:sz w:val="32"/>
          <w:szCs w:val="28"/>
          <w:rtl/>
          <w:lang w:bidi="ps-AF"/>
        </w:rPr>
        <w:t>)، مدینه ( اسحاق)، الهام( کرباسی)، مدینه(امیری)</w:t>
      </w:r>
    </w:p>
    <w:p w:rsidR="00781563" w:rsidRPr="00661481" w:rsidRDefault="00781563" w:rsidP="00781563">
      <w:pPr>
        <w:spacing w:line="276" w:lineRule="auto"/>
        <w:jc w:val="center"/>
        <w:rPr>
          <w:rFonts w:ascii="Bahij Badr" w:hAnsi="Bahij Badr" w:cs="Bahij Badr"/>
          <w:b w:val="0"/>
          <w:sz w:val="32"/>
          <w:szCs w:val="28"/>
          <w:rtl/>
          <w:lang w:bidi="ps-AF"/>
        </w:rPr>
      </w:pPr>
    </w:p>
    <w:p w:rsidR="00781563" w:rsidRPr="00661481" w:rsidRDefault="00781563" w:rsidP="00781563">
      <w:pPr>
        <w:spacing w:line="276" w:lineRule="auto"/>
        <w:jc w:val="center"/>
        <w:rPr>
          <w:rFonts w:ascii="Bahij Badr" w:hAnsi="Bahij Badr" w:cs="Bahij Badr"/>
          <w:b w:val="0"/>
          <w:sz w:val="32"/>
          <w:szCs w:val="28"/>
          <w:rtl/>
          <w:lang w:bidi="ps-AF"/>
        </w:rPr>
      </w:pPr>
    </w:p>
    <w:p w:rsidR="00781563" w:rsidRPr="00661481" w:rsidRDefault="00781563" w:rsidP="00781563">
      <w:pPr>
        <w:spacing w:line="276" w:lineRule="auto"/>
        <w:jc w:val="center"/>
        <w:rPr>
          <w:rFonts w:ascii="Bahij Badr" w:hAnsi="Bahij Badr" w:cs="Bahij Badr"/>
          <w:b w:val="0"/>
          <w:sz w:val="32"/>
          <w:szCs w:val="28"/>
          <w:rtl/>
          <w:lang w:bidi="ps-AF"/>
        </w:rPr>
      </w:pPr>
    </w:p>
    <w:p w:rsidR="00781563" w:rsidRPr="00661481" w:rsidRDefault="00781563" w:rsidP="00781563">
      <w:pPr>
        <w:spacing w:line="276" w:lineRule="auto"/>
        <w:jc w:val="center"/>
        <w:rPr>
          <w:rFonts w:ascii="Bahij Badr" w:hAnsi="Bahij Badr" w:cs="Bahij Badr"/>
          <w:b w:val="0"/>
          <w:sz w:val="32"/>
          <w:szCs w:val="28"/>
          <w:lang w:bidi="ps-AF"/>
        </w:rPr>
      </w:pPr>
    </w:p>
    <w:p w:rsidR="00781563" w:rsidRPr="00661481" w:rsidRDefault="00781563" w:rsidP="00781563">
      <w:pPr>
        <w:spacing w:line="276" w:lineRule="auto"/>
        <w:ind w:firstLine="0"/>
        <w:rPr>
          <w:rFonts w:ascii="Bahij Badr" w:hAnsi="Bahij Badr" w:cs="Bahij Badr"/>
          <w:b w:val="0"/>
          <w:sz w:val="32"/>
          <w:szCs w:val="28"/>
          <w:rtl/>
          <w:lang w:bidi="ps-AF"/>
        </w:rPr>
        <w:sectPr w:rsidR="00781563" w:rsidRPr="00661481" w:rsidSect="007C2A74">
          <w:headerReference w:type="default" r:id="rId12"/>
          <w:footerReference w:type="default" r:id="rId13"/>
          <w:pgSz w:w="11906" w:h="16838" w:code="9"/>
          <w:pgMar w:top="1440" w:right="1440" w:bottom="1440" w:left="1440" w:header="720" w:footer="720" w:gutter="0"/>
          <w:pgNumType w:fmt="arabicAbjad" w:start="1"/>
          <w:cols w:space="720"/>
          <w:docGrid w:linePitch="360"/>
        </w:sectPr>
      </w:pPr>
      <w:r w:rsidRPr="00661481">
        <w:rPr>
          <w:rFonts w:ascii="Bahij Badr" w:hAnsi="Bahij Badr" w:cs="Bahij Badr"/>
          <w:b w:val="0"/>
          <w:noProof/>
          <w:sz w:val="36"/>
          <w:szCs w:val="32"/>
          <w:rtl/>
        </w:rPr>
        <w:drawing>
          <wp:anchor distT="0" distB="0" distL="114300" distR="114300" simplePos="0" relativeHeight="251660800" behindDoc="0" locked="0" layoutInCell="1" allowOverlap="1" wp14:anchorId="096A9F24" wp14:editId="5A67D09D">
            <wp:simplePos x="0" y="0"/>
            <wp:positionH relativeFrom="column">
              <wp:posOffset>-100330</wp:posOffset>
            </wp:positionH>
            <wp:positionV relativeFrom="paragraph">
              <wp:posOffset>798195</wp:posOffset>
            </wp:positionV>
            <wp:extent cx="5943600" cy="3343910"/>
            <wp:effectExtent l="0" t="0" r="0" b="8890"/>
            <wp:wrapSquare wrapText="bothSides"/>
            <wp:docPr id="32" name="Picture 32" descr="C:\Users\Ibrahimi\Desktop\بسم الله\bismill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brahimi\Desktop\بسم الله\bismillah.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39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81563" w:rsidRPr="00D95DA7" w:rsidRDefault="00781563" w:rsidP="00D95DA7">
      <w:pPr>
        <w:jc w:val="center"/>
        <w:rPr>
          <w:rFonts w:ascii="Bahij Badr" w:hAnsi="Bahij Badr" w:cs="Bahij Badr"/>
          <w:bCs/>
          <w:sz w:val="36"/>
          <w:szCs w:val="36"/>
        </w:rPr>
      </w:pPr>
      <w:r w:rsidRPr="00D95DA7">
        <w:rPr>
          <w:rFonts w:ascii="Bahij Badr" w:hAnsi="Bahij Badr" w:cs="Bahij Badr"/>
          <w:bCs/>
          <w:sz w:val="40"/>
          <w:szCs w:val="40"/>
          <w:rtl/>
        </w:rPr>
        <w:lastRenderedPageBreak/>
        <w:t>لنډیز</w:t>
      </w:r>
    </w:p>
    <w:p w:rsidR="00781563" w:rsidRPr="00661481" w:rsidRDefault="007C72D5" w:rsidP="007C72D5">
      <w:pPr>
        <w:rPr>
          <w:rFonts w:ascii="Bahij Badr" w:hAnsi="Bahij Badr" w:cs="Bahij Badr"/>
          <w:b w:val="0"/>
          <w:szCs w:val="24"/>
        </w:rPr>
      </w:pPr>
      <w:r w:rsidRPr="00661481">
        <w:rPr>
          <w:rFonts w:ascii="Bahij Badr" w:hAnsi="Bahij Badr" w:cs="Bahij Badr"/>
          <w:b w:val="0"/>
          <w:szCs w:val="24"/>
          <w:rtl/>
        </w:rPr>
        <w:t>په ت</w:t>
      </w:r>
      <w:r w:rsidRPr="00661481">
        <w:rPr>
          <w:rFonts w:ascii="Bahij Badr" w:hAnsi="Bahij Badr" w:cs="Bahij Badr"/>
          <w:b w:val="0"/>
          <w:szCs w:val="24"/>
          <w:rtl/>
          <w:lang w:bidi="ps-AF"/>
        </w:rPr>
        <w:t>ې</w:t>
      </w:r>
      <w:r w:rsidR="00781563" w:rsidRPr="00661481">
        <w:rPr>
          <w:rFonts w:ascii="Bahij Badr" w:hAnsi="Bahij Badr" w:cs="Bahij Badr"/>
          <w:b w:val="0"/>
          <w:szCs w:val="24"/>
          <w:rtl/>
        </w:rPr>
        <w:t>رو لسیزو ک</w:t>
      </w:r>
      <w:r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کله چ</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دخلکو پوهه </w:t>
      </w:r>
      <w:r w:rsidRPr="00661481">
        <w:rPr>
          <w:rFonts w:ascii="Bahij Badr" w:hAnsi="Bahij Badr" w:cs="Bahij Badr"/>
          <w:b w:val="0"/>
          <w:szCs w:val="24"/>
          <w:rtl/>
        </w:rPr>
        <w:t>زیاته شوه</w:t>
      </w:r>
      <w:r w:rsidRPr="00661481">
        <w:rPr>
          <w:rFonts w:ascii="Bahij Badr" w:hAnsi="Bahij Badr" w:cs="Bahij Badr"/>
          <w:b w:val="0"/>
          <w:szCs w:val="24"/>
          <w:rtl/>
          <w:lang w:bidi="ps-AF"/>
        </w:rPr>
        <w:t>،</w:t>
      </w:r>
      <w:r w:rsidRPr="00661481">
        <w:rPr>
          <w:rFonts w:ascii="Bahij Badr" w:hAnsi="Bahij Badr" w:cs="Bahij Badr"/>
          <w:b w:val="0"/>
          <w:szCs w:val="24"/>
          <w:rtl/>
        </w:rPr>
        <w:t xml:space="preserve"> خلک و</w:t>
      </w:r>
      <w:r w:rsidRPr="00661481">
        <w:rPr>
          <w:rFonts w:ascii="Bahij Badr" w:hAnsi="Bahij Badr" w:cs="Bahij Badr"/>
          <w:b w:val="0"/>
          <w:szCs w:val="24"/>
          <w:rtl/>
          <w:lang w:bidi="ps-AF"/>
        </w:rPr>
        <w:t>ر</w:t>
      </w:r>
      <w:r w:rsidR="00781563" w:rsidRPr="00661481">
        <w:rPr>
          <w:rFonts w:ascii="Bahij Badr" w:hAnsi="Bahij Badr" w:cs="Bahij Badr"/>
          <w:b w:val="0"/>
          <w:szCs w:val="24"/>
          <w:rtl/>
        </w:rPr>
        <w:t xml:space="preserve">و </w:t>
      </w:r>
      <w:r w:rsidRPr="00661481">
        <w:rPr>
          <w:rFonts w:ascii="Bahij Badr" w:hAnsi="Bahij Badr" w:cs="Bahij Badr"/>
          <w:b w:val="0"/>
          <w:szCs w:val="24"/>
          <w:rtl/>
        </w:rPr>
        <w:t>و</w:t>
      </w:r>
      <w:r w:rsidRPr="00661481">
        <w:rPr>
          <w:rFonts w:ascii="Bahij Badr" w:hAnsi="Bahij Badr" w:cs="Bahij Badr"/>
          <w:b w:val="0"/>
          <w:szCs w:val="24"/>
          <w:rtl/>
          <w:lang w:bidi="ps-AF"/>
        </w:rPr>
        <w:t>ر</w:t>
      </w:r>
      <w:r w:rsidR="00781563" w:rsidRPr="00661481">
        <w:rPr>
          <w:rFonts w:ascii="Bahij Badr" w:hAnsi="Bahij Badr" w:cs="Bahij Badr"/>
          <w:b w:val="0"/>
          <w:szCs w:val="24"/>
          <w:rtl/>
        </w:rPr>
        <w:t>و د تکنالوژ</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سره بلد سوه او بالاخره د</w:t>
      </w:r>
      <w:r w:rsidRPr="00661481">
        <w:rPr>
          <w:rFonts w:ascii="Bahij Badr" w:hAnsi="Bahij Badr" w:cs="Bahij Badr"/>
          <w:b w:val="0"/>
          <w:szCs w:val="24"/>
          <w:rtl/>
          <w:lang w:bidi="ps-AF"/>
        </w:rPr>
        <w:t xml:space="preserve"> </w:t>
      </w:r>
      <w:r w:rsidR="00781563" w:rsidRPr="00661481">
        <w:rPr>
          <w:rFonts w:ascii="Bahij Badr" w:hAnsi="Bahij Badr" w:cs="Bahij Badr"/>
          <w:b w:val="0"/>
          <w:szCs w:val="24"/>
          <w:rtl/>
        </w:rPr>
        <w:t>تکنالوژ</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پ</w:t>
      </w:r>
      <w:r w:rsidRPr="00661481">
        <w:rPr>
          <w:rFonts w:ascii="Bahij Badr" w:hAnsi="Bahij Badr" w:cs="Bahij Badr"/>
          <w:b w:val="0"/>
          <w:szCs w:val="24"/>
          <w:rtl/>
        </w:rPr>
        <w:t>ه سهولتون</w:t>
      </w:r>
      <w:r w:rsidRPr="00661481">
        <w:rPr>
          <w:rFonts w:ascii="Bahij Badr" w:hAnsi="Bahij Badr" w:cs="Bahij Badr"/>
          <w:b w:val="0"/>
          <w:szCs w:val="24"/>
          <w:rtl/>
          <w:lang w:bidi="ps-AF"/>
        </w:rPr>
        <w:t>و</w:t>
      </w:r>
      <w:r w:rsidR="00781563" w:rsidRPr="00661481">
        <w:rPr>
          <w:rFonts w:ascii="Bahij Badr" w:hAnsi="Bahij Badr" w:cs="Bahij Badr"/>
          <w:b w:val="0"/>
          <w:szCs w:val="24"/>
          <w:rtl/>
        </w:rPr>
        <w:t xml:space="preserve"> او ګټو باند</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پوه شوه</w:t>
      </w:r>
      <w:r w:rsidRPr="00661481">
        <w:rPr>
          <w:rFonts w:ascii="Bahij Badr" w:hAnsi="Bahij Badr" w:cs="Bahij Badr"/>
          <w:b w:val="0"/>
          <w:szCs w:val="24"/>
          <w:rtl/>
          <w:lang w:bidi="ps-AF"/>
        </w:rPr>
        <w:t xml:space="preserve">، </w:t>
      </w:r>
      <w:r w:rsidR="00781563" w:rsidRPr="00661481">
        <w:rPr>
          <w:rFonts w:ascii="Bahij Badr" w:hAnsi="Bahij Badr" w:cs="Bahij Badr"/>
          <w:b w:val="0"/>
          <w:szCs w:val="24"/>
          <w:rtl/>
        </w:rPr>
        <w:t>نو د</w:t>
      </w:r>
      <w:r w:rsidRPr="00661481">
        <w:rPr>
          <w:rFonts w:ascii="Bahij Badr" w:hAnsi="Bahij Badr" w:cs="Bahij Badr"/>
          <w:b w:val="0"/>
          <w:szCs w:val="24"/>
          <w:rtl/>
          <w:lang w:bidi="ps-AF"/>
        </w:rPr>
        <w:t xml:space="preserve"> </w:t>
      </w:r>
      <w:r w:rsidR="00781563" w:rsidRPr="00661481">
        <w:rPr>
          <w:rFonts w:ascii="Bahij Badr" w:hAnsi="Bahij Badr" w:cs="Bahij Badr"/>
          <w:b w:val="0"/>
          <w:szCs w:val="24"/>
          <w:rtl/>
        </w:rPr>
        <w:t>تکنالوژ</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د پرمختګ </w:t>
      </w:r>
      <w:r w:rsidRPr="00661481">
        <w:rPr>
          <w:rFonts w:ascii="Bahij Badr" w:hAnsi="Bahij Badr" w:cs="Bahij Badr"/>
          <w:b w:val="0"/>
          <w:szCs w:val="24"/>
          <w:rtl/>
        </w:rPr>
        <w:t>لپاره</w:t>
      </w:r>
      <w:r w:rsidR="00781563" w:rsidRPr="00661481">
        <w:rPr>
          <w:rFonts w:ascii="Bahij Badr" w:hAnsi="Bahij Badr" w:cs="Bahij Badr"/>
          <w:b w:val="0"/>
          <w:szCs w:val="24"/>
          <w:rtl/>
        </w:rPr>
        <w:t xml:space="preserve"> هڅ</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او کوښښونه لا زیات شول تر</w:t>
      </w:r>
      <w:r w:rsidRPr="00661481">
        <w:rPr>
          <w:rFonts w:ascii="Bahij Badr" w:hAnsi="Bahij Badr" w:cs="Bahij Badr"/>
          <w:b w:val="0"/>
          <w:szCs w:val="24"/>
          <w:rtl/>
          <w:lang w:bidi="ps-AF"/>
        </w:rPr>
        <w:t xml:space="preserve"> </w:t>
      </w:r>
      <w:r w:rsidRPr="00661481">
        <w:rPr>
          <w:rFonts w:ascii="Bahij Badr" w:hAnsi="Bahij Badr" w:cs="Bahij Badr"/>
          <w:b w:val="0"/>
          <w:szCs w:val="24"/>
          <w:rtl/>
        </w:rPr>
        <w:t>د</w:t>
      </w:r>
      <w:r w:rsidRPr="00661481">
        <w:rPr>
          <w:rFonts w:ascii="Bahij Badr" w:hAnsi="Bahij Badr" w:cs="Bahij Badr"/>
          <w:b w:val="0"/>
          <w:szCs w:val="24"/>
          <w:rtl/>
          <w:lang w:bidi="ps-AF"/>
        </w:rPr>
        <w:t>ې</w:t>
      </w:r>
      <w:r w:rsidR="00781563" w:rsidRPr="00661481">
        <w:rPr>
          <w:rFonts w:ascii="Bahij Badr" w:hAnsi="Bahij Badr" w:cs="Bahij Badr"/>
          <w:b w:val="0"/>
          <w:szCs w:val="24"/>
          <w:rtl/>
        </w:rPr>
        <w:t xml:space="preserve"> چ</w:t>
      </w:r>
      <w:r w:rsidR="00781563" w:rsidRPr="00661481">
        <w:rPr>
          <w:rFonts w:ascii="Bahij Badr" w:hAnsi="Bahij Badr" w:cs="Bahij Badr"/>
          <w:b w:val="0"/>
          <w:szCs w:val="24"/>
          <w:rtl/>
          <w:lang w:bidi="ps-AF"/>
        </w:rPr>
        <w:t>ي</w:t>
      </w:r>
      <w:r w:rsidRPr="00661481">
        <w:rPr>
          <w:rFonts w:ascii="Bahij Badr" w:hAnsi="Bahij Badr" w:cs="Bahij Badr"/>
          <w:b w:val="0"/>
          <w:szCs w:val="24"/>
          <w:rtl/>
        </w:rPr>
        <w:t xml:space="preserve"> نن</w:t>
      </w:r>
      <w:r w:rsidRPr="00661481">
        <w:rPr>
          <w:rFonts w:ascii="Bahij Badr" w:hAnsi="Bahij Badr" w:cs="Bahij Badr"/>
          <w:b w:val="0"/>
          <w:szCs w:val="24"/>
          <w:rtl/>
          <w:lang w:bidi="ps-AF"/>
        </w:rPr>
        <w:t>ۍ</w:t>
      </w:r>
      <w:r w:rsidR="00781563" w:rsidRPr="00661481">
        <w:rPr>
          <w:rFonts w:ascii="Bahij Badr" w:hAnsi="Bahij Badr" w:cs="Bahij Badr"/>
          <w:b w:val="0"/>
          <w:szCs w:val="24"/>
          <w:rtl/>
        </w:rPr>
        <w:t xml:space="preserve"> عصر ک</w:t>
      </w:r>
      <w:r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د</w:t>
      </w:r>
      <w:r w:rsidRPr="00661481">
        <w:rPr>
          <w:rFonts w:ascii="Bahij Badr" w:hAnsi="Bahij Badr" w:cs="Bahij Badr"/>
          <w:b w:val="0"/>
          <w:szCs w:val="24"/>
          <w:rtl/>
          <w:lang w:bidi="ps-AF"/>
        </w:rPr>
        <w:t xml:space="preserve"> </w:t>
      </w:r>
      <w:r w:rsidR="00781563" w:rsidRPr="00661481">
        <w:rPr>
          <w:rFonts w:ascii="Bahij Badr" w:hAnsi="Bahij Badr" w:cs="Bahij Badr"/>
          <w:b w:val="0"/>
          <w:szCs w:val="24"/>
          <w:rtl/>
        </w:rPr>
        <w:t>ټولنیز ژوند څخه تر مال</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اقتصاد</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w:t>
      </w:r>
      <w:r w:rsidRPr="00661481">
        <w:rPr>
          <w:rFonts w:ascii="Bahij Badr" w:hAnsi="Bahij Badr" w:cs="Bahij Badr"/>
          <w:b w:val="0"/>
          <w:szCs w:val="24"/>
          <w:rtl/>
          <w:lang w:bidi="ps-AF"/>
        </w:rPr>
        <w:t xml:space="preserve"> </w:t>
      </w:r>
      <w:r w:rsidR="00781563" w:rsidRPr="00661481">
        <w:rPr>
          <w:rFonts w:ascii="Bahij Badr" w:hAnsi="Bahij Badr" w:cs="Bahij Badr"/>
          <w:b w:val="0"/>
          <w:szCs w:val="24"/>
          <w:rtl/>
        </w:rPr>
        <w:t>زراعت</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او داس</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نورو برخو </w:t>
      </w:r>
      <w:r w:rsidR="007F27A6">
        <w:rPr>
          <w:rFonts w:ascii="Bahij Badr" w:hAnsi="Bahij Badr" w:cs="Bahij Badr"/>
          <w:b w:val="0"/>
          <w:szCs w:val="24"/>
          <w:rtl/>
        </w:rPr>
        <w:t>کي</w:t>
      </w:r>
      <w:r w:rsidRPr="00661481">
        <w:rPr>
          <w:rFonts w:ascii="Bahij Badr" w:hAnsi="Bahij Badr" w:cs="Bahij Badr"/>
          <w:b w:val="0"/>
          <w:szCs w:val="24"/>
          <w:rtl/>
        </w:rPr>
        <w:t xml:space="preserve"> ټول کارونه تقریبا د</w:t>
      </w:r>
      <w:r w:rsidR="00781563" w:rsidRPr="00661481">
        <w:rPr>
          <w:rFonts w:ascii="Bahij Badr" w:hAnsi="Bahij Badr" w:cs="Bahij Badr"/>
          <w:b w:val="0"/>
          <w:szCs w:val="24"/>
          <w:rtl/>
        </w:rPr>
        <w:t xml:space="preserve"> ټکنالوژ</w:t>
      </w:r>
      <w:r w:rsidR="00781563" w:rsidRPr="00661481">
        <w:rPr>
          <w:rFonts w:ascii="Bahij Badr" w:hAnsi="Bahij Badr" w:cs="Bahij Badr"/>
          <w:b w:val="0"/>
          <w:szCs w:val="24"/>
          <w:rtl/>
          <w:lang w:bidi="ps-AF"/>
        </w:rPr>
        <w:t>ي</w:t>
      </w:r>
      <w:r w:rsidRPr="00661481">
        <w:rPr>
          <w:rFonts w:ascii="Bahij Badr" w:hAnsi="Bahij Badr" w:cs="Bahij Badr"/>
          <w:b w:val="0"/>
          <w:szCs w:val="24"/>
          <w:rtl/>
          <w:lang w:bidi="ps-AF"/>
        </w:rPr>
        <w:t>کي اسبابو</w:t>
      </w:r>
      <w:r w:rsidR="00781563" w:rsidRPr="00661481">
        <w:rPr>
          <w:rFonts w:ascii="Bahij Badr" w:hAnsi="Bahij Badr" w:cs="Bahij Badr"/>
          <w:b w:val="0"/>
          <w:szCs w:val="24"/>
          <w:rtl/>
        </w:rPr>
        <w:t xml:space="preserve"> په مرسته ترسره کیږ</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w:t>
      </w:r>
    </w:p>
    <w:p w:rsidR="00781563" w:rsidRPr="00661481" w:rsidRDefault="00781563" w:rsidP="00781563">
      <w:pPr>
        <w:ind w:firstLine="0"/>
        <w:rPr>
          <w:rFonts w:ascii="Bahij Badr" w:hAnsi="Bahij Badr" w:cs="Bahij Badr"/>
          <w:b w:val="0"/>
          <w:szCs w:val="24"/>
        </w:rPr>
      </w:pPr>
      <w:r w:rsidRPr="00661481">
        <w:rPr>
          <w:rFonts w:ascii="Bahij Badr" w:hAnsi="Bahij Badr" w:cs="Bahij Badr"/>
          <w:b w:val="0"/>
          <w:szCs w:val="24"/>
          <w:rtl/>
        </w:rPr>
        <w:t>دټکنالوژ</w:t>
      </w:r>
      <w:r w:rsidRPr="00661481">
        <w:rPr>
          <w:rFonts w:ascii="Bahij Badr" w:hAnsi="Bahij Badr" w:cs="Bahij Badr"/>
          <w:b w:val="0"/>
          <w:szCs w:val="24"/>
          <w:rtl/>
          <w:lang w:bidi="ps-AF"/>
        </w:rPr>
        <w:t>ي</w:t>
      </w:r>
      <w:r w:rsidR="00041050" w:rsidRPr="00661481">
        <w:rPr>
          <w:rFonts w:ascii="Bahij Badr" w:hAnsi="Bahij Badr" w:cs="Bahij Badr"/>
          <w:b w:val="0"/>
          <w:szCs w:val="24"/>
          <w:rtl/>
        </w:rPr>
        <w:t xml:space="preserve"> دسهولتون</w:t>
      </w:r>
      <w:r w:rsidR="00041050" w:rsidRPr="00661481">
        <w:rPr>
          <w:rFonts w:ascii="Bahij Badr" w:hAnsi="Bahij Badr" w:cs="Bahij Badr"/>
          <w:b w:val="0"/>
          <w:szCs w:val="24"/>
          <w:rtl/>
          <w:lang w:bidi="ps-AF"/>
        </w:rPr>
        <w:t>و</w:t>
      </w:r>
      <w:r w:rsidRPr="00661481">
        <w:rPr>
          <w:rFonts w:ascii="Bahij Badr" w:hAnsi="Bahij Badr" w:cs="Bahij Badr"/>
          <w:b w:val="0"/>
          <w:szCs w:val="24"/>
          <w:rtl/>
        </w:rPr>
        <w:t xml:space="preserve"> څخه یو سهولت دادي</w:t>
      </w:r>
      <w:r w:rsidR="00041050" w:rsidRPr="00661481">
        <w:rPr>
          <w:rFonts w:ascii="Bahij Badr" w:hAnsi="Bahij Badr" w:cs="Bahij Badr"/>
          <w:b w:val="0"/>
          <w:szCs w:val="24"/>
          <w:rtl/>
          <w:lang w:bidi="ps-AF"/>
        </w:rPr>
        <w:t>،</w:t>
      </w:r>
      <w:r w:rsidRPr="00661481">
        <w:rPr>
          <w:rFonts w:ascii="Bahij Badr" w:hAnsi="Bahij Badr" w:cs="Bahij Badr"/>
          <w:b w:val="0"/>
          <w:szCs w:val="24"/>
          <w:rtl/>
        </w:rPr>
        <w:t xml:space="preserve"> چ</w:t>
      </w:r>
      <w:r w:rsidRPr="00661481">
        <w:rPr>
          <w:rFonts w:ascii="Bahij Badr" w:hAnsi="Bahij Badr" w:cs="Bahij Badr"/>
          <w:b w:val="0"/>
          <w:szCs w:val="24"/>
          <w:rtl/>
          <w:lang w:bidi="ps-AF"/>
        </w:rPr>
        <w:t>ي</w:t>
      </w:r>
      <w:r w:rsidR="00041050" w:rsidRPr="00661481">
        <w:rPr>
          <w:rFonts w:ascii="Bahij Badr" w:hAnsi="Bahij Badr" w:cs="Bahij Badr"/>
          <w:b w:val="0"/>
          <w:szCs w:val="24"/>
          <w:rtl/>
        </w:rPr>
        <w:t xml:space="preserve"> کوم کارونه مخک</w:t>
      </w:r>
      <w:r w:rsidR="00041050" w:rsidRPr="00661481">
        <w:rPr>
          <w:rFonts w:ascii="Bahij Badr" w:hAnsi="Bahij Badr" w:cs="Bahij Badr"/>
          <w:b w:val="0"/>
          <w:szCs w:val="24"/>
          <w:rtl/>
          <w:lang w:bidi="ps-AF"/>
        </w:rPr>
        <w:t>ي</w:t>
      </w:r>
      <w:r w:rsidRPr="00661481">
        <w:rPr>
          <w:rFonts w:ascii="Bahij Badr" w:hAnsi="Bahij Badr" w:cs="Bahij Badr"/>
          <w:b w:val="0"/>
          <w:szCs w:val="24"/>
          <w:rtl/>
        </w:rPr>
        <w:t xml:space="preserve"> د</w:t>
      </w:r>
      <w:r w:rsidR="00041050" w:rsidRPr="00661481">
        <w:rPr>
          <w:rFonts w:ascii="Bahij Badr" w:hAnsi="Bahij Badr" w:cs="Bahij Badr"/>
          <w:b w:val="0"/>
          <w:szCs w:val="24"/>
          <w:rtl/>
          <w:lang w:bidi="ps-AF"/>
        </w:rPr>
        <w:t xml:space="preserve"> </w:t>
      </w:r>
      <w:r w:rsidRPr="00661481">
        <w:rPr>
          <w:rFonts w:ascii="Bahij Badr" w:hAnsi="Bahij Badr" w:cs="Bahij Badr"/>
          <w:b w:val="0"/>
          <w:szCs w:val="24"/>
          <w:rtl/>
        </w:rPr>
        <w:t xml:space="preserve">کاغذ پرمخ </w:t>
      </w:r>
      <w:r w:rsidR="007F27A6">
        <w:rPr>
          <w:rFonts w:ascii="Bahij Badr" w:hAnsi="Bahij Badr" w:cs="Bahij Badr"/>
          <w:b w:val="0"/>
          <w:szCs w:val="24"/>
          <w:rtl/>
        </w:rPr>
        <w:t>کي</w:t>
      </w:r>
      <w:r w:rsidRPr="00661481">
        <w:rPr>
          <w:rFonts w:ascii="Bahij Badr" w:hAnsi="Bahij Badr" w:cs="Bahij Badr"/>
          <w:b w:val="0"/>
          <w:szCs w:val="24"/>
          <w:rtl/>
        </w:rPr>
        <w:t>دل</w:t>
      </w:r>
      <w:r w:rsidR="00041050" w:rsidRPr="00661481">
        <w:rPr>
          <w:rFonts w:ascii="Bahij Badr" w:hAnsi="Bahij Badr" w:cs="Bahij Badr"/>
          <w:b w:val="0"/>
          <w:szCs w:val="24"/>
          <w:rtl/>
          <w:lang w:bidi="ps-AF"/>
        </w:rPr>
        <w:t>،</w:t>
      </w:r>
      <w:r w:rsidRPr="00661481">
        <w:rPr>
          <w:rFonts w:ascii="Bahij Badr" w:hAnsi="Bahij Badr" w:cs="Bahij Badr"/>
          <w:b w:val="0"/>
          <w:szCs w:val="24"/>
          <w:rtl/>
        </w:rPr>
        <w:t xml:space="preserve"> اوس د</w:t>
      </w:r>
      <w:r w:rsidR="00041050" w:rsidRPr="00661481">
        <w:rPr>
          <w:rFonts w:ascii="Bahij Badr" w:hAnsi="Bahij Badr" w:cs="Bahij Badr"/>
          <w:b w:val="0"/>
          <w:szCs w:val="24"/>
          <w:rtl/>
          <w:lang w:bidi="ps-AF"/>
        </w:rPr>
        <w:t xml:space="preserve"> </w:t>
      </w:r>
      <w:r w:rsidR="00041050" w:rsidRPr="00661481">
        <w:rPr>
          <w:rFonts w:ascii="Bahij Badr" w:hAnsi="Bahij Badr" w:cs="Bahij Badr"/>
          <w:b w:val="0"/>
          <w:szCs w:val="24"/>
          <w:rtl/>
        </w:rPr>
        <w:t>ټکنالوژ</w:t>
      </w:r>
      <w:r w:rsidR="00041050" w:rsidRPr="00661481">
        <w:rPr>
          <w:rFonts w:ascii="Bahij Badr" w:hAnsi="Bahij Badr" w:cs="Bahij Badr"/>
          <w:b w:val="0"/>
          <w:szCs w:val="24"/>
          <w:rtl/>
          <w:lang w:bidi="ps-AF"/>
        </w:rPr>
        <w:t>ي</w:t>
      </w:r>
      <w:r w:rsidRPr="00661481">
        <w:rPr>
          <w:rFonts w:ascii="Bahij Badr" w:hAnsi="Bahij Badr" w:cs="Bahij Badr"/>
          <w:b w:val="0"/>
          <w:szCs w:val="24"/>
          <w:rtl/>
        </w:rPr>
        <w:t xml:space="preserve"> په مرسته ټول</w:t>
      </w:r>
      <w:r w:rsidRPr="00661481">
        <w:rPr>
          <w:rFonts w:ascii="Bahij Badr" w:hAnsi="Bahij Badr" w:cs="Bahij Badr"/>
          <w:b w:val="0"/>
          <w:szCs w:val="24"/>
        </w:rPr>
        <w:t xml:space="preserve"> </w:t>
      </w:r>
      <w:r w:rsidRPr="00661481">
        <w:rPr>
          <w:rFonts w:ascii="Bahij Badr" w:hAnsi="Bahij Badr" w:cs="Bahij Badr"/>
          <w:b w:val="0"/>
          <w:szCs w:val="24"/>
          <w:rtl/>
        </w:rPr>
        <w:t>د</w:t>
      </w:r>
      <w:r w:rsidR="00041050" w:rsidRPr="00661481">
        <w:rPr>
          <w:rFonts w:ascii="Bahij Badr" w:hAnsi="Bahij Badr" w:cs="Bahij Badr"/>
          <w:b w:val="0"/>
          <w:szCs w:val="24"/>
          <w:rtl/>
          <w:lang w:bidi="ps-AF"/>
        </w:rPr>
        <w:t xml:space="preserve"> </w:t>
      </w:r>
      <w:r w:rsidRPr="00661481">
        <w:rPr>
          <w:rFonts w:ascii="Bahij Badr" w:hAnsi="Bahij Badr" w:cs="Bahij Badr"/>
          <w:b w:val="0"/>
          <w:szCs w:val="24"/>
          <w:rtl/>
        </w:rPr>
        <w:t>یو</w:t>
      </w:r>
      <w:r w:rsidR="00041050" w:rsidRPr="00661481">
        <w:rPr>
          <w:rFonts w:ascii="Bahij Badr" w:hAnsi="Bahij Badr" w:cs="Bahij Badr"/>
          <w:b w:val="0"/>
          <w:szCs w:val="24"/>
          <w:rtl/>
          <w:lang w:bidi="ps-AF"/>
        </w:rPr>
        <w:t xml:space="preserve"> دیجیټلي </w:t>
      </w:r>
      <w:r w:rsidR="00041050" w:rsidRPr="00661481">
        <w:rPr>
          <w:rFonts w:ascii="Bahij Badr" w:hAnsi="Bahij Badr" w:cs="Bahij Badr"/>
          <w:b w:val="0"/>
          <w:szCs w:val="24"/>
          <w:rtl/>
        </w:rPr>
        <w:t>سیس</w:t>
      </w:r>
      <w:r w:rsidR="00041050" w:rsidRPr="00661481">
        <w:rPr>
          <w:rFonts w:ascii="Bahij Badr" w:hAnsi="Bahij Badr" w:cs="Bahij Badr"/>
          <w:b w:val="0"/>
          <w:szCs w:val="24"/>
          <w:rtl/>
          <w:lang w:bidi="ps-AF"/>
        </w:rPr>
        <w:t>ټ</w:t>
      </w:r>
      <w:r w:rsidRPr="00661481">
        <w:rPr>
          <w:rFonts w:ascii="Bahij Badr" w:hAnsi="Bahij Badr" w:cs="Bahij Badr"/>
          <w:b w:val="0"/>
          <w:szCs w:val="24"/>
          <w:rtl/>
        </w:rPr>
        <w:t>م له لور</w:t>
      </w:r>
      <w:r w:rsidRPr="00661481">
        <w:rPr>
          <w:rFonts w:ascii="Bahij Badr" w:hAnsi="Bahij Badr" w:cs="Bahij Badr"/>
          <w:b w:val="0"/>
          <w:szCs w:val="24"/>
          <w:rtl/>
          <w:lang w:bidi="ps-AF"/>
        </w:rPr>
        <w:t xml:space="preserve">ي </w:t>
      </w:r>
      <w:r w:rsidR="00041050" w:rsidRPr="00661481">
        <w:rPr>
          <w:rFonts w:ascii="Bahij Badr" w:hAnsi="Bahij Badr" w:cs="Bahij Badr"/>
          <w:b w:val="0"/>
          <w:szCs w:val="24"/>
          <w:rtl/>
          <w:lang w:bidi="ps-AF"/>
        </w:rPr>
        <w:t>څار</w:t>
      </w:r>
      <w:r w:rsidRPr="00661481">
        <w:rPr>
          <w:rFonts w:ascii="Bahij Badr" w:hAnsi="Bahij Badr" w:cs="Bahij Badr"/>
          <w:b w:val="0"/>
          <w:szCs w:val="24"/>
          <w:rtl/>
        </w:rPr>
        <w:t xml:space="preserve"> او پر</w:t>
      </w:r>
      <w:r w:rsidR="00041050" w:rsidRPr="00661481">
        <w:rPr>
          <w:rFonts w:ascii="Bahij Badr" w:hAnsi="Bahij Badr" w:cs="Bahij Badr"/>
          <w:b w:val="0"/>
          <w:szCs w:val="24"/>
          <w:rtl/>
          <w:lang w:bidi="ps-AF"/>
        </w:rPr>
        <w:t xml:space="preserve"> </w:t>
      </w:r>
      <w:r w:rsidRPr="00661481">
        <w:rPr>
          <w:rFonts w:ascii="Bahij Badr" w:hAnsi="Bahij Badr" w:cs="Bahij Badr"/>
          <w:b w:val="0"/>
          <w:szCs w:val="24"/>
          <w:rtl/>
        </w:rPr>
        <w:t>مخ وړل کیږ</w:t>
      </w:r>
      <w:r w:rsidRPr="00661481">
        <w:rPr>
          <w:rFonts w:ascii="Bahij Badr" w:hAnsi="Bahij Badr" w:cs="Bahij Badr"/>
          <w:b w:val="0"/>
          <w:szCs w:val="24"/>
          <w:rtl/>
          <w:lang w:bidi="ps-AF"/>
        </w:rPr>
        <w:t>ي</w:t>
      </w:r>
      <w:r w:rsidRPr="00661481">
        <w:rPr>
          <w:rFonts w:ascii="Bahij Badr" w:hAnsi="Bahij Badr" w:cs="Bahij Badr"/>
          <w:b w:val="0"/>
          <w:szCs w:val="24"/>
          <w:rtl/>
        </w:rPr>
        <w:t>.</w:t>
      </w:r>
    </w:p>
    <w:p w:rsidR="00781563" w:rsidRPr="00661481" w:rsidRDefault="00994E29" w:rsidP="00B841B0">
      <w:pPr>
        <w:rPr>
          <w:rFonts w:ascii="Bahij Badr" w:hAnsi="Bahij Badr" w:cs="Bahij Badr"/>
          <w:b w:val="0"/>
          <w:sz w:val="28"/>
          <w:szCs w:val="28"/>
          <w:lang w:bidi="ps-AF"/>
        </w:rPr>
      </w:pPr>
      <w:r>
        <w:rPr>
          <w:rFonts w:ascii="Bahij Badr" w:hAnsi="Bahij Badr" w:cs="Bahij Badr"/>
          <w:b w:val="0"/>
          <w:szCs w:val="24"/>
          <w:rtl/>
        </w:rPr>
        <w:t>نو پ</w:t>
      </w:r>
      <w:r>
        <w:rPr>
          <w:rFonts w:ascii="Bahij Badr" w:hAnsi="Bahij Badr" w:cs="Bahij Badr" w:hint="cs"/>
          <w:b w:val="0"/>
          <w:szCs w:val="24"/>
          <w:rtl/>
          <w:lang w:bidi="ps-AF"/>
        </w:rPr>
        <w:t>دې</w:t>
      </w:r>
      <w:r w:rsidR="00781563" w:rsidRPr="00661481">
        <w:rPr>
          <w:rFonts w:ascii="Bahij Badr" w:hAnsi="Bahij Badr" w:cs="Bahij Badr"/>
          <w:b w:val="0"/>
          <w:szCs w:val="24"/>
          <w:rtl/>
        </w:rPr>
        <w:t xml:space="preserve"> پایلیک </w:t>
      </w:r>
      <w:r w:rsidR="007F27A6">
        <w:rPr>
          <w:rFonts w:ascii="Bahij Badr" w:hAnsi="Bahij Badr" w:cs="Bahij Badr"/>
          <w:b w:val="0"/>
          <w:szCs w:val="24"/>
          <w:rtl/>
        </w:rPr>
        <w:t>کي</w:t>
      </w:r>
      <w:r w:rsidR="00781563" w:rsidRPr="00661481">
        <w:rPr>
          <w:rFonts w:ascii="Bahij Badr" w:hAnsi="Bahij Badr" w:cs="Bahij Badr"/>
          <w:b w:val="0"/>
          <w:szCs w:val="24"/>
          <w:rtl/>
        </w:rPr>
        <w:t xml:space="preserve"> موږ د </w:t>
      </w:r>
      <w:r>
        <w:rPr>
          <w:rFonts w:ascii="Bahij Badr" w:hAnsi="Bahij Badr" w:cs="Bahij Badr"/>
          <w:b w:val="0"/>
          <w:szCs w:val="24"/>
          <w:lang w:bidi="ps-AF"/>
        </w:rPr>
        <w:t xml:space="preserve">PDC (Professional Development Center) </w:t>
      </w:r>
      <w:r>
        <w:rPr>
          <w:rFonts w:ascii="Bahij Badr" w:hAnsi="Bahij Badr" w:cs="Bahij Badr" w:hint="cs"/>
          <w:b w:val="0"/>
          <w:szCs w:val="24"/>
          <w:rtl/>
          <w:lang w:bidi="ps-AF"/>
        </w:rPr>
        <w:t xml:space="preserve"> یا مسلکي پرمختائي </w:t>
      </w:r>
      <w:r w:rsidR="00781563" w:rsidRPr="00661481">
        <w:rPr>
          <w:rFonts w:ascii="Bahij Badr" w:hAnsi="Bahij Badr" w:cs="Bahij Badr"/>
          <w:b w:val="0"/>
          <w:szCs w:val="24"/>
          <w:rtl/>
        </w:rPr>
        <w:t>مرکز</w:t>
      </w:r>
      <w:r>
        <w:rPr>
          <w:rFonts w:ascii="Bahij Badr" w:hAnsi="Bahij Badr" w:cs="Bahij Badr" w:hint="cs"/>
          <w:b w:val="0"/>
          <w:szCs w:val="24"/>
          <w:rtl/>
          <w:lang w:bidi="ps-AF"/>
        </w:rPr>
        <w:t xml:space="preserve"> </w:t>
      </w:r>
      <w:r w:rsidR="00781563" w:rsidRPr="00661481">
        <w:rPr>
          <w:rFonts w:ascii="Bahij Badr" w:hAnsi="Bahij Badr" w:cs="Bahij Badr"/>
          <w:b w:val="0"/>
          <w:szCs w:val="24"/>
          <w:rtl/>
        </w:rPr>
        <w:t>لپاره یو داس</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سیسټم جوړو چ</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تقریبا</w:t>
      </w:r>
      <w:r>
        <w:rPr>
          <w:rFonts w:ascii="Bahij Badr" w:hAnsi="Bahij Badr" w:cs="Bahij Badr" w:hint="cs"/>
          <w:b w:val="0"/>
          <w:szCs w:val="24"/>
          <w:rtl/>
          <w:lang w:bidi="ps-AF"/>
        </w:rPr>
        <w:t>ً</w:t>
      </w:r>
      <w:r w:rsidR="00781563" w:rsidRPr="00661481">
        <w:rPr>
          <w:rFonts w:ascii="Bahij Badr" w:hAnsi="Bahij Badr" w:cs="Bahij Badr"/>
          <w:b w:val="0"/>
          <w:szCs w:val="24"/>
          <w:rtl/>
        </w:rPr>
        <w:t xml:space="preserve"> د</w:t>
      </w:r>
      <w:r>
        <w:rPr>
          <w:rFonts w:ascii="Bahij Badr" w:hAnsi="Bahij Badr" w:cs="Bahij Badr" w:hint="cs"/>
          <w:b w:val="0"/>
          <w:szCs w:val="24"/>
          <w:rtl/>
          <w:lang w:bidi="ps-AF"/>
        </w:rPr>
        <w:t xml:space="preserve"> </w:t>
      </w:r>
      <w:r w:rsidR="00781563" w:rsidRPr="00661481">
        <w:rPr>
          <w:rFonts w:ascii="Bahij Badr" w:hAnsi="Bahij Badr" w:cs="Bahij Badr"/>
          <w:b w:val="0"/>
          <w:szCs w:val="24"/>
          <w:rtl/>
        </w:rPr>
        <w:t>هغو</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ټول کارونه د</w:t>
      </w:r>
      <w:r>
        <w:rPr>
          <w:rFonts w:ascii="Bahij Badr" w:hAnsi="Bahij Badr" w:cs="Bahij Badr" w:hint="cs"/>
          <w:b w:val="0"/>
          <w:szCs w:val="24"/>
          <w:rtl/>
          <w:lang w:bidi="ps-AF"/>
        </w:rPr>
        <w:t xml:space="preserve"> کاغذ</w:t>
      </w:r>
      <w:r w:rsidR="00781563" w:rsidRPr="00661481">
        <w:rPr>
          <w:rFonts w:ascii="Bahij Badr" w:hAnsi="Bahij Badr" w:cs="Bahij Badr"/>
          <w:b w:val="0"/>
          <w:szCs w:val="24"/>
          <w:rtl/>
        </w:rPr>
        <w:t xml:space="preserve"> څخه  و </w:t>
      </w:r>
      <w:r>
        <w:rPr>
          <w:rFonts w:ascii="Bahij Badr" w:hAnsi="Bahij Badr" w:cs="Bahij Badr" w:hint="cs"/>
          <w:b w:val="0"/>
          <w:szCs w:val="24"/>
          <w:rtl/>
          <w:lang w:bidi="ps-AF"/>
        </w:rPr>
        <w:t>دیجیټل</w:t>
      </w:r>
      <w:r w:rsidR="00781563" w:rsidRPr="00661481">
        <w:rPr>
          <w:rFonts w:ascii="Bahij Badr" w:hAnsi="Bahij Badr" w:cs="Bahij Badr"/>
          <w:b w:val="0"/>
          <w:szCs w:val="24"/>
          <w:rtl/>
        </w:rPr>
        <w:t xml:space="preserve"> شکل ته واوړ</w:t>
      </w:r>
      <w:r w:rsidR="00781563" w:rsidRPr="00661481">
        <w:rPr>
          <w:rFonts w:ascii="Bahij Badr" w:hAnsi="Bahij Badr" w:cs="Bahij Badr"/>
          <w:b w:val="0"/>
          <w:szCs w:val="24"/>
          <w:rtl/>
          <w:lang w:bidi="ps-AF"/>
        </w:rPr>
        <w:t>ي</w:t>
      </w:r>
      <w:r>
        <w:rPr>
          <w:rFonts w:ascii="Bahij Badr" w:hAnsi="Bahij Badr" w:cs="Bahij Badr"/>
          <w:b w:val="0"/>
          <w:szCs w:val="24"/>
          <w:rtl/>
        </w:rPr>
        <w:t xml:space="preserve"> چ</w:t>
      </w:r>
      <w:r>
        <w:rPr>
          <w:rFonts w:ascii="Bahij Badr" w:hAnsi="Bahij Badr" w:cs="Bahij Badr" w:hint="cs"/>
          <w:b w:val="0"/>
          <w:szCs w:val="24"/>
          <w:rtl/>
          <w:lang w:bidi="ps-AF"/>
        </w:rPr>
        <w:t>ي</w:t>
      </w:r>
      <w:r>
        <w:rPr>
          <w:rFonts w:ascii="Bahij Badr" w:hAnsi="Bahij Badr" w:cs="Bahij Badr"/>
          <w:b w:val="0"/>
          <w:szCs w:val="24"/>
          <w:rtl/>
        </w:rPr>
        <w:t xml:space="preserve"> پ</w:t>
      </w:r>
      <w:r w:rsidR="00781563" w:rsidRPr="00661481">
        <w:rPr>
          <w:rFonts w:ascii="Bahij Badr" w:hAnsi="Bahij Badr" w:cs="Bahij Badr"/>
          <w:b w:val="0"/>
          <w:szCs w:val="24"/>
          <w:rtl/>
        </w:rPr>
        <w:t>د</w:t>
      </w:r>
      <w:r>
        <w:rPr>
          <w:rFonts w:ascii="Bahij Badr" w:hAnsi="Bahij Badr" w:cs="Bahij Badr" w:hint="cs"/>
          <w:b w:val="0"/>
          <w:szCs w:val="24"/>
          <w:rtl/>
          <w:lang w:bidi="ps-AF"/>
        </w:rPr>
        <w:t>ې</w:t>
      </w:r>
      <w:r>
        <w:rPr>
          <w:rFonts w:ascii="Bahij Badr" w:hAnsi="Bahij Badr" w:cs="Bahij Badr"/>
          <w:b w:val="0"/>
          <w:szCs w:val="24"/>
          <w:rtl/>
        </w:rPr>
        <w:t xml:space="preserve"> سیس</w:t>
      </w:r>
      <w:r>
        <w:rPr>
          <w:rFonts w:ascii="Bahij Badr" w:hAnsi="Bahij Badr" w:cs="Bahij Badr" w:hint="cs"/>
          <w:b w:val="0"/>
          <w:szCs w:val="24"/>
          <w:rtl/>
          <w:lang w:bidi="ps-AF"/>
        </w:rPr>
        <w:t>ټ</w:t>
      </w:r>
      <w:r w:rsidR="00781563" w:rsidRPr="00661481">
        <w:rPr>
          <w:rFonts w:ascii="Bahij Badr" w:hAnsi="Bahij Badr" w:cs="Bahij Badr"/>
          <w:b w:val="0"/>
          <w:szCs w:val="24"/>
          <w:rtl/>
        </w:rPr>
        <w:t>م ک</w:t>
      </w:r>
      <w:r>
        <w:rPr>
          <w:rFonts w:ascii="Bahij Badr" w:hAnsi="Bahij Badr" w:cs="Bahij Badr" w:hint="cs"/>
          <w:b w:val="0"/>
          <w:szCs w:val="24"/>
          <w:rtl/>
          <w:lang w:bidi="ps-AF"/>
        </w:rPr>
        <w:t>ي</w:t>
      </w:r>
      <w:r>
        <w:rPr>
          <w:rFonts w:ascii="Bahij Badr" w:hAnsi="Bahij Badr" w:cs="Bahij Badr"/>
          <w:b w:val="0"/>
          <w:szCs w:val="24"/>
          <w:rtl/>
        </w:rPr>
        <w:t xml:space="preserve"> به موږ ددو</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د مرکز لپاره مختلف</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برخ</w:t>
      </w:r>
      <w:r w:rsidR="00781563" w:rsidRPr="00661481">
        <w:rPr>
          <w:rFonts w:ascii="Bahij Badr" w:hAnsi="Bahij Badr" w:cs="Bahij Badr"/>
          <w:b w:val="0"/>
          <w:szCs w:val="24"/>
          <w:rtl/>
          <w:lang w:bidi="ps-AF"/>
        </w:rPr>
        <w:t>ي</w:t>
      </w:r>
      <w:r>
        <w:rPr>
          <w:rFonts w:ascii="Bahij Badr" w:hAnsi="Bahij Badr" w:cs="Bahij Badr"/>
          <w:b w:val="0"/>
          <w:szCs w:val="24"/>
          <w:rtl/>
        </w:rPr>
        <w:t xml:space="preserve"> </w:t>
      </w:r>
      <w:r>
        <w:rPr>
          <w:rFonts w:ascii="Bahij Badr" w:hAnsi="Bahij Badr" w:cs="Bahij Badr" w:hint="cs"/>
          <w:b w:val="0"/>
          <w:szCs w:val="24"/>
          <w:rtl/>
          <w:lang w:bidi="ps-AF"/>
        </w:rPr>
        <w:t>طراحي</w:t>
      </w:r>
      <w:r>
        <w:rPr>
          <w:rFonts w:ascii="Bahij Badr" w:hAnsi="Bahij Badr" w:cs="Bahij Badr"/>
          <w:b w:val="0"/>
          <w:szCs w:val="24"/>
          <w:rtl/>
        </w:rPr>
        <w:t xml:space="preserve"> او</w:t>
      </w:r>
      <w:r>
        <w:rPr>
          <w:rFonts w:ascii="Bahij Badr" w:hAnsi="Bahij Badr" w:cs="Bahij Badr" w:hint="cs"/>
          <w:b w:val="0"/>
          <w:szCs w:val="24"/>
          <w:rtl/>
          <w:lang w:bidi="ps-AF"/>
        </w:rPr>
        <w:t xml:space="preserve"> عملي</w:t>
      </w:r>
      <w:r>
        <w:rPr>
          <w:rFonts w:ascii="Bahij Badr" w:hAnsi="Bahij Badr" w:cs="Bahij Badr"/>
          <w:b w:val="0"/>
          <w:szCs w:val="24"/>
          <w:rtl/>
        </w:rPr>
        <w:t xml:space="preserve"> کړو لکه</w:t>
      </w:r>
      <w:r>
        <w:rPr>
          <w:rFonts w:ascii="Bahij Badr" w:hAnsi="Bahij Badr" w:cs="Bahij Badr" w:hint="cs"/>
          <w:b w:val="0"/>
          <w:szCs w:val="24"/>
          <w:rtl/>
          <w:lang w:bidi="ps-AF"/>
        </w:rPr>
        <w:t>؛</w:t>
      </w:r>
      <w:r w:rsidR="00781563" w:rsidRPr="00661481">
        <w:rPr>
          <w:rFonts w:ascii="Bahij Badr" w:hAnsi="Bahij Badr" w:cs="Bahij Badr"/>
          <w:b w:val="0"/>
          <w:szCs w:val="24"/>
          <w:rtl/>
        </w:rPr>
        <w:t xml:space="preserve"> </w:t>
      </w:r>
      <w:r>
        <w:rPr>
          <w:rFonts w:ascii="Bahij Badr" w:hAnsi="Bahij Badr" w:cs="Bahij Badr" w:hint="cs"/>
          <w:b w:val="0"/>
          <w:szCs w:val="24"/>
          <w:rtl/>
          <w:lang w:bidi="ps-AF"/>
        </w:rPr>
        <w:t xml:space="preserve">د دوي د پروګرامونو </w:t>
      </w:r>
      <w:r>
        <w:rPr>
          <w:rFonts w:ascii="Bahij Badr" w:hAnsi="Bahij Badr" w:cs="Bahij Badr"/>
          <w:b w:val="0"/>
          <w:szCs w:val="24"/>
          <w:rtl/>
        </w:rPr>
        <w:t>جوړ</w:t>
      </w:r>
      <w:r>
        <w:rPr>
          <w:rFonts w:ascii="Bahij Badr" w:hAnsi="Bahij Badr" w:cs="Bahij Badr" w:hint="cs"/>
          <w:b w:val="0"/>
          <w:szCs w:val="24"/>
          <w:rtl/>
          <w:lang w:bidi="ps-AF"/>
        </w:rPr>
        <w:t>ې</w:t>
      </w:r>
      <w:r>
        <w:rPr>
          <w:rFonts w:ascii="Bahij Badr" w:hAnsi="Bahij Badr" w:cs="Bahij Badr"/>
          <w:b w:val="0"/>
          <w:szCs w:val="24"/>
          <w:rtl/>
        </w:rPr>
        <w:t>دل</w:t>
      </w:r>
      <w:r>
        <w:rPr>
          <w:rFonts w:ascii="Bahij Badr" w:hAnsi="Bahij Badr" w:cs="Bahij Badr" w:hint="cs"/>
          <w:b w:val="0"/>
          <w:szCs w:val="24"/>
          <w:rtl/>
          <w:lang w:bidi="ps-AF"/>
        </w:rPr>
        <w:t>،</w:t>
      </w:r>
      <w:r>
        <w:rPr>
          <w:rFonts w:ascii="Bahij Badr" w:hAnsi="Bahij Badr" w:cs="Bahij Badr"/>
          <w:b w:val="0"/>
          <w:szCs w:val="24"/>
          <w:rtl/>
        </w:rPr>
        <w:t xml:space="preserve"> د</w:t>
      </w:r>
      <w:r>
        <w:rPr>
          <w:rFonts w:ascii="Bahij Badr" w:hAnsi="Bahij Badr" w:cs="Bahij Badr" w:hint="cs"/>
          <w:b w:val="0"/>
          <w:szCs w:val="24"/>
          <w:rtl/>
          <w:lang w:bidi="ps-AF"/>
        </w:rPr>
        <w:t xml:space="preserve"> </w:t>
      </w:r>
      <w:r>
        <w:rPr>
          <w:rFonts w:ascii="Bahij Badr" w:hAnsi="Bahij Badr" w:cs="Bahij Badr"/>
          <w:b w:val="0"/>
          <w:szCs w:val="24"/>
          <w:rtl/>
        </w:rPr>
        <w:t>دو</w:t>
      </w:r>
      <w:r>
        <w:rPr>
          <w:rFonts w:ascii="Bahij Badr" w:hAnsi="Bahij Badr" w:cs="Bahij Badr" w:hint="cs"/>
          <w:b w:val="0"/>
          <w:szCs w:val="24"/>
          <w:rtl/>
          <w:lang w:bidi="ps-AF"/>
        </w:rPr>
        <w:t>ي</w:t>
      </w:r>
      <w:r>
        <w:rPr>
          <w:rFonts w:ascii="Bahij Badr" w:hAnsi="Bahij Badr" w:cs="Bahij Badr"/>
          <w:b w:val="0"/>
          <w:szCs w:val="24"/>
          <w:rtl/>
        </w:rPr>
        <w:t xml:space="preserve"> </w:t>
      </w:r>
      <w:r>
        <w:rPr>
          <w:rFonts w:ascii="Bahij Badr" w:hAnsi="Bahij Badr" w:cs="Bahij Badr" w:hint="cs"/>
          <w:b w:val="0"/>
          <w:szCs w:val="24"/>
          <w:rtl/>
          <w:lang w:bidi="ps-AF"/>
        </w:rPr>
        <w:t>د پروګرامو</w:t>
      </w:r>
      <w:r w:rsidR="00781563" w:rsidRPr="00661481">
        <w:rPr>
          <w:rFonts w:ascii="Bahij Badr" w:hAnsi="Bahij Badr" w:cs="Bahij Badr"/>
          <w:b w:val="0"/>
          <w:szCs w:val="24"/>
          <w:rtl/>
        </w:rPr>
        <w:t xml:space="preserve"> د ګډون</w:t>
      </w:r>
      <w:r>
        <w:rPr>
          <w:rFonts w:ascii="Bahij Badr" w:hAnsi="Bahij Badr" w:cs="Bahij Badr"/>
          <w:b w:val="0"/>
          <w:szCs w:val="24"/>
          <w:rtl/>
        </w:rPr>
        <w:t xml:space="preserve">والو ثبت </w:t>
      </w:r>
      <w:r w:rsidR="007F27A6">
        <w:rPr>
          <w:rFonts w:ascii="Bahij Badr" w:hAnsi="Bahij Badr" w:cs="Bahij Badr"/>
          <w:b w:val="0"/>
          <w:szCs w:val="24"/>
          <w:rtl/>
        </w:rPr>
        <w:t>کي</w:t>
      </w:r>
      <w:r w:rsidR="00781563" w:rsidRPr="00661481">
        <w:rPr>
          <w:rFonts w:ascii="Bahij Badr" w:hAnsi="Bahij Badr" w:cs="Bahij Badr"/>
          <w:b w:val="0"/>
          <w:szCs w:val="24"/>
          <w:rtl/>
        </w:rPr>
        <w:t>دل</w:t>
      </w:r>
      <w:r>
        <w:rPr>
          <w:rFonts w:ascii="Bahij Badr" w:hAnsi="Bahij Badr" w:cs="Bahij Badr" w:hint="cs"/>
          <w:b w:val="0"/>
          <w:szCs w:val="24"/>
          <w:rtl/>
          <w:lang w:bidi="ps-AF"/>
        </w:rPr>
        <w:t>،</w:t>
      </w:r>
      <w:r w:rsidR="00781563" w:rsidRPr="00661481">
        <w:rPr>
          <w:rFonts w:ascii="Bahij Badr" w:hAnsi="Bahij Badr" w:cs="Bahij Badr"/>
          <w:b w:val="0"/>
          <w:szCs w:val="24"/>
          <w:rtl/>
        </w:rPr>
        <w:t xml:space="preserve"> د</w:t>
      </w:r>
      <w:r>
        <w:rPr>
          <w:rFonts w:ascii="Bahij Badr" w:hAnsi="Bahij Badr" w:cs="Bahij Badr" w:hint="cs"/>
          <w:b w:val="0"/>
          <w:szCs w:val="24"/>
          <w:rtl/>
          <w:lang w:bidi="ps-AF"/>
        </w:rPr>
        <w:t xml:space="preserve"> </w:t>
      </w:r>
      <w:r>
        <w:rPr>
          <w:rFonts w:ascii="Bahij Badr" w:hAnsi="Bahij Badr" w:cs="Bahij Badr"/>
          <w:b w:val="0"/>
          <w:szCs w:val="24"/>
          <w:rtl/>
        </w:rPr>
        <w:t>سیس</w:t>
      </w:r>
      <w:r>
        <w:rPr>
          <w:rFonts w:ascii="Bahij Badr" w:hAnsi="Bahij Badr" w:cs="Bahij Badr" w:hint="cs"/>
          <w:b w:val="0"/>
          <w:szCs w:val="24"/>
          <w:rtl/>
          <w:lang w:bidi="ps-AF"/>
        </w:rPr>
        <w:t>ټ</w:t>
      </w:r>
      <w:r w:rsidR="00781563" w:rsidRPr="00661481">
        <w:rPr>
          <w:rFonts w:ascii="Bahij Badr" w:hAnsi="Bahij Badr" w:cs="Bahij Badr"/>
          <w:b w:val="0"/>
          <w:szCs w:val="24"/>
          <w:rtl/>
        </w:rPr>
        <w:t>م د</w:t>
      </w:r>
      <w:r>
        <w:rPr>
          <w:rFonts w:ascii="Bahij Badr" w:hAnsi="Bahij Badr" w:cs="Bahij Badr" w:hint="cs"/>
          <w:b w:val="0"/>
          <w:szCs w:val="24"/>
          <w:rtl/>
          <w:lang w:bidi="ps-AF"/>
        </w:rPr>
        <w:t xml:space="preserve"> </w:t>
      </w:r>
      <w:r>
        <w:rPr>
          <w:rFonts w:ascii="Bahij Badr" w:hAnsi="Bahij Badr" w:cs="Bahij Badr"/>
          <w:b w:val="0"/>
          <w:szCs w:val="24"/>
          <w:rtl/>
        </w:rPr>
        <w:t>لار</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دهغو</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لپاره</w:t>
      </w:r>
      <w:r>
        <w:rPr>
          <w:rFonts w:ascii="Bahij Badr" w:hAnsi="Bahij Badr" w:cs="Bahij Badr" w:hint="cs"/>
          <w:b w:val="0"/>
          <w:szCs w:val="24"/>
          <w:rtl/>
          <w:lang w:bidi="ps-AF"/>
        </w:rPr>
        <w:t xml:space="preserve"> تصدیق پاڼه،</w:t>
      </w:r>
      <w:r>
        <w:rPr>
          <w:rFonts w:ascii="Bahij Badr" w:hAnsi="Bahij Badr" w:cs="Bahij Badr"/>
          <w:b w:val="0"/>
          <w:szCs w:val="24"/>
          <w:rtl/>
        </w:rPr>
        <w:t xml:space="preserve"> </w:t>
      </w:r>
      <w:r>
        <w:rPr>
          <w:rFonts w:ascii="Bahij Badr" w:hAnsi="Bahij Badr" w:cs="Bahij Badr" w:hint="cs"/>
          <w:b w:val="0"/>
          <w:szCs w:val="24"/>
          <w:rtl/>
          <w:lang w:bidi="ps-AF"/>
        </w:rPr>
        <w:t>ح</w:t>
      </w:r>
      <w:r>
        <w:rPr>
          <w:rFonts w:ascii="Bahij Badr" w:hAnsi="Bahij Badr" w:cs="Bahij Badr"/>
          <w:b w:val="0"/>
          <w:szCs w:val="24"/>
          <w:rtl/>
        </w:rPr>
        <w:t>اضر</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او داسی نور</w:t>
      </w:r>
      <w:r>
        <w:rPr>
          <w:rFonts w:ascii="Bahij Badr" w:hAnsi="Bahij Badr" w:cs="Bahij Badr" w:hint="cs"/>
          <w:b w:val="0"/>
          <w:szCs w:val="24"/>
          <w:rtl/>
          <w:lang w:bidi="ps-AF"/>
        </w:rPr>
        <w:t xml:space="preserve"> مواد</w:t>
      </w:r>
      <w:r w:rsidR="00B841B0">
        <w:rPr>
          <w:rFonts w:ascii="Bahij Badr" w:hAnsi="Bahij Badr" w:cs="Bahij Badr" w:hint="cs"/>
          <w:b w:val="0"/>
          <w:szCs w:val="24"/>
          <w:rtl/>
          <w:lang w:bidi="ps-AF"/>
        </w:rPr>
        <w:t>.</w:t>
      </w:r>
      <w:r w:rsidR="00781563" w:rsidRPr="00661481">
        <w:rPr>
          <w:rFonts w:ascii="Bahij Badr" w:hAnsi="Bahij Badr" w:cs="Bahij Badr"/>
          <w:b w:val="0"/>
          <w:szCs w:val="24"/>
          <w:rtl/>
        </w:rPr>
        <w:t xml:space="preserve"> د</w:t>
      </w:r>
      <w:r w:rsidR="00B841B0">
        <w:rPr>
          <w:rFonts w:ascii="Bahij Badr" w:hAnsi="Bahij Badr" w:cs="Bahij Badr" w:hint="cs"/>
          <w:b w:val="0"/>
          <w:szCs w:val="24"/>
          <w:rtl/>
          <w:lang w:bidi="ps-AF"/>
        </w:rPr>
        <w:t xml:space="preserve"> یاد</w:t>
      </w:r>
      <w:r>
        <w:rPr>
          <w:rFonts w:ascii="Bahij Badr" w:hAnsi="Bahij Badr" w:cs="Bahij Badr" w:hint="cs"/>
          <w:b w:val="0"/>
          <w:szCs w:val="24"/>
          <w:rtl/>
          <w:lang w:bidi="ps-AF"/>
        </w:rPr>
        <w:t xml:space="preserve"> </w:t>
      </w:r>
      <w:r>
        <w:rPr>
          <w:rFonts w:ascii="Bahij Badr" w:hAnsi="Bahij Badr" w:cs="Bahij Badr"/>
          <w:b w:val="0"/>
          <w:szCs w:val="24"/>
          <w:rtl/>
        </w:rPr>
        <w:t>سیس</w:t>
      </w:r>
      <w:r>
        <w:rPr>
          <w:rFonts w:ascii="Bahij Badr" w:hAnsi="Bahij Badr" w:cs="Bahij Badr" w:hint="cs"/>
          <w:b w:val="0"/>
          <w:szCs w:val="24"/>
          <w:rtl/>
          <w:lang w:bidi="ps-AF"/>
        </w:rPr>
        <w:t>ټ</w:t>
      </w:r>
      <w:r w:rsidR="00B841B0">
        <w:rPr>
          <w:rFonts w:ascii="Bahij Badr" w:hAnsi="Bahij Badr" w:cs="Bahij Badr"/>
          <w:b w:val="0"/>
          <w:szCs w:val="24"/>
          <w:rtl/>
        </w:rPr>
        <w:t>م</w:t>
      </w:r>
      <w:r>
        <w:rPr>
          <w:rFonts w:ascii="Bahij Badr" w:hAnsi="Bahij Badr" w:cs="Bahij Badr"/>
          <w:b w:val="0"/>
          <w:szCs w:val="24"/>
          <w:rtl/>
        </w:rPr>
        <w:t xml:space="preserve"> جو</w:t>
      </w:r>
      <w:r>
        <w:rPr>
          <w:rFonts w:ascii="Bahij Badr" w:hAnsi="Bahij Badr" w:cs="Bahij Badr" w:hint="cs"/>
          <w:b w:val="0"/>
          <w:szCs w:val="24"/>
          <w:rtl/>
          <w:lang w:bidi="ps-AF"/>
        </w:rPr>
        <w:t>ړې</w:t>
      </w:r>
      <w:r w:rsidR="00781563" w:rsidRPr="00661481">
        <w:rPr>
          <w:rFonts w:ascii="Bahij Badr" w:hAnsi="Bahij Badr" w:cs="Bahij Badr"/>
          <w:b w:val="0"/>
          <w:szCs w:val="24"/>
          <w:rtl/>
        </w:rPr>
        <w:t>دل چ</w:t>
      </w:r>
      <w:r w:rsidR="00781563" w:rsidRPr="00661481">
        <w:rPr>
          <w:rFonts w:ascii="Bahij Badr" w:hAnsi="Bahij Badr" w:cs="Bahij Badr"/>
          <w:b w:val="0"/>
          <w:szCs w:val="24"/>
          <w:rtl/>
          <w:lang w:bidi="ps-AF"/>
        </w:rPr>
        <w:t>ي</w:t>
      </w:r>
      <w:r w:rsidR="00781563" w:rsidRPr="00661481">
        <w:rPr>
          <w:rFonts w:ascii="Bahij Badr" w:hAnsi="Bahij Badr" w:cs="Bahij Badr"/>
          <w:b w:val="0"/>
          <w:szCs w:val="24"/>
          <w:rtl/>
        </w:rPr>
        <w:t xml:space="preserve"> نه یواځ</w:t>
      </w:r>
      <w:r w:rsidR="00781563" w:rsidRPr="00661481">
        <w:rPr>
          <w:rFonts w:ascii="Bahij Badr" w:hAnsi="Bahij Badr" w:cs="Bahij Badr"/>
          <w:b w:val="0"/>
          <w:szCs w:val="24"/>
          <w:rtl/>
          <w:lang w:bidi="ps-AF"/>
        </w:rPr>
        <w:t>ي</w:t>
      </w:r>
      <w:r w:rsidR="00B841B0">
        <w:rPr>
          <w:rFonts w:ascii="Bahij Badr" w:hAnsi="Bahij Badr" w:cs="Bahij Badr" w:hint="cs"/>
          <w:b w:val="0"/>
          <w:szCs w:val="24"/>
          <w:rtl/>
          <w:lang w:bidi="ps-AF"/>
        </w:rPr>
        <w:t xml:space="preserve"> د</w:t>
      </w:r>
      <w:r w:rsidR="00781563" w:rsidRPr="00661481">
        <w:rPr>
          <w:rFonts w:ascii="Bahij Badr" w:hAnsi="Bahij Badr" w:cs="Bahij Badr"/>
          <w:b w:val="0"/>
          <w:szCs w:val="24"/>
          <w:rtl/>
        </w:rPr>
        <w:t xml:space="preserve"> کارونو</w:t>
      </w:r>
      <w:r w:rsidR="00B841B0">
        <w:rPr>
          <w:rFonts w:ascii="Bahij Badr" w:hAnsi="Bahij Badr" w:cs="Bahij Badr" w:hint="cs"/>
          <w:b w:val="0"/>
          <w:szCs w:val="24"/>
          <w:rtl/>
          <w:lang w:bidi="ps-AF"/>
        </w:rPr>
        <w:t xml:space="preserve"> په اجرأ</w:t>
      </w:r>
      <w:r w:rsidR="00781563" w:rsidRPr="00661481">
        <w:rPr>
          <w:rFonts w:ascii="Bahij Badr" w:hAnsi="Bahij Badr" w:cs="Bahij Badr"/>
          <w:b w:val="0"/>
          <w:szCs w:val="24"/>
          <w:rtl/>
        </w:rPr>
        <w:t xml:space="preserve"> ک</w:t>
      </w:r>
      <w:r>
        <w:rPr>
          <w:rFonts w:ascii="Bahij Badr" w:hAnsi="Bahij Badr" w:cs="Bahij Badr" w:hint="cs"/>
          <w:b w:val="0"/>
          <w:szCs w:val="24"/>
          <w:rtl/>
          <w:lang w:bidi="ps-AF"/>
        </w:rPr>
        <w:t>ي</w:t>
      </w:r>
      <w:r>
        <w:rPr>
          <w:rFonts w:ascii="Bahij Badr" w:hAnsi="Bahij Badr" w:cs="Bahij Badr"/>
          <w:b w:val="0"/>
          <w:szCs w:val="24"/>
          <w:rtl/>
        </w:rPr>
        <w:t xml:space="preserve"> </w:t>
      </w:r>
      <w:r>
        <w:rPr>
          <w:rFonts w:ascii="Bahij Badr" w:hAnsi="Bahij Badr" w:cs="Bahij Badr" w:hint="cs"/>
          <w:b w:val="0"/>
          <w:szCs w:val="24"/>
          <w:rtl/>
          <w:lang w:bidi="ps-AF"/>
        </w:rPr>
        <w:t>آ</w:t>
      </w:r>
      <w:r>
        <w:rPr>
          <w:rFonts w:ascii="Bahij Badr" w:hAnsi="Bahij Badr" w:cs="Bahij Badr"/>
          <w:b w:val="0"/>
          <w:szCs w:val="24"/>
          <w:rtl/>
        </w:rPr>
        <w:t>سانتیا راول</w:t>
      </w:r>
      <w:r>
        <w:rPr>
          <w:rFonts w:ascii="Bahij Badr" w:hAnsi="Bahij Badr" w:cs="Bahij Badr" w:hint="cs"/>
          <w:b w:val="0"/>
          <w:szCs w:val="24"/>
          <w:rtl/>
          <w:lang w:bidi="ps-AF"/>
        </w:rPr>
        <w:t>ي</w:t>
      </w:r>
      <w:r>
        <w:rPr>
          <w:rFonts w:ascii="Bahij Badr" w:hAnsi="Bahij Badr" w:cs="Bahij Badr"/>
          <w:b w:val="0"/>
          <w:szCs w:val="24"/>
          <w:rtl/>
        </w:rPr>
        <w:t xml:space="preserve"> بل</w:t>
      </w:r>
      <w:r w:rsidR="007F27A6">
        <w:rPr>
          <w:rFonts w:ascii="Bahij Badr" w:hAnsi="Bahij Badr" w:cs="Bahij Badr"/>
          <w:b w:val="0"/>
          <w:szCs w:val="24"/>
          <w:rtl/>
        </w:rPr>
        <w:t>کي</w:t>
      </w:r>
      <w:r>
        <w:rPr>
          <w:rFonts w:ascii="Bahij Badr" w:hAnsi="Bahij Badr" w:cs="Bahij Badr"/>
          <w:b w:val="0"/>
          <w:szCs w:val="24"/>
          <w:rtl/>
        </w:rPr>
        <w:t xml:space="preserve"> نور</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زیات</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ګټ</w:t>
      </w:r>
      <w:r>
        <w:rPr>
          <w:rFonts w:ascii="Bahij Badr" w:hAnsi="Bahij Badr" w:cs="Bahij Badr" w:hint="cs"/>
          <w:b w:val="0"/>
          <w:szCs w:val="24"/>
          <w:rtl/>
          <w:lang w:bidi="ps-AF"/>
        </w:rPr>
        <w:t>ي</w:t>
      </w:r>
      <w:r>
        <w:rPr>
          <w:rFonts w:ascii="Bahij Badr" w:hAnsi="Bahij Badr" w:cs="Bahij Badr"/>
          <w:b w:val="0"/>
          <w:szCs w:val="24"/>
          <w:rtl/>
        </w:rPr>
        <w:t xml:space="preserve"> هم لر</w:t>
      </w:r>
      <w:r>
        <w:rPr>
          <w:rFonts w:ascii="Bahij Badr" w:hAnsi="Bahij Badr" w:cs="Bahij Badr" w:hint="cs"/>
          <w:b w:val="0"/>
          <w:szCs w:val="24"/>
          <w:rtl/>
          <w:lang w:bidi="ps-AF"/>
        </w:rPr>
        <w:t>ي</w:t>
      </w:r>
      <w:r w:rsidR="00781563" w:rsidRPr="00661481">
        <w:rPr>
          <w:rFonts w:ascii="Bahij Badr" w:hAnsi="Bahij Badr" w:cs="Bahij Badr"/>
          <w:b w:val="0"/>
          <w:szCs w:val="24"/>
          <w:rtl/>
        </w:rPr>
        <w:t xml:space="preserve"> لکه</w:t>
      </w:r>
      <w:r>
        <w:rPr>
          <w:rFonts w:ascii="Bahij Badr" w:hAnsi="Bahij Badr" w:cs="Bahij Badr" w:hint="cs"/>
          <w:b w:val="0"/>
          <w:szCs w:val="24"/>
          <w:rtl/>
          <w:lang w:bidi="ps-AF"/>
        </w:rPr>
        <w:t>؛</w:t>
      </w:r>
      <w:r w:rsidR="00781563" w:rsidRPr="00661481">
        <w:rPr>
          <w:rFonts w:ascii="Bahij Badr" w:hAnsi="Bahij Badr" w:cs="Bahij Badr"/>
          <w:b w:val="0"/>
          <w:szCs w:val="24"/>
          <w:rtl/>
        </w:rPr>
        <w:t xml:space="preserve"> د</w:t>
      </w:r>
      <w:r>
        <w:rPr>
          <w:rFonts w:ascii="Bahij Badr" w:hAnsi="Bahij Badr" w:cs="Bahij Badr" w:hint="cs"/>
          <w:b w:val="0"/>
          <w:szCs w:val="24"/>
          <w:rtl/>
          <w:lang w:bidi="ps-AF"/>
        </w:rPr>
        <w:t xml:space="preserve"> معلوماتو</w:t>
      </w:r>
      <w:r>
        <w:rPr>
          <w:rFonts w:ascii="Bahij Badr" w:hAnsi="Bahij Badr" w:cs="Bahij Badr"/>
          <w:b w:val="0"/>
          <w:szCs w:val="24"/>
          <w:rtl/>
        </w:rPr>
        <w:t xml:space="preserve"> </w:t>
      </w:r>
      <w:r>
        <w:rPr>
          <w:rFonts w:ascii="Bahij Badr" w:hAnsi="Bahij Badr" w:cs="Bahij Badr" w:hint="cs"/>
          <w:b w:val="0"/>
          <w:szCs w:val="24"/>
          <w:rtl/>
          <w:lang w:bidi="ps-AF"/>
        </w:rPr>
        <w:t>زېرمه</w:t>
      </w:r>
      <w:r w:rsidR="00781563" w:rsidRPr="00661481">
        <w:rPr>
          <w:rFonts w:ascii="Bahij Badr" w:hAnsi="Bahij Badr" w:cs="Bahij Badr"/>
          <w:b w:val="0"/>
          <w:szCs w:val="24"/>
          <w:rtl/>
        </w:rPr>
        <w:t xml:space="preserve"> </w:t>
      </w:r>
      <w:r>
        <w:rPr>
          <w:rFonts w:ascii="Bahij Badr" w:hAnsi="Bahij Badr" w:cs="Bahij Badr" w:hint="cs"/>
          <w:b w:val="0"/>
          <w:szCs w:val="24"/>
          <w:rtl/>
          <w:lang w:bidi="ps-AF"/>
        </w:rPr>
        <w:t xml:space="preserve">کول </w:t>
      </w:r>
      <w:r w:rsidR="00781563" w:rsidRPr="00661481">
        <w:rPr>
          <w:rFonts w:ascii="Bahij Badr" w:hAnsi="Bahij Badr" w:cs="Bahij Badr"/>
          <w:b w:val="0"/>
          <w:szCs w:val="24"/>
          <w:rtl/>
        </w:rPr>
        <w:t>په دایمی شکل</w:t>
      </w:r>
      <w:r>
        <w:rPr>
          <w:rFonts w:ascii="Bahij Badr" w:hAnsi="Bahij Badr" w:cs="Bahij Badr" w:hint="cs"/>
          <w:b w:val="0"/>
          <w:szCs w:val="24"/>
          <w:rtl/>
          <w:lang w:bidi="ps-AF"/>
        </w:rPr>
        <w:t>،</w:t>
      </w:r>
      <w:r>
        <w:rPr>
          <w:rFonts w:ascii="Bahij Badr" w:hAnsi="Bahij Badr" w:cs="Bahij Badr"/>
          <w:b w:val="0"/>
          <w:szCs w:val="24"/>
          <w:rtl/>
        </w:rPr>
        <w:t xml:space="preserve"> </w:t>
      </w:r>
      <w:r>
        <w:rPr>
          <w:rFonts w:ascii="Bahij Badr" w:hAnsi="Bahij Badr" w:cs="Bahij Badr" w:hint="cs"/>
          <w:b w:val="0"/>
          <w:szCs w:val="24"/>
          <w:rtl/>
          <w:lang w:bidi="ps-AF"/>
        </w:rPr>
        <w:t xml:space="preserve">دفتري </w:t>
      </w:r>
      <w:r>
        <w:rPr>
          <w:rFonts w:ascii="Bahij Badr" w:hAnsi="Bahij Badr" w:cs="Bahij Badr"/>
          <w:b w:val="0"/>
          <w:szCs w:val="24"/>
          <w:rtl/>
        </w:rPr>
        <w:t>معلوماتو ته لا</w:t>
      </w:r>
      <w:r w:rsidR="00781563" w:rsidRPr="00661481">
        <w:rPr>
          <w:rFonts w:ascii="Bahij Badr" w:hAnsi="Bahij Badr" w:cs="Bahij Badr"/>
          <w:b w:val="0"/>
          <w:szCs w:val="24"/>
          <w:rtl/>
        </w:rPr>
        <w:t xml:space="preserve">سرسی </w:t>
      </w:r>
      <w:r w:rsidR="00B841B0">
        <w:rPr>
          <w:rFonts w:ascii="Bahij Badr" w:hAnsi="Bahij Badr" w:cs="Bahij Badr" w:hint="cs"/>
          <w:b w:val="0"/>
          <w:szCs w:val="24"/>
          <w:rtl/>
          <w:lang w:bidi="ps-AF"/>
        </w:rPr>
        <w:t xml:space="preserve">په </w:t>
      </w:r>
      <w:r w:rsidR="00781563" w:rsidRPr="00661481">
        <w:rPr>
          <w:rFonts w:ascii="Bahij Badr" w:hAnsi="Bahij Badr" w:cs="Bahij Badr"/>
          <w:b w:val="0"/>
          <w:szCs w:val="24"/>
          <w:rtl/>
        </w:rPr>
        <w:t xml:space="preserve">هر وخت </w:t>
      </w:r>
      <w:r w:rsidR="00B841B0">
        <w:rPr>
          <w:rFonts w:ascii="Bahij Badr" w:hAnsi="Bahij Badr" w:cs="Bahij Badr" w:hint="cs"/>
          <w:b w:val="0"/>
          <w:szCs w:val="24"/>
          <w:rtl/>
          <w:lang w:bidi="ps-AF"/>
        </w:rPr>
        <w:t xml:space="preserve">کي </w:t>
      </w:r>
      <w:r w:rsidR="00781563" w:rsidRPr="00661481">
        <w:rPr>
          <w:rFonts w:ascii="Bahij Badr" w:hAnsi="Bahij Badr" w:cs="Bahij Badr"/>
          <w:b w:val="0"/>
          <w:szCs w:val="24"/>
          <w:rtl/>
        </w:rPr>
        <w:t>او هرځای ک</w:t>
      </w:r>
      <w:r w:rsidR="00B841B0">
        <w:rPr>
          <w:rFonts w:ascii="Bahij Badr" w:hAnsi="Bahij Badr" w:cs="Bahij Badr" w:hint="cs"/>
          <w:b w:val="0"/>
          <w:szCs w:val="24"/>
          <w:rtl/>
          <w:lang w:bidi="ps-AF"/>
        </w:rPr>
        <w:t>ي امکان درلودلای سي</w:t>
      </w:r>
      <w:r w:rsidR="002D65EB">
        <w:rPr>
          <w:rFonts w:ascii="Bahij Badr" w:hAnsi="Bahij Badr" w:cs="Bahij Badr" w:hint="cs"/>
          <w:b w:val="0"/>
          <w:sz w:val="28"/>
          <w:szCs w:val="28"/>
          <w:rtl/>
          <w:lang w:bidi="ps-AF"/>
        </w:rPr>
        <w:t>.</w:t>
      </w:r>
    </w:p>
    <w:p w:rsidR="00781563" w:rsidRPr="00661481" w:rsidRDefault="00781563" w:rsidP="00781563">
      <w:pPr>
        <w:spacing w:line="276" w:lineRule="auto"/>
        <w:ind w:right="0" w:firstLine="0"/>
        <w:rPr>
          <w:rFonts w:ascii="Bahij Badr" w:hAnsi="Bahij Badr" w:cs="Bahij Badr"/>
          <w:b w:val="0"/>
          <w:sz w:val="36"/>
          <w:szCs w:val="32"/>
          <w:rtl/>
          <w:lang w:bidi="ps-AF"/>
        </w:rPr>
      </w:pPr>
    </w:p>
    <w:p w:rsidR="00781563" w:rsidRPr="00661481" w:rsidRDefault="00781563" w:rsidP="00781563">
      <w:pPr>
        <w:bidi w:val="0"/>
        <w:spacing w:line="259" w:lineRule="auto"/>
        <w:ind w:right="0" w:firstLine="0"/>
        <w:jc w:val="left"/>
        <w:rPr>
          <w:rFonts w:ascii="Bahij Badr" w:hAnsi="Bahij Badr" w:cs="Bahij Badr"/>
          <w:b w:val="0"/>
          <w:sz w:val="36"/>
          <w:szCs w:val="32"/>
          <w:rtl/>
          <w:lang w:bidi="ps-AF"/>
        </w:rPr>
      </w:pPr>
      <w:r w:rsidRPr="00661481">
        <w:rPr>
          <w:rFonts w:ascii="Bahij Badr" w:hAnsi="Bahij Badr" w:cs="Bahij Badr"/>
          <w:b w:val="0"/>
          <w:sz w:val="36"/>
          <w:szCs w:val="32"/>
          <w:rtl/>
          <w:lang w:bidi="ps-AF"/>
        </w:rPr>
        <w:br w:type="page"/>
      </w:r>
    </w:p>
    <w:p w:rsidR="00781563" w:rsidRPr="00F54B58" w:rsidRDefault="00781563" w:rsidP="00F54B58">
      <w:pPr>
        <w:bidi w:val="0"/>
        <w:spacing w:line="276" w:lineRule="auto"/>
        <w:ind w:right="0" w:firstLine="0"/>
        <w:jc w:val="center"/>
        <w:outlineLvl w:val="0"/>
        <w:rPr>
          <w:rFonts w:ascii="Bahij Badr" w:hAnsi="Bahij Badr" w:cs="Bahij Badr"/>
          <w:bCs/>
          <w:sz w:val="36"/>
          <w:szCs w:val="32"/>
          <w:lang w:bidi="ps-AF"/>
        </w:rPr>
      </w:pPr>
      <w:bookmarkStart w:id="0" w:name="_Toc50202795"/>
      <w:bookmarkStart w:id="1" w:name="_Toc50256017"/>
      <w:bookmarkStart w:id="2" w:name="_Toc50256157"/>
      <w:bookmarkStart w:id="3" w:name="_Toc50257122"/>
      <w:bookmarkStart w:id="4" w:name="_Toc50536796"/>
      <w:bookmarkStart w:id="5" w:name="_Toc50539469"/>
      <w:bookmarkStart w:id="6" w:name="_Toc51467687"/>
      <w:bookmarkStart w:id="7" w:name="_Toc51468560"/>
      <w:bookmarkStart w:id="8" w:name="_Toc51470904"/>
      <w:bookmarkStart w:id="9" w:name="_Toc52105984"/>
      <w:r w:rsidRPr="00F54B58">
        <w:rPr>
          <w:rFonts w:ascii="Bahij Badr" w:hAnsi="Bahij Badr" w:cs="Bahij Badr"/>
          <w:bCs/>
          <w:sz w:val="36"/>
          <w:szCs w:val="32"/>
          <w:lang w:bidi="ps-AF"/>
        </w:rPr>
        <w:lastRenderedPageBreak/>
        <w:t>Abstract</w:t>
      </w:r>
      <w:bookmarkEnd w:id="0"/>
      <w:bookmarkEnd w:id="1"/>
      <w:bookmarkEnd w:id="2"/>
      <w:bookmarkEnd w:id="3"/>
      <w:bookmarkEnd w:id="4"/>
      <w:bookmarkEnd w:id="5"/>
      <w:bookmarkEnd w:id="6"/>
      <w:bookmarkEnd w:id="7"/>
      <w:bookmarkEnd w:id="8"/>
      <w:bookmarkEnd w:id="9"/>
    </w:p>
    <w:p w:rsidR="00781563" w:rsidRPr="00661481" w:rsidRDefault="00781563" w:rsidP="00F54B58">
      <w:pPr>
        <w:bidi w:val="0"/>
        <w:rPr>
          <w:rFonts w:ascii="Bahij Badr" w:hAnsi="Bahij Badr" w:cs="Bahij Badr"/>
          <w:b w:val="0"/>
        </w:rPr>
      </w:pPr>
      <w:r w:rsidRPr="00661481">
        <w:rPr>
          <w:rFonts w:ascii="Bahij Badr" w:hAnsi="Bahij Badr" w:cs="Bahij Badr"/>
          <w:b w:val="0"/>
        </w:rPr>
        <w:t>Over the past decades, as people's knowledge has increased, people have become more familiar with technology and have finally come to understand the benefits and advantages of technology. Therefore, his efforts for the advancement of technology have increased to such an extent that in today's world, almost everything from social life to finance, economics, agriculture and so on is done with the help of technology. One of the advantages of technology is that what used to be done on paper is now controlled and carried out by the whole system with the help of technology. So in this project we create a CMS system for the PDC center where almost all of their work goes from hard to soft so that in this system we will design and implement different parts for their center Such as creating workshops, registering participants of their workshops, submitting certificates to them through the system.</w:t>
      </w:r>
    </w:p>
    <w:p w:rsidR="00781563" w:rsidRPr="00661481" w:rsidRDefault="00781563" w:rsidP="00781563">
      <w:pPr>
        <w:bidi w:val="0"/>
        <w:spacing w:line="276" w:lineRule="auto"/>
        <w:ind w:right="0" w:firstLine="0"/>
        <w:rPr>
          <w:rFonts w:ascii="Bahij Badr" w:hAnsi="Bahij Badr" w:cs="Bahij Badr"/>
          <w:b w:val="0"/>
          <w:lang w:bidi="ps-AF"/>
        </w:rPr>
      </w:pPr>
    </w:p>
    <w:p w:rsidR="00781563" w:rsidRPr="00661481" w:rsidRDefault="00781563" w:rsidP="00781563">
      <w:pPr>
        <w:spacing w:line="276" w:lineRule="auto"/>
        <w:ind w:right="0" w:firstLine="0"/>
        <w:jc w:val="right"/>
        <w:rPr>
          <w:rFonts w:ascii="Bahij Badr" w:hAnsi="Bahij Badr" w:cs="Bahij Badr"/>
          <w:b w:val="0"/>
          <w:sz w:val="36"/>
          <w:szCs w:val="32"/>
          <w:rtl/>
          <w:lang w:bidi="ps-AF"/>
        </w:rPr>
      </w:pPr>
    </w:p>
    <w:p w:rsidR="00781563" w:rsidRPr="00661481" w:rsidRDefault="00781563" w:rsidP="00781563">
      <w:pPr>
        <w:spacing w:line="276" w:lineRule="auto"/>
        <w:ind w:right="0" w:firstLine="0"/>
        <w:rPr>
          <w:rFonts w:ascii="Bahij Badr" w:hAnsi="Bahij Badr" w:cs="Bahij Badr"/>
          <w:b w:val="0"/>
          <w:sz w:val="36"/>
          <w:szCs w:val="32"/>
          <w:rtl/>
          <w:lang w:bidi="ps-AF"/>
        </w:rPr>
      </w:pPr>
    </w:p>
    <w:p w:rsidR="00781563" w:rsidRPr="00661481" w:rsidRDefault="00781563" w:rsidP="00781563">
      <w:pPr>
        <w:spacing w:line="276" w:lineRule="auto"/>
        <w:ind w:right="0" w:firstLine="0"/>
        <w:rPr>
          <w:rFonts w:ascii="Bahij Badr" w:hAnsi="Bahij Badr" w:cs="Bahij Badr"/>
          <w:b w:val="0"/>
          <w:sz w:val="36"/>
          <w:szCs w:val="32"/>
          <w:rtl/>
          <w:lang w:bidi="ps-AF"/>
        </w:rPr>
      </w:pPr>
    </w:p>
    <w:p w:rsidR="00781563" w:rsidRPr="00661481" w:rsidRDefault="00781563" w:rsidP="00781563">
      <w:pPr>
        <w:bidi w:val="0"/>
        <w:spacing w:line="259" w:lineRule="auto"/>
        <w:ind w:right="0" w:firstLine="0"/>
        <w:jc w:val="left"/>
        <w:rPr>
          <w:rFonts w:ascii="Bahij Badr" w:hAnsi="Bahij Badr" w:cs="Bahij Badr"/>
          <w:b w:val="0"/>
          <w:sz w:val="36"/>
          <w:szCs w:val="32"/>
          <w:rtl/>
          <w:lang w:bidi="ps-AF"/>
        </w:rPr>
      </w:pPr>
      <w:r w:rsidRPr="00661481">
        <w:rPr>
          <w:rFonts w:ascii="Bahij Badr" w:hAnsi="Bahij Badr" w:cs="Bahij Badr"/>
          <w:b w:val="0"/>
          <w:sz w:val="36"/>
          <w:szCs w:val="32"/>
          <w:rtl/>
          <w:lang w:bidi="ps-AF"/>
        </w:rPr>
        <w:br w:type="page"/>
      </w:r>
    </w:p>
    <w:p w:rsidR="00781563" w:rsidRPr="009D412B" w:rsidRDefault="00781563" w:rsidP="00781563">
      <w:pPr>
        <w:spacing w:line="276" w:lineRule="auto"/>
        <w:ind w:right="0" w:firstLine="0"/>
        <w:jc w:val="center"/>
        <w:outlineLvl w:val="0"/>
        <w:rPr>
          <w:rFonts w:ascii="Bahij Badr" w:hAnsi="Bahij Badr" w:cs="Bahij Badr"/>
          <w:bCs/>
          <w:sz w:val="44"/>
          <w:szCs w:val="40"/>
          <w:rtl/>
          <w:lang w:bidi="ps-AF"/>
        </w:rPr>
      </w:pPr>
      <w:bookmarkStart w:id="10" w:name="_Toc50202796"/>
      <w:bookmarkStart w:id="11" w:name="_Toc50256018"/>
      <w:bookmarkStart w:id="12" w:name="_Toc50256158"/>
      <w:bookmarkStart w:id="13" w:name="_Toc50257123"/>
      <w:bookmarkStart w:id="14" w:name="_Toc50536797"/>
      <w:bookmarkStart w:id="15" w:name="_Toc50539470"/>
      <w:bookmarkStart w:id="16" w:name="_Toc51467688"/>
      <w:bookmarkStart w:id="17" w:name="_Toc51468561"/>
      <w:bookmarkStart w:id="18" w:name="_Toc51470905"/>
      <w:bookmarkStart w:id="19" w:name="_Toc52105985"/>
      <w:r w:rsidRPr="009D412B">
        <w:rPr>
          <w:rFonts w:ascii="Bahij Badr" w:hAnsi="Bahij Badr" w:cs="Bahij Badr"/>
          <w:bCs/>
          <w:sz w:val="44"/>
          <w:szCs w:val="40"/>
          <w:rtl/>
          <w:lang w:bidi="ps-AF"/>
        </w:rPr>
        <w:lastRenderedPageBreak/>
        <w:t>تائید پاڼه</w:t>
      </w:r>
      <w:bookmarkEnd w:id="10"/>
      <w:bookmarkEnd w:id="11"/>
      <w:bookmarkEnd w:id="12"/>
      <w:bookmarkEnd w:id="13"/>
      <w:bookmarkEnd w:id="14"/>
      <w:bookmarkEnd w:id="15"/>
      <w:bookmarkEnd w:id="16"/>
      <w:bookmarkEnd w:id="17"/>
      <w:bookmarkEnd w:id="18"/>
      <w:bookmarkEnd w:id="19"/>
    </w:p>
    <w:p w:rsidR="00781563" w:rsidRPr="00661481" w:rsidRDefault="00781563" w:rsidP="009D412B">
      <w:pPr>
        <w:spacing w:line="276"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ښاغلی محمدیاسر د </w:t>
      </w:r>
      <w:r w:rsidR="009D412B">
        <w:rPr>
          <w:rFonts w:ascii="Bahij Badr" w:hAnsi="Bahij Badr" w:cs="Bahij Badr"/>
          <w:b w:val="0"/>
          <w:sz w:val="28"/>
          <w:szCs w:val="24"/>
          <w:rtl/>
          <w:lang w:bidi="ps-AF"/>
        </w:rPr>
        <w:t>عبدالصبو</w:t>
      </w:r>
      <w:r w:rsidR="009D412B">
        <w:rPr>
          <w:rFonts w:ascii="Bahij Badr" w:hAnsi="Bahij Badr" w:cs="Bahij Badr" w:hint="cs"/>
          <w:b w:val="0"/>
          <w:sz w:val="28"/>
          <w:szCs w:val="24"/>
          <w:rtl/>
          <w:lang w:bidi="ps-AF"/>
        </w:rPr>
        <w:t>ر</w:t>
      </w:r>
      <w:r w:rsidRPr="00661481">
        <w:rPr>
          <w:rFonts w:ascii="Bahij Badr" w:hAnsi="Bahij Badr" w:cs="Bahij Badr"/>
          <w:b w:val="0"/>
          <w:sz w:val="28"/>
          <w:szCs w:val="24"/>
          <w:rtl/>
          <w:lang w:bidi="ps-AF"/>
        </w:rPr>
        <w:t xml:space="preserve"> زوی ، آغلې مدینه دمحمد امین لور، آغلې الهام دهدایت الله لور، او آغلې مدینه د</w:t>
      </w:r>
      <w:r w:rsidR="009D412B">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 xml:space="preserve">محمد اسحاق لور د کندهار پوهنتون </w:t>
      </w:r>
      <w:r w:rsidR="009D412B">
        <w:rPr>
          <w:rFonts w:ascii="Bahij Badr" w:hAnsi="Bahij Badr" w:cs="Bahij Badr"/>
          <w:b w:val="0"/>
          <w:sz w:val="28"/>
          <w:szCs w:val="24"/>
          <w:rtl/>
          <w:lang w:bidi="ps-AF"/>
        </w:rPr>
        <w:t>د کمپیوټر ساینس پوهنځ</w:t>
      </w:r>
      <w:r w:rsidR="009D412B">
        <w:rPr>
          <w:rFonts w:ascii="Bahij Badr" w:hAnsi="Bahij Badr" w:cs="Bahij Badr" w:hint="cs"/>
          <w:b w:val="0"/>
          <w:sz w:val="28"/>
          <w:szCs w:val="24"/>
          <w:rtl/>
          <w:lang w:bidi="ps-AF"/>
        </w:rPr>
        <w:t>ۍ</w:t>
      </w:r>
      <w:r w:rsidR="009D412B">
        <w:rPr>
          <w:rFonts w:ascii="Bahij Badr" w:hAnsi="Bahij Badr" w:cs="Bahij Badr"/>
          <w:b w:val="0"/>
          <w:sz w:val="28"/>
          <w:szCs w:val="24"/>
          <w:rtl/>
          <w:lang w:bidi="ps-AF"/>
        </w:rPr>
        <w:t xml:space="preserve"> د څلورم ټولګ</w:t>
      </w:r>
      <w:r w:rsidR="009D412B">
        <w:rPr>
          <w:rFonts w:ascii="Bahij Badr" w:hAnsi="Bahij Badr" w:cs="Bahij Badr" w:hint="cs"/>
          <w:b w:val="0"/>
          <w:sz w:val="28"/>
          <w:szCs w:val="24"/>
          <w:rtl/>
          <w:lang w:bidi="ps-AF"/>
        </w:rPr>
        <w:t>ۍ</w:t>
      </w:r>
      <w:r w:rsidR="009D412B">
        <w:rPr>
          <w:rFonts w:ascii="Bahij Badr" w:hAnsi="Bahij Badr" w:cs="Bahij Badr"/>
          <w:b w:val="0"/>
          <w:sz w:val="28"/>
          <w:szCs w:val="24"/>
          <w:rtl/>
          <w:lang w:bidi="ps-AF"/>
        </w:rPr>
        <w:t xml:space="preserve"> فارغين</w:t>
      </w:r>
      <w:r w:rsidR="009D412B">
        <w:rPr>
          <w:rFonts w:ascii="Bahij Badr" w:hAnsi="Bahij Badr" w:cs="Bahij Badr"/>
          <w:b w:val="0"/>
          <w:sz w:val="28"/>
          <w:szCs w:val="24"/>
          <w:lang w:bidi="ps-AF"/>
        </w:rPr>
        <w:t xml:space="preserve"> </w:t>
      </w:r>
      <w:r w:rsidRPr="00661481">
        <w:rPr>
          <w:rFonts w:ascii="Bahij Badr" w:hAnsi="Bahij Badr" w:cs="Bahij Badr"/>
          <w:b w:val="0"/>
          <w:sz w:val="28"/>
          <w:szCs w:val="24"/>
          <w:rtl/>
          <w:lang w:bidi="ps-AF"/>
        </w:rPr>
        <w:t>(</w:t>
      </w:r>
      <w:r w:rsidR="009D412B">
        <w:rPr>
          <w:rFonts w:ascii="Bahij Badr" w:hAnsi="Bahij Badr" w:cs="Bahij Badr"/>
          <w:b w:val="0"/>
          <w:sz w:val="28"/>
          <w:szCs w:val="24"/>
          <w:lang w:bidi="ps-AF"/>
        </w:rPr>
        <w:t>Content Management</w:t>
      </w:r>
      <w:r w:rsidRPr="00661481">
        <w:rPr>
          <w:rFonts w:ascii="Bahij Badr" w:hAnsi="Bahij Badr" w:cs="Bahij Badr"/>
          <w:b w:val="0"/>
          <w:sz w:val="28"/>
          <w:szCs w:val="24"/>
          <w:lang w:bidi="ps-AF"/>
        </w:rPr>
        <w:t xml:space="preserve"> </w:t>
      </w:r>
      <w:r w:rsidR="009D412B">
        <w:rPr>
          <w:rFonts w:ascii="Bahij Badr" w:hAnsi="Bahij Badr" w:cs="Bahij Badr"/>
          <w:b w:val="0"/>
          <w:sz w:val="28"/>
          <w:szCs w:val="24"/>
          <w:lang w:bidi="ps-AF"/>
        </w:rPr>
        <w:t>System for Professional Development C</w:t>
      </w:r>
      <w:r w:rsidRPr="00661481">
        <w:rPr>
          <w:rFonts w:ascii="Bahij Badr" w:hAnsi="Bahij Badr" w:cs="Bahij Badr"/>
          <w:b w:val="0"/>
          <w:sz w:val="28"/>
          <w:szCs w:val="24"/>
          <w:lang w:bidi="ps-AF"/>
        </w:rPr>
        <w:t>enter</w:t>
      </w:r>
      <w:r w:rsidR="009D412B">
        <w:rPr>
          <w:rFonts w:ascii="Bahij Badr" w:hAnsi="Bahij Badr" w:cs="Bahij Badr"/>
          <w:b w:val="0"/>
          <w:sz w:val="28"/>
          <w:szCs w:val="24"/>
          <w:rtl/>
          <w:lang w:bidi="ps-AF"/>
        </w:rPr>
        <w:t>) تر عنوان لاند</w:t>
      </w:r>
      <w:r w:rsidR="009D412B">
        <w:rPr>
          <w:rFonts w:ascii="Bahij Badr" w:hAnsi="Bahij Badr" w:cs="Bahij Badr"/>
          <w:b w:val="0"/>
          <w:sz w:val="28"/>
          <w:szCs w:val="24"/>
          <w:lang w:bidi="ps-AF"/>
        </w:rPr>
        <w:t>D</w:t>
      </w:r>
      <w:r w:rsidRPr="00661481">
        <w:rPr>
          <w:rFonts w:ascii="Bahij Badr" w:hAnsi="Bahij Badr" w:cs="Bahij Badr"/>
          <w:b w:val="0"/>
          <w:sz w:val="28"/>
          <w:szCs w:val="24"/>
          <w:rtl/>
          <w:lang w:bidi="ps-AF"/>
        </w:rPr>
        <w:t xml:space="preserve"> عملي پروژه جوړه کړې او تر څنګ یې د لیسانس د دورې پايلیک اماده کړی، تر څو ځلې کتلو او اصلاحاتو وروسته د ارائې لپاره </w:t>
      </w:r>
      <w:r w:rsidR="009D412B">
        <w:rPr>
          <w:rFonts w:ascii="Bahij Badr" w:hAnsi="Bahij Badr" w:cs="Bahij Badr"/>
          <w:b w:val="0"/>
          <w:sz w:val="28"/>
          <w:szCs w:val="24"/>
          <w:rtl/>
          <w:lang w:bidi="ps-AF"/>
        </w:rPr>
        <w:t xml:space="preserve">چمتو شوی او زما د تائید وړ ګڼل </w:t>
      </w:r>
      <w:r w:rsidR="009D412B">
        <w:rPr>
          <w:rFonts w:ascii="Bahij Badr" w:hAnsi="Bahij Badr" w:cs="Bahij Badr" w:hint="cs"/>
          <w:b w:val="0"/>
          <w:sz w:val="28"/>
          <w:szCs w:val="24"/>
          <w:rtl/>
          <w:lang w:bidi="ps-AF"/>
        </w:rPr>
        <w:t>س</w:t>
      </w:r>
      <w:r w:rsidRPr="00661481">
        <w:rPr>
          <w:rFonts w:ascii="Bahij Badr" w:hAnsi="Bahij Badr" w:cs="Bahij Badr"/>
          <w:b w:val="0"/>
          <w:sz w:val="28"/>
          <w:szCs w:val="24"/>
          <w:rtl/>
          <w:lang w:bidi="ps-AF"/>
        </w:rPr>
        <w:t>وی</w:t>
      </w:r>
      <w:r w:rsidR="009D412B">
        <w:rPr>
          <w:rFonts w:ascii="Bahij Badr" w:hAnsi="Bahij Badr" w:cs="Bahij Badr" w:hint="cs"/>
          <w:b w:val="0"/>
          <w:sz w:val="28"/>
          <w:szCs w:val="24"/>
          <w:rtl/>
          <w:lang w:bidi="ps-AF"/>
        </w:rPr>
        <w:t xml:space="preserve"> دی</w:t>
      </w:r>
      <w:r w:rsidRPr="00661481">
        <w:rPr>
          <w:rFonts w:ascii="Bahij Badr" w:hAnsi="Bahij Badr" w:cs="Bahij Badr"/>
          <w:b w:val="0"/>
          <w:sz w:val="28"/>
          <w:szCs w:val="24"/>
          <w:rtl/>
          <w:lang w:bidi="ps-AF"/>
        </w:rPr>
        <w:t>.</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مننه</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لارښود استاد</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پوهنیار سید احمد (محبوبی)</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د ارائې نېټه  -    // ۱۴۰۰ ل</w:t>
      </w:r>
    </w:p>
    <w:p w:rsidR="00781563" w:rsidRPr="00661481" w:rsidRDefault="00781563" w:rsidP="00781563">
      <w:pPr>
        <w:spacing w:line="276" w:lineRule="auto"/>
        <w:jc w:val="center"/>
        <w:rPr>
          <w:rFonts w:ascii="Bahij Badr" w:hAnsi="Bahij Badr" w:cs="Bahij Badr"/>
          <w:b w:val="0"/>
          <w:sz w:val="28"/>
          <w:szCs w:val="24"/>
          <w:rtl/>
          <w:lang w:bidi="ps-AF"/>
        </w:rPr>
      </w:pP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ژوري هیئت</w:t>
      </w:r>
    </w:p>
    <w:p w:rsidR="00781563" w:rsidRPr="00661481" w:rsidRDefault="00781563" w:rsidP="00781563">
      <w:pPr>
        <w:pStyle w:val="BodyText"/>
        <w:rPr>
          <w:rFonts w:ascii="Bahij Badr" w:hAnsi="Bahij Badr" w:cs="Bahij Badr"/>
          <w:sz w:val="22"/>
          <w:szCs w:val="22"/>
          <w:rtl/>
          <w:lang w:bidi="ps-AF"/>
        </w:rPr>
      </w:pPr>
      <w:r w:rsidRPr="00661481">
        <w:rPr>
          <w:rFonts w:ascii="Bahij Badr" w:hAnsi="Bahij Badr" w:cs="Bahij Badr"/>
          <w:rtl/>
          <w:lang w:bidi="ps-AF"/>
        </w:rPr>
        <w:t xml:space="preserve">                   </w:t>
      </w:r>
      <w:r w:rsidRPr="00661481">
        <w:rPr>
          <w:rFonts w:ascii="Bahij Badr" w:hAnsi="Bahij Badr" w:cs="Bahij Badr"/>
          <w:color w:val="A6A6A6" w:themeColor="background1" w:themeShade="A6"/>
          <w:sz w:val="22"/>
          <w:szCs w:val="22"/>
          <w:rtl/>
          <w:lang w:bidi="ps-AF"/>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p>
    <w:p w:rsidR="00781563" w:rsidRPr="00661481" w:rsidRDefault="00781563" w:rsidP="00781563">
      <w:pPr>
        <w:pStyle w:val="BodyText"/>
        <w:rPr>
          <w:rFonts w:ascii="Bahij Badr" w:hAnsi="Bahij Badr" w:cs="Bahij Badr"/>
          <w:rtl/>
          <w:lang w:bidi="ps-AF"/>
        </w:rPr>
      </w:pPr>
      <w:r w:rsidRPr="00661481">
        <w:rPr>
          <w:rFonts w:ascii="Bahij Badr" w:hAnsi="Bahij Badr" w:cs="Bahij Badr"/>
          <w:rtl/>
          <w:lang w:bidi="ps-AF"/>
        </w:rPr>
        <w:t xml:space="preserve">                  </w:t>
      </w:r>
      <w:r w:rsidRPr="00661481">
        <w:rPr>
          <w:rFonts w:ascii="Bahij Badr" w:hAnsi="Bahij Badr" w:cs="Bahij Badr"/>
          <w:color w:val="A6A6A6" w:themeColor="background1" w:themeShade="A6"/>
          <w:sz w:val="22"/>
          <w:szCs w:val="22"/>
          <w:rtl/>
          <w:lang w:bidi="ps-AF"/>
        </w:rPr>
        <w:t>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ـ</w:t>
      </w:r>
    </w:p>
    <w:p w:rsidR="00781563" w:rsidRPr="00661481" w:rsidRDefault="00781563" w:rsidP="00781563">
      <w:pPr>
        <w:spacing w:line="276" w:lineRule="auto"/>
        <w:ind w:firstLine="0"/>
        <w:rPr>
          <w:rFonts w:ascii="Bahij Badr" w:hAnsi="Bahij Badr" w:cs="Bahij Badr"/>
          <w:b w:val="0"/>
          <w:sz w:val="28"/>
          <w:szCs w:val="24"/>
          <w:rtl/>
          <w:lang w:bidi="ps-AF"/>
        </w:rPr>
      </w:pP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نوموړی مونوګراف د کمپیوټر ساینس پوهنځی د مونوګرافونو د ثبت په کتاب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w:t>
      </w:r>
      <w:r w:rsidRPr="00661481">
        <w:rPr>
          <w:rFonts w:ascii="Bahij Badr" w:hAnsi="Bahij Badr" w:cs="Bahij Badr"/>
          <w:b w:val="0"/>
          <w:color w:val="A6A6A6" w:themeColor="background1" w:themeShade="A6"/>
          <w:sz w:val="28"/>
          <w:szCs w:val="24"/>
          <w:rtl/>
          <w:lang w:bidi="ps-AF"/>
        </w:rPr>
        <w:t xml:space="preserve">........... </w:t>
      </w:r>
      <w:r w:rsidRPr="00661481">
        <w:rPr>
          <w:rFonts w:ascii="Bahij Badr" w:hAnsi="Bahij Badr" w:cs="Bahij Badr"/>
          <w:b w:val="0"/>
          <w:sz w:val="28"/>
          <w:szCs w:val="24"/>
          <w:rtl/>
          <w:lang w:bidi="ps-AF"/>
        </w:rPr>
        <w:t>شمېره او نېټه</w:t>
      </w:r>
      <w:r w:rsidRPr="00661481">
        <w:rPr>
          <w:rFonts w:ascii="Bahij Badr" w:hAnsi="Bahij Badr" w:cs="Bahij Badr"/>
          <w:b w:val="0"/>
          <w:color w:val="A6A6A6" w:themeColor="background1" w:themeShade="A6"/>
          <w:sz w:val="28"/>
          <w:szCs w:val="24"/>
          <w:rtl/>
          <w:lang w:bidi="ps-AF"/>
        </w:rPr>
        <w:t>............................</w:t>
      </w:r>
      <w:r w:rsidRPr="00661481">
        <w:rPr>
          <w:rFonts w:ascii="Bahij Badr" w:hAnsi="Bahij Badr" w:cs="Bahij Badr"/>
          <w:b w:val="0"/>
          <w:sz w:val="28"/>
          <w:szCs w:val="24"/>
          <w:rtl/>
          <w:lang w:bidi="ps-AF"/>
        </w:rPr>
        <w:t>ثبت دی.</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د کمپیوټر ساینس پوهنځی رئيس</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پوهنیار عبدالستار(کاکړ)</w:t>
      </w:r>
    </w:p>
    <w:p w:rsidR="00781563" w:rsidRPr="00661481" w:rsidRDefault="00781563" w:rsidP="00781563">
      <w:pPr>
        <w:spacing w:line="276" w:lineRule="auto"/>
        <w:ind w:right="0" w:firstLine="0"/>
        <w:rPr>
          <w:rFonts w:ascii="Bahij Badr" w:hAnsi="Bahij Badr" w:cs="Bahij Badr"/>
          <w:b w:val="0"/>
          <w:sz w:val="28"/>
          <w:szCs w:val="24"/>
          <w:rtl/>
          <w:lang w:bidi="ps-AF"/>
        </w:rPr>
      </w:pPr>
      <w:r w:rsidRPr="00661481">
        <w:rPr>
          <w:rFonts w:ascii="Bahij Badr" w:hAnsi="Bahij Badr" w:cs="Bahij Badr"/>
          <w:b w:val="0"/>
          <w:sz w:val="28"/>
          <w:szCs w:val="24"/>
          <w:rtl/>
          <w:lang w:bidi="ps-AF"/>
        </w:rPr>
        <w:br w:type="page"/>
      </w:r>
    </w:p>
    <w:p w:rsidR="00781563" w:rsidRPr="009D412B" w:rsidRDefault="00781563" w:rsidP="00781563">
      <w:pPr>
        <w:spacing w:line="276" w:lineRule="auto"/>
        <w:ind w:right="0" w:firstLine="0"/>
        <w:jc w:val="center"/>
        <w:outlineLvl w:val="0"/>
        <w:rPr>
          <w:rFonts w:ascii="Bahij Badr" w:hAnsi="Bahij Badr" w:cs="Bahij Badr"/>
          <w:bCs/>
          <w:sz w:val="40"/>
          <w:szCs w:val="36"/>
          <w:rtl/>
          <w:lang w:bidi="ps-AF"/>
        </w:rPr>
      </w:pPr>
      <w:bookmarkStart w:id="20" w:name="_Toc50202797"/>
      <w:bookmarkStart w:id="21" w:name="_Toc50256019"/>
      <w:bookmarkStart w:id="22" w:name="_Toc50256159"/>
      <w:bookmarkStart w:id="23" w:name="_Toc50257124"/>
      <w:bookmarkStart w:id="24" w:name="_Toc50536798"/>
      <w:bookmarkStart w:id="25" w:name="_Toc50539471"/>
      <w:bookmarkStart w:id="26" w:name="_Toc51467689"/>
      <w:bookmarkStart w:id="27" w:name="_Toc51468562"/>
      <w:bookmarkStart w:id="28" w:name="_Toc51470906"/>
      <w:bookmarkStart w:id="29" w:name="_Toc52105986"/>
      <w:r w:rsidRPr="009D412B">
        <w:rPr>
          <w:rFonts w:ascii="Bahij Badr" w:hAnsi="Bahij Badr" w:cs="Bahij Badr"/>
          <w:bCs/>
          <w:sz w:val="40"/>
          <w:szCs w:val="36"/>
          <w:rtl/>
          <w:lang w:bidi="ps-AF"/>
        </w:rPr>
        <w:lastRenderedPageBreak/>
        <w:t>د لارښود استاد نظر</w:t>
      </w:r>
      <w:bookmarkEnd w:id="20"/>
      <w:bookmarkEnd w:id="21"/>
      <w:bookmarkEnd w:id="22"/>
      <w:bookmarkEnd w:id="23"/>
      <w:bookmarkEnd w:id="24"/>
      <w:bookmarkEnd w:id="25"/>
      <w:bookmarkEnd w:id="26"/>
      <w:bookmarkEnd w:id="27"/>
      <w:bookmarkEnd w:id="28"/>
      <w:bookmarkEnd w:id="29"/>
    </w:p>
    <w:p w:rsidR="00781563" w:rsidRPr="00661481" w:rsidRDefault="00781563" w:rsidP="009D412B">
      <w:pPr>
        <w:spacing w:line="276"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د محترمو محصلینو هر یو محمد</w:t>
      </w:r>
      <w:r w:rsidR="009D412B">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 xml:space="preserve">یاسر، </w:t>
      </w:r>
      <w:r w:rsidR="009D412B">
        <w:rPr>
          <w:rFonts w:ascii="Bahij Badr" w:hAnsi="Bahij Badr" w:cs="Bahij Badr"/>
          <w:b w:val="0"/>
          <w:sz w:val="28"/>
          <w:szCs w:val="24"/>
          <w:rtl/>
          <w:lang w:bidi="ps-AF"/>
        </w:rPr>
        <w:t>مدینه</w:t>
      </w:r>
      <w:r w:rsidRPr="00661481">
        <w:rPr>
          <w:rFonts w:ascii="Bahij Badr" w:hAnsi="Bahij Badr" w:cs="Bahij Badr"/>
          <w:b w:val="0"/>
          <w:sz w:val="28"/>
          <w:szCs w:val="24"/>
          <w:rtl/>
          <w:lang w:bidi="ps-AF"/>
        </w:rPr>
        <w:t>،</w:t>
      </w:r>
      <w:r w:rsidR="009D412B">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 xml:space="preserve">الهام او </w:t>
      </w:r>
      <w:r w:rsidR="009D412B">
        <w:rPr>
          <w:rFonts w:ascii="Bahij Badr" w:hAnsi="Bahij Badr" w:cs="Bahij Badr"/>
          <w:b w:val="0"/>
          <w:sz w:val="28"/>
          <w:szCs w:val="24"/>
          <w:rtl/>
          <w:lang w:bidi="ps-AF"/>
        </w:rPr>
        <w:t>مدینه</w:t>
      </w:r>
      <w:r w:rsidRPr="00661481">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کندهار پوهنتون د کمپیوټ</w:t>
      </w:r>
      <w:r w:rsidR="009D412B">
        <w:rPr>
          <w:rFonts w:ascii="Bahij Badr" w:hAnsi="Bahij Badr" w:cs="Bahij Badr"/>
          <w:b w:val="0"/>
          <w:sz w:val="28"/>
          <w:szCs w:val="24"/>
          <w:rtl/>
          <w:lang w:bidi="ps-AF"/>
        </w:rPr>
        <w:t>ر ساینس پوهنځۍ څخه فار</w:t>
      </w:r>
      <w:r w:rsidR="009D412B">
        <w:rPr>
          <w:rFonts w:ascii="Bahij Badr" w:hAnsi="Bahij Badr" w:cs="Bahij Badr" w:hint="cs"/>
          <w:b w:val="0"/>
          <w:sz w:val="28"/>
          <w:szCs w:val="24"/>
          <w:rtl/>
          <w:lang w:bidi="ps-AF"/>
        </w:rPr>
        <w:t>غه</w:t>
      </w:r>
      <w:r w:rsidR="009D412B">
        <w:rPr>
          <w:rFonts w:ascii="Bahij Badr" w:hAnsi="Bahij Badr" w:cs="Bahij Badr"/>
          <w:b w:val="0"/>
          <w:sz w:val="28"/>
          <w:szCs w:val="24"/>
          <w:rtl/>
          <w:lang w:bidi="ps-AF"/>
        </w:rPr>
        <w:t xml:space="preserve"> شوي</w:t>
      </w:r>
      <w:r w:rsidRPr="00661481">
        <w:rPr>
          <w:rFonts w:ascii="Bahij Badr" w:hAnsi="Bahij Badr" w:cs="Bahij Badr"/>
          <w:b w:val="0"/>
          <w:sz w:val="28"/>
          <w:szCs w:val="24"/>
          <w:rtl/>
          <w:lang w:bidi="ps-AF"/>
        </w:rPr>
        <w:t xml:space="preserve">دي، پایلیک یې د </w:t>
      </w:r>
      <w:r w:rsidR="009D412B">
        <w:rPr>
          <w:rFonts w:ascii="Bahij Badr" w:hAnsi="Bahij Badr" w:cs="Bahij Badr"/>
          <w:b w:val="0"/>
          <w:sz w:val="28"/>
          <w:szCs w:val="24"/>
          <w:lang w:bidi="ps-AF"/>
        </w:rPr>
        <w:t xml:space="preserve"> </w:t>
      </w:r>
      <w:r w:rsidR="009D412B" w:rsidRPr="00661481">
        <w:rPr>
          <w:rFonts w:ascii="Bahij Badr" w:hAnsi="Bahij Badr" w:cs="Bahij Badr"/>
          <w:b w:val="0"/>
          <w:sz w:val="28"/>
          <w:szCs w:val="24"/>
          <w:rtl/>
          <w:lang w:bidi="ps-AF"/>
        </w:rPr>
        <w:t>(</w:t>
      </w:r>
      <w:r w:rsidR="009D412B">
        <w:rPr>
          <w:rFonts w:ascii="Bahij Badr" w:hAnsi="Bahij Badr" w:cs="Bahij Badr"/>
          <w:b w:val="0"/>
          <w:sz w:val="28"/>
          <w:szCs w:val="24"/>
          <w:lang w:bidi="ps-AF"/>
        </w:rPr>
        <w:t>Content Management</w:t>
      </w:r>
      <w:r w:rsidR="009D412B" w:rsidRPr="00661481">
        <w:rPr>
          <w:rFonts w:ascii="Bahij Badr" w:hAnsi="Bahij Badr" w:cs="Bahij Badr"/>
          <w:b w:val="0"/>
          <w:sz w:val="28"/>
          <w:szCs w:val="24"/>
          <w:lang w:bidi="ps-AF"/>
        </w:rPr>
        <w:t xml:space="preserve"> </w:t>
      </w:r>
      <w:r w:rsidR="009D412B">
        <w:rPr>
          <w:rFonts w:ascii="Bahij Badr" w:hAnsi="Bahij Badr" w:cs="Bahij Badr"/>
          <w:b w:val="0"/>
          <w:sz w:val="28"/>
          <w:szCs w:val="24"/>
          <w:lang w:bidi="ps-AF"/>
        </w:rPr>
        <w:t>System for Professional Development C</w:t>
      </w:r>
      <w:r w:rsidR="009D412B" w:rsidRPr="00661481">
        <w:rPr>
          <w:rFonts w:ascii="Bahij Badr" w:hAnsi="Bahij Badr" w:cs="Bahij Badr"/>
          <w:b w:val="0"/>
          <w:sz w:val="28"/>
          <w:szCs w:val="24"/>
          <w:lang w:bidi="ps-AF"/>
        </w:rPr>
        <w:t>enter</w:t>
      </w:r>
      <w:r w:rsidR="009D412B">
        <w:rPr>
          <w:rFonts w:ascii="Bahij Badr" w:hAnsi="Bahij Badr" w:cs="Bahij Badr"/>
          <w:b w:val="0"/>
          <w:sz w:val="28"/>
          <w:szCs w:val="24"/>
          <w:rtl/>
          <w:lang w:bidi="ps-AF"/>
        </w:rPr>
        <w:t>)</w:t>
      </w:r>
      <w:r w:rsidRPr="00661481">
        <w:rPr>
          <w:rFonts w:ascii="Bahij Badr" w:hAnsi="Bahij Badr" w:cs="Bahij Badr"/>
          <w:b w:val="0"/>
          <w:sz w:val="28"/>
          <w:szCs w:val="24"/>
          <w:rtl/>
          <w:lang w:bidi="ps-AF"/>
        </w:rPr>
        <w:t xml:space="preserve"> تر عنوان لاندي ترتیب کړی او وخت په وخت یې د کتني لپاره زما سره شریک کړی او زما د لارښوونو په تعقیب باندي یې په خپل پایلیک کي سموني  راوستلي دي.  دا پایلیک د اصولو مطابق لیکل شوی او د فهرستونو ، مأخذون</w:t>
      </w:r>
      <w:r w:rsidR="009D412B">
        <w:rPr>
          <w:rFonts w:ascii="Bahij Badr" w:hAnsi="Bahij Badr" w:cs="Bahij Badr"/>
          <w:b w:val="0"/>
          <w:sz w:val="28"/>
          <w:szCs w:val="24"/>
          <w:rtl/>
          <w:lang w:bidi="ps-AF"/>
        </w:rPr>
        <w:t>و او نورو اصولي مسایلو درلودونک</w:t>
      </w:r>
      <w:r w:rsidR="009D412B">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دی. د دې لیکني ژبه ډ</w:t>
      </w:r>
      <w:r w:rsidR="009D412B">
        <w:rPr>
          <w:rFonts w:ascii="Bahij Badr" w:hAnsi="Bahij Badr" w:cs="Bahij Badr"/>
          <w:b w:val="0"/>
          <w:sz w:val="28"/>
          <w:szCs w:val="24"/>
          <w:rtl/>
          <w:lang w:bidi="ps-AF"/>
        </w:rPr>
        <w:t>ېره ساده او پوهېدون</w:t>
      </w:r>
      <w:r w:rsidR="007F27A6">
        <w:rPr>
          <w:rFonts w:ascii="Bahij Badr" w:hAnsi="Bahij Badr" w:cs="Bahij Badr"/>
          <w:b w:val="0"/>
          <w:sz w:val="28"/>
          <w:szCs w:val="24"/>
          <w:rtl/>
          <w:lang w:bidi="ps-AF"/>
        </w:rPr>
        <w:t>کي</w:t>
      </w:r>
      <w:r w:rsidR="009D412B">
        <w:rPr>
          <w:rFonts w:ascii="Bahij Badr" w:hAnsi="Bahij Badr" w:cs="Bahij Badr"/>
          <w:b w:val="0"/>
          <w:sz w:val="28"/>
          <w:szCs w:val="24"/>
          <w:rtl/>
          <w:lang w:bidi="ps-AF"/>
        </w:rPr>
        <w:t xml:space="preserve"> ده. </w:t>
      </w:r>
      <w:r w:rsidR="009D412B">
        <w:rPr>
          <w:rFonts w:ascii="Bahij Badr" w:hAnsi="Bahij Badr" w:cs="Bahij Badr" w:hint="cs"/>
          <w:b w:val="0"/>
          <w:sz w:val="28"/>
          <w:szCs w:val="24"/>
          <w:rtl/>
          <w:lang w:bidi="ps-AF"/>
        </w:rPr>
        <w:t>تر څار او ملاحظې</w:t>
      </w:r>
      <w:r w:rsidRPr="00661481">
        <w:rPr>
          <w:rFonts w:ascii="Bahij Badr" w:hAnsi="Bahij Badr" w:cs="Bahij Badr"/>
          <w:b w:val="0"/>
          <w:sz w:val="28"/>
          <w:szCs w:val="24"/>
          <w:rtl/>
          <w:lang w:bidi="ps-AF"/>
        </w:rPr>
        <w:t xml:space="preserve"> </w:t>
      </w:r>
      <w:r w:rsidR="009D412B">
        <w:rPr>
          <w:rFonts w:ascii="Bahij Badr" w:hAnsi="Bahij Badr" w:cs="Bahij Badr" w:hint="cs"/>
          <w:b w:val="0"/>
          <w:sz w:val="28"/>
          <w:szCs w:val="24"/>
          <w:rtl/>
          <w:lang w:bidi="ps-AF"/>
        </w:rPr>
        <w:t xml:space="preserve">څخه وروسته </w:t>
      </w:r>
      <w:r w:rsidRPr="00661481">
        <w:rPr>
          <w:rFonts w:ascii="Bahij Badr" w:hAnsi="Bahij Badr" w:cs="Bahij Badr"/>
          <w:b w:val="0"/>
          <w:sz w:val="28"/>
          <w:szCs w:val="24"/>
          <w:rtl/>
          <w:lang w:bidi="ps-AF"/>
        </w:rPr>
        <w:t>زه دغه لی</w:t>
      </w:r>
      <w:r w:rsidR="00F77A1B">
        <w:rPr>
          <w:rFonts w:ascii="Bahij Badr" w:hAnsi="Bahij Badr" w:cs="Bahij Badr"/>
          <w:b w:val="0"/>
          <w:sz w:val="28"/>
          <w:szCs w:val="24"/>
          <w:rtl/>
          <w:lang w:bidi="ps-AF"/>
        </w:rPr>
        <w:t xml:space="preserve">کنه د پایلیک لپاره مثبته او </w:t>
      </w:r>
      <w:r w:rsidR="00F77A1B">
        <w:rPr>
          <w:rFonts w:ascii="Bahij Badr" w:hAnsi="Bahij Badr" w:cs="Bahij Badr" w:hint="cs"/>
          <w:b w:val="0"/>
          <w:sz w:val="28"/>
          <w:szCs w:val="24"/>
          <w:rtl/>
          <w:lang w:bidi="ps-AF"/>
        </w:rPr>
        <w:t>مناسبه</w:t>
      </w:r>
      <w:r w:rsidRPr="00661481">
        <w:rPr>
          <w:rFonts w:ascii="Bahij Badr" w:hAnsi="Bahij Badr" w:cs="Bahij Badr"/>
          <w:b w:val="0"/>
          <w:sz w:val="28"/>
          <w:szCs w:val="24"/>
          <w:rtl/>
          <w:lang w:bidi="ps-AF"/>
        </w:rPr>
        <w:t xml:space="preserve"> </w:t>
      </w:r>
      <w:r w:rsidR="00F77A1B">
        <w:rPr>
          <w:rFonts w:ascii="Bahij Badr" w:hAnsi="Bahij Badr" w:cs="Bahij Badr" w:hint="cs"/>
          <w:b w:val="0"/>
          <w:sz w:val="28"/>
          <w:szCs w:val="24"/>
          <w:rtl/>
          <w:lang w:bidi="ps-AF"/>
        </w:rPr>
        <w:t xml:space="preserve">او بسیا </w:t>
      </w:r>
      <w:r w:rsidR="00F77A1B">
        <w:rPr>
          <w:rFonts w:ascii="Bahij Badr" w:hAnsi="Bahij Badr" w:cs="Bahij Badr"/>
          <w:b w:val="0"/>
          <w:sz w:val="28"/>
          <w:szCs w:val="24"/>
          <w:rtl/>
          <w:lang w:bidi="ps-AF"/>
        </w:rPr>
        <w:t>بولم او نوموړ</w:t>
      </w:r>
      <w:r w:rsidR="00F77A1B">
        <w:rPr>
          <w:rFonts w:ascii="Bahij Badr" w:hAnsi="Bahij Badr" w:cs="Bahij Badr" w:hint="cs"/>
          <w:b w:val="0"/>
          <w:sz w:val="28"/>
          <w:szCs w:val="24"/>
          <w:rtl/>
          <w:lang w:bidi="ps-AF"/>
        </w:rPr>
        <w:t>ی</w:t>
      </w:r>
      <w:r w:rsidRPr="00661481">
        <w:rPr>
          <w:rFonts w:ascii="Bahij Badr" w:hAnsi="Bahij Badr" w:cs="Bahij Badr"/>
          <w:b w:val="0"/>
          <w:sz w:val="28"/>
          <w:szCs w:val="24"/>
          <w:rtl/>
          <w:lang w:bidi="ps-AF"/>
        </w:rPr>
        <w:t xml:space="preserve">  ورور او </w:t>
      </w:r>
      <w:r w:rsidR="00F77A1B">
        <w:rPr>
          <w:rFonts w:ascii="Bahij Badr" w:hAnsi="Bahij Badr" w:cs="Bahij Badr" w:hint="cs"/>
          <w:b w:val="0"/>
          <w:sz w:val="28"/>
          <w:szCs w:val="24"/>
          <w:rtl/>
          <w:lang w:bidi="ps-AF"/>
        </w:rPr>
        <w:t xml:space="preserve">نوموړو </w:t>
      </w:r>
      <w:r w:rsidRPr="00661481">
        <w:rPr>
          <w:rFonts w:ascii="Bahij Badr" w:hAnsi="Bahij Badr" w:cs="Bahij Badr"/>
          <w:b w:val="0"/>
          <w:sz w:val="28"/>
          <w:szCs w:val="24"/>
          <w:rtl/>
          <w:lang w:bidi="ps-AF"/>
        </w:rPr>
        <w:t>خوېندو ته په ر</w:t>
      </w:r>
      <w:r w:rsidR="00F77A1B">
        <w:rPr>
          <w:rFonts w:ascii="Bahij Badr" w:hAnsi="Bahij Badr" w:cs="Bahij Badr"/>
          <w:b w:val="0"/>
          <w:sz w:val="28"/>
          <w:szCs w:val="24"/>
          <w:rtl/>
          <w:lang w:bidi="ps-AF"/>
        </w:rPr>
        <w:t>اتلونکي کي د متعال رب عزوجل څخه</w:t>
      </w:r>
      <w:r w:rsidRPr="00661481">
        <w:rPr>
          <w:rFonts w:ascii="Bahij Badr" w:hAnsi="Bahij Badr" w:cs="Bahij Badr"/>
          <w:b w:val="0"/>
          <w:sz w:val="28"/>
          <w:szCs w:val="24"/>
          <w:rtl/>
          <w:lang w:bidi="ps-AF"/>
        </w:rPr>
        <w:t xml:space="preserve"> د لا</w:t>
      </w:r>
      <w:r w:rsidR="00F77A1B">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بریاوو هیله او هیواد ته د خدمت کولو توفیق غواړم.</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په درنښت</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پوهنیار  سید احمد</w:t>
      </w:r>
      <w:r w:rsidR="00F77A1B">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محبوبی)</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د کمپیوټر ساینس پوهنځ</w:t>
      </w:r>
      <w:r w:rsidR="00F77A1B">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استاد</w:t>
      </w:r>
    </w:p>
    <w:p w:rsidR="00781563" w:rsidRPr="00661481" w:rsidRDefault="00781563" w:rsidP="00781563">
      <w:pPr>
        <w:spacing w:line="276" w:lineRule="auto"/>
        <w:ind w:right="0" w:firstLine="0"/>
        <w:rPr>
          <w:rFonts w:ascii="Bahij Badr" w:hAnsi="Bahij Badr" w:cs="Bahij Badr"/>
          <w:b w:val="0"/>
          <w:sz w:val="28"/>
          <w:szCs w:val="24"/>
          <w:rtl/>
          <w:lang w:bidi="ps-AF"/>
        </w:rPr>
      </w:pPr>
      <w:r w:rsidRPr="00661481">
        <w:rPr>
          <w:rFonts w:ascii="Bahij Badr" w:hAnsi="Bahij Badr" w:cs="Bahij Badr"/>
          <w:b w:val="0"/>
          <w:sz w:val="28"/>
          <w:szCs w:val="24"/>
          <w:rtl/>
          <w:lang w:bidi="ps-AF"/>
        </w:rPr>
        <w:br w:type="page"/>
      </w:r>
    </w:p>
    <w:p w:rsidR="00781563" w:rsidRPr="00487A1A" w:rsidRDefault="00781563" w:rsidP="00781563">
      <w:pPr>
        <w:spacing w:line="276" w:lineRule="auto"/>
        <w:ind w:right="0" w:firstLine="0"/>
        <w:jc w:val="center"/>
        <w:outlineLvl w:val="0"/>
        <w:rPr>
          <w:rFonts w:ascii="Bahij Badr" w:hAnsi="Bahij Badr" w:cs="Bahij Badr"/>
          <w:bCs/>
          <w:sz w:val="40"/>
          <w:szCs w:val="36"/>
          <w:rtl/>
          <w:lang w:bidi="ps-AF"/>
        </w:rPr>
      </w:pPr>
      <w:bookmarkStart w:id="30" w:name="_Toc50202798"/>
      <w:bookmarkStart w:id="31" w:name="_Toc50256020"/>
      <w:bookmarkStart w:id="32" w:name="_Toc50256160"/>
      <w:bookmarkStart w:id="33" w:name="_Toc50257125"/>
      <w:bookmarkStart w:id="34" w:name="_Toc50536799"/>
      <w:bookmarkStart w:id="35" w:name="_Toc50539472"/>
      <w:bookmarkStart w:id="36" w:name="_Toc51467690"/>
      <w:bookmarkStart w:id="37" w:name="_Toc51468563"/>
      <w:bookmarkStart w:id="38" w:name="_Toc51470907"/>
      <w:bookmarkStart w:id="39" w:name="_Toc52105987"/>
      <w:r w:rsidRPr="00487A1A">
        <w:rPr>
          <w:rFonts w:ascii="Bahij Badr" w:hAnsi="Bahij Badr" w:cs="Bahij Badr"/>
          <w:bCs/>
          <w:sz w:val="40"/>
          <w:szCs w:val="36"/>
          <w:rtl/>
          <w:lang w:bidi="ps-AF"/>
        </w:rPr>
        <w:lastRenderedPageBreak/>
        <w:t>څرګندتیا</w:t>
      </w:r>
      <w:bookmarkEnd w:id="30"/>
      <w:bookmarkEnd w:id="31"/>
      <w:bookmarkEnd w:id="32"/>
      <w:bookmarkEnd w:id="33"/>
      <w:bookmarkEnd w:id="34"/>
      <w:bookmarkEnd w:id="35"/>
      <w:bookmarkEnd w:id="36"/>
      <w:bookmarkEnd w:id="37"/>
      <w:bookmarkEnd w:id="38"/>
      <w:bookmarkEnd w:id="39"/>
    </w:p>
    <w:p w:rsidR="00781563" w:rsidRPr="00661481" w:rsidRDefault="00781563" w:rsidP="00D963A4">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مونږ دا ژمنه کوو،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w:t>
      </w:r>
      <w:r w:rsidR="00D963A4">
        <w:rPr>
          <w:rFonts w:ascii="Bahij Badr" w:hAnsi="Bahij Badr" w:cs="Bahij Badr"/>
          <w:b w:val="0"/>
          <w:sz w:val="28"/>
          <w:szCs w:val="24"/>
          <w:lang w:bidi="ps-AF"/>
        </w:rPr>
        <w:t xml:space="preserve"> </w:t>
      </w:r>
      <w:r w:rsidR="00D963A4" w:rsidRPr="00661481">
        <w:rPr>
          <w:rFonts w:ascii="Bahij Badr" w:hAnsi="Bahij Badr" w:cs="Bahij Badr"/>
          <w:b w:val="0"/>
          <w:sz w:val="28"/>
          <w:szCs w:val="24"/>
          <w:rtl/>
          <w:lang w:bidi="ps-AF"/>
        </w:rPr>
        <w:t>(</w:t>
      </w:r>
      <w:r w:rsidR="00D963A4">
        <w:rPr>
          <w:rFonts w:ascii="Bahij Badr" w:hAnsi="Bahij Badr" w:cs="Bahij Badr"/>
          <w:b w:val="0"/>
          <w:sz w:val="28"/>
          <w:szCs w:val="24"/>
          <w:lang w:bidi="ps-AF"/>
        </w:rPr>
        <w:t>Content Management</w:t>
      </w:r>
      <w:r w:rsidR="00D963A4" w:rsidRPr="00661481">
        <w:rPr>
          <w:rFonts w:ascii="Bahij Badr" w:hAnsi="Bahij Badr" w:cs="Bahij Badr"/>
          <w:b w:val="0"/>
          <w:sz w:val="28"/>
          <w:szCs w:val="24"/>
          <w:lang w:bidi="ps-AF"/>
        </w:rPr>
        <w:t xml:space="preserve"> </w:t>
      </w:r>
      <w:r w:rsidR="00D963A4">
        <w:rPr>
          <w:rFonts w:ascii="Bahij Badr" w:hAnsi="Bahij Badr" w:cs="Bahij Badr"/>
          <w:b w:val="0"/>
          <w:sz w:val="28"/>
          <w:szCs w:val="24"/>
          <w:lang w:bidi="ps-AF"/>
        </w:rPr>
        <w:t>System for Professional Development C</w:t>
      </w:r>
      <w:r w:rsidR="00D963A4" w:rsidRPr="00661481">
        <w:rPr>
          <w:rFonts w:ascii="Bahij Badr" w:hAnsi="Bahij Badr" w:cs="Bahij Badr"/>
          <w:b w:val="0"/>
          <w:sz w:val="28"/>
          <w:szCs w:val="24"/>
          <w:lang w:bidi="ps-AF"/>
        </w:rPr>
        <w:t>enter</w:t>
      </w:r>
      <w:r w:rsidR="00D963A4">
        <w:rPr>
          <w:rFonts w:ascii="Bahij Badr" w:hAnsi="Bahij Badr" w:cs="Bahij Badr"/>
          <w:b w:val="0"/>
          <w:sz w:val="28"/>
          <w:szCs w:val="24"/>
          <w:rtl/>
          <w:lang w:bidi="ps-AF"/>
        </w:rPr>
        <w:t>)</w:t>
      </w:r>
      <w:r w:rsidRPr="00661481">
        <w:rPr>
          <w:rFonts w:ascii="Bahij Badr" w:hAnsi="Bahij Badr" w:cs="Bahij Badr"/>
          <w:b w:val="0"/>
          <w:sz w:val="28"/>
          <w:szCs w:val="24"/>
          <w:rtl/>
          <w:lang w:bidi="ps-AF"/>
        </w:rPr>
        <w:t xml:space="preserve"> پروژه او دا  پایلیک زموږ د ځانګړو هلو ځلو او کوښښونو پایله ده، مونږ د کوم چا له کار او بل لیکوال له آثارو څخه د نامه له ذکر کولو پرته ګټه نه ده اخیستې.</w:t>
      </w:r>
    </w:p>
    <w:p w:rsidR="00781563" w:rsidRPr="00661481" w:rsidRDefault="00781563" w:rsidP="00781563">
      <w:pPr>
        <w:spacing w:line="276" w:lineRule="auto"/>
        <w:jc w:val="center"/>
        <w:rPr>
          <w:rFonts w:ascii="Bahij Badr" w:hAnsi="Bahij Badr" w:cs="Bahij Badr"/>
          <w:b w:val="0"/>
          <w:sz w:val="28"/>
          <w:szCs w:val="24"/>
          <w:rtl/>
          <w:lang w:bidi="ps-AF"/>
        </w:rPr>
      </w:pPr>
    </w:p>
    <w:p w:rsidR="00781563" w:rsidRPr="00661481" w:rsidRDefault="00781563" w:rsidP="00781563">
      <w:pPr>
        <w:spacing w:line="276" w:lineRule="auto"/>
        <w:jc w:val="center"/>
        <w:rPr>
          <w:rFonts w:ascii="Bahij Badr" w:hAnsi="Bahij Badr" w:cs="Bahij Badr"/>
          <w:b w:val="0"/>
          <w:sz w:val="28"/>
          <w:szCs w:val="24"/>
          <w:rtl/>
          <w:lang w:bidi="ps-AF"/>
        </w:rPr>
      </w:pPr>
    </w:p>
    <w:p w:rsidR="00781563" w:rsidRPr="00661481" w:rsidRDefault="00781563" w:rsidP="00781563">
      <w:pPr>
        <w:spacing w:line="276" w:lineRule="auto"/>
        <w:jc w:val="center"/>
        <w:rPr>
          <w:rFonts w:ascii="Bahij Badr" w:hAnsi="Bahij Badr" w:cs="Bahij Badr"/>
          <w:b w:val="0"/>
          <w:sz w:val="28"/>
          <w:szCs w:val="24"/>
          <w:rtl/>
          <w:lang w:bidi="ps-AF"/>
        </w:rPr>
      </w:pP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په درنښت</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محمدیاسر (</w:t>
      </w:r>
      <w:r w:rsidR="00D963A4">
        <w:rPr>
          <w:rFonts w:ascii="Bahij Badr" w:hAnsi="Bahij Badr" w:cs="Bahij Badr" w:hint="cs"/>
          <w:b w:val="0"/>
          <w:sz w:val="28"/>
          <w:szCs w:val="24"/>
          <w:rtl/>
          <w:lang w:bidi="ps-AF"/>
        </w:rPr>
        <w:t>مدثر</w:t>
      </w:r>
      <w:r w:rsidRPr="00661481">
        <w:rPr>
          <w:rFonts w:ascii="Bahij Badr" w:hAnsi="Bahij Badr" w:cs="Bahij Badr"/>
          <w:b w:val="0"/>
          <w:sz w:val="28"/>
          <w:szCs w:val="24"/>
          <w:rtl/>
          <w:lang w:bidi="ps-AF"/>
        </w:rPr>
        <w:t>)</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مدینه ( اسحاق)</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الهام( کرباسی)</w:t>
      </w:r>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مدینه(امیری)</w:t>
      </w:r>
    </w:p>
    <w:p w:rsidR="00781563" w:rsidRPr="00661481" w:rsidRDefault="00781563" w:rsidP="00781563">
      <w:pPr>
        <w:spacing w:line="276" w:lineRule="auto"/>
        <w:ind w:right="0" w:firstLine="0"/>
        <w:rPr>
          <w:rFonts w:ascii="Bahij Badr" w:hAnsi="Bahij Badr" w:cs="Bahij Badr"/>
          <w:b w:val="0"/>
          <w:sz w:val="28"/>
          <w:szCs w:val="24"/>
          <w:rtl/>
          <w:lang w:bidi="ps-AF"/>
        </w:rPr>
      </w:pPr>
      <w:r w:rsidRPr="00661481">
        <w:rPr>
          <w:rFonts w:ascii="Bahij Badr" w:hAnsi="Bahij Badr" w:cs="Bahij Badr"/>
          <w:b w:val="0"/>
          <w:sz w:val="28"/>
          <w:szCs w:val="24"/>
          <w:rtl/>
          <w:lang w:bidi="ps-AF"/>
        </w:rPr>
        <w:br w:type="page"/>
      </w:r>
    </w:p>
    <w:p w:rsidR="00781563" w:rsidRPr="00487A1A" w:rsidRDefault="00781563" w:rsidP="00781563">
      <w:pPr>
        <w:spacing w:line="276" w:lineRule="auto"/>
        <w:ind w:right="0" w:firstLine="0"/>
        <w:jc w:val="center"/>
        <w:outlineLvl w:val="0"/>
        <w:rPr>
          <w:rFonts w:ascii="Bahij Badr" w:hAnsi="Bahij Badr" w:cs="Bahij Badr"/>
          <w:bCs/>
          <w:sz w:val="40"/>
          <w:szCs w:val="36"/>
          <w:rtl/>
          <w:lang w:bidi="ps-AF"/>
        </w:rPr>
      </w:pPr>
      <w:bookmarkStart w:id="40" w:name="_Toc50202799"/>
      <w:bookmarkStart w:id="41" w:name="_Toc50256021"/>
      <w:bookmarkStart w:id="42" w:name="_Toc50256161"/>
      <w:bookmarkStart w:id="43" w:name="_Toc50257126"/>
      <w:bookmarkStart w:id="44" w:name="_Toc50536800"/>
      <w:bookmarkStart w:id="45" w:name="_Toc50539473"/>
      <w:bookmarkStart w:id="46" w:name="_Toc51467691"/>
      <w:bookmarkStart w:id="47" w:name="_Toc51468564"/>
      <w:bookmarkStart w:id="48" w:name="_Toc51470908"/>
      <w:bookmarkStart w:id="49" w:name="_Toc52105988"/>
      <w:r w:rsidRPr="00487A1A">
        <w:rPr>
          <w:rFonts w:ascii="Bahij Badr" w:hAnsi="Bahij Badr" w:cs="Bahij Badr"/>
          <w:bCs/>
          <w:sz w:val="40"/>
          <w:szCs w:val="36"/>
          <w:rtl/>
          <w:lang w:bidi="ps-AF"/>
        </w:rPr>
        <w:lastRenderedPageBreak/>
        <w:t>ډال</w:t>
      </w:r>
      <w:r w:rsidR="00487A1A">
        <w:rPr>
          <w:rFonts w:ascii="Bahij Badr" w:hAnsi="Bahij Badr" w:cs="Bahij Badr" w:hint="cs"/>
          <w:bCs/>
          <w:sz w:val="40"/>
          <w:szCs w:val="36"/>
          <w:rtl/>
          <w:lang w:bidi="ps-AF"/>
        </w:rPr>
        <w:t>ـــــــ</w:t>
      </w:r>
      <w:r w:rsidRPr="00487A1A">
        <w:rPr>
          <w:rFonts w:ascii="Bahij Badr" w:hAnsi="Bahij Badr" w:cs="Bahij Badr"/>
          <w:bCs/>
          <w:sz w:val="40"/>
          <w:szCs w:val="36"/>
          <w:rtl/>
          <w:lang w:bidi="ps-AF"/>
        </w:rPr>
        <w:t>ۍ</w:t>
      </w:r>
      <w:bookmarkEnd w:id="40"/>
      <w:bookmarkEnd w:id="41"/>
      <w:bookmarkEnd w:id="42"/>
      <w:bookmarkEnd w:id="43"/>
      <w:bookmarkEnd w:id="44"/>
      <w:bookmarkEnd w:id="45"/>
      <w:bookmarkEnd w:id="46"/>
      <w:bookmarkEnd w:id="47"/>
      <w:bookmarkEnd w:id="48"/>
      <w:bookmarkEnd w:id="49"/>
    </w:p>
    <w:p w:rsidR="00781563" w:rsidRPr="00661481" w:rsidRDefault="00781563" w:rsidP="00781563">
      <w:pPr>
        <w:spacing w:line="276"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موږ ټول دا پایلی</w:t>
      </w:r>
      <w:r w:rsidR="00D963A4">
        <w:rPr>
          <w:rFonts w:ascii="Bahij Badr" w:hAnsi="Bahij Badr" w:cs="Bahij Badr"/>
          <w:b w:val="0"/>
          <w:sz w:val="28"/>
          <w:szCs w:val="24"/>
          <w:rtl/>
          <w:lang w:bidi="ps-AF"/>
        </w:rPr>
        <w:t xml:space="preserve">ک په لومړي قدم </w:t>
      </w:r>
      <w:r w:rsidR="007F27A6">
        <w:rPr>
          <w:rFonts w:ascii="Bahij Badr" w:hAnsi="Bahij Badr" w:cs="Bahij Badr"/>
          <w:b w:val="0"/>
          <w:sz w:val="28"/>
          <w:szCs w:val="24"/>
          <w:rtl/>
          <w:lang w:bidi="ps-AF"/>
        </w:rPr>
        <w:t>کي</w:t>
      </w:r>
      <w:r w:rsidR="00D963A4">
        <w:rPr>
          <w:rFonts w:ascii="Bahij Badr" w:hAnsi="Bahij Badr" w:cs="Bahij Badr"/>
          <w:b w:val="0"/>
          <w:sz w:val="28"/>
          <w:szCs w:val="24"/>
          <w:rtl/>
          <w:lang w:bidi="ps-AF"/>
        </w:rPr>
        <w:t xml:space="preserve"> خپلو  والدینو</w:t>
      </w:r>
      <w:r w:rsidRPr="00661481">
        <w:rPr>
          <w:rFonts w:ascii="Bahij Badr" w:hAnsi="Bahij Badr" w:cs="Bahij Badr"/>
          <w:b w:val="0"/>
          <w:sz w:val="28"/>
          <w:szCs w:val="24"/>
          <w:rtl/>
          <w:lang w:bidi="ps-AF"/>
        </w:rPr>
        <w:t xml:space="preserve"> ته، کوم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ژوند په هر پړاو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زموږ ملاتړ او لاس نیوی کړی دی، او  د هغو څخه راوروسته تولو محترمو استادانو ته،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لارښوونو په برکت یې د نني کامیابي وړ وګرځېدو  ډالۍ کوو.</w:t>
      </w:r>
    </w:p>
    <w:p w:rsidR="00781563" w:rsidRPr="00661481" w:rsidRDefault="00781563" w:rsidP="00781563">
      <w:pPr>
        <w:spacing w:line="276" w:lineRule="auto"/>
        <w:ind w:right="0" w:firstLine="0"/>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br w:type="page"/>
      </w:r>
    </w:p>
    <w:p w:rsidR="00781563" w:rsidRPr="00487A1A" w:rsidRDefault="00781563" w:rsidP="00781563">
      <w:pPr>
        <w:spacing w:line="276" w:lineRule="auto"/>
        <w:ind w:right="0" w:firstLine="0"/>
        <w:jc w:val="center"/>
        <w:outlineLvl w:val="0"/>
        <w:rPr>
          <w:rFonts w:ascii="Bahij Badr" w:hAnsi="Bahij Badr" w:cs="Bahij Badr"/>
          <w:bCs/>
          <w:sz w:val="40"/>
          <w:szCs w:val="36"/>
          <w:rtl/>
          <w:lang w:bidi="ps-AF"/>
        </w:rPr>
      </w:pPr>
      <w:bookmarkStart w:id="50" w:name="_Toc50202800"/>
      <w:bookmarkStart w:id="51" w:name="_Toc50256022"/>
      <w:bookmarkStart w:id="52" w:name="_Toc50256162"/>
      <w:bookmarkStart w:id="53" w:name="_Toc50257127"/>
      <w:bookmarkStart w:id="54" w:name="_Toc50536801"/>
      <w:bookmarkStart w:id="55" w:name="_Toc50539474"/>
      <w:bookmarkStart w:id="56" w:name="_Toc51467692"/>
      <w:bookmarkStart w:id="57" w:name="_Toc51468565"/>
      <w:bookmarkStart w:id="58" w:name="_Toc51470909"/>
      <w:bookmarkStart w:id="59" w:name="_Toc52105989"/>
      <w:r w:rsidRPr="00487A1A">
        <w:rPr>
          <w:rFonts w:ascii="Bahij Badr" w:hAnsi="Bahij Badr" w:cs="Bahij Badr"/>
          <w:bCs/>
          <w:sz w:val="40"/>
          <w:szCs w:val="36"/>
          <w:rtl/>
          <w:lang w:bidi="ps-AF"/>
        </w:rPr>
        <w:lastRenderedPageBreak/>
        <w:t>من</w:t>
      </w:r>
      <w:r w:rsidR="00487A1A">
        <w:rPr>
          <w:rFonts w:ascii="Bahij Badr" w:hAnsi="Bahij Badr" w:cs="Bahij Badr" w:hint="cs"/>
          <w:bCs/>
          <w:sz w:val="40"/>
          <w:szCs w:val="36"/>
          <w:rtl/>
          <w:lang w:bidi="ps-AF"/>
        </w:rPr>
        <w:t>ـ</w:t>
      </w:r>
      <w:r w:rsidRPr="00487A1A">
        <w:rPr>
          <w:rFonts w:ascii="Bahij Badr" w:hAnsi="Bahij Badr" w:cs="Bahij Badr"/>
          <w:bCs/>
          <w:sz w:val="40"/>
          <w:szCs w:val="36"/>
          <w:rtl/>
          <w:lang w:bidi="ps-AF"/>
        </w:rPr>
        <w:t>ن</w:t>
      </w:r>
      <w:r w:rsidR="00487A1A">
        <w:rPr>
          <w:rFonts w:ascii="Bahij Badr" w:hAnsi="Bahij Badr" w:cs="Bahij Badr" w:hint="cs"/>
          <w:bCs/>
          <w:sz w:val="40"/>
          <w:szCs w:val="36"/>
          <w:rtl/>
          <w:lang w:bidi="ps-AF"/>
        </w:rPr>
        <w:t>ـ</w:t>
      </w:r>
      <w:r w:rsidRPr="00487A1A">
        <w:rPr>
          <w:rFonts w:ascii="Bahij Badr" w:hAnsi="Bahij Badr" w:cs="Bahij Badr"/>
          <w:bCs/>
          <w:sz w:val="40"/>
          <w:szCs w:val="36"/>
          <w:rtl/>
          <w:lang w:bidi="ps-AF"/>
        </w:rPr>
        <w:t>پ</w:t>
      </w:r>
      <w:r w:rsidR="00487A1A" w:rsidRPr="00487A1A">
        <w:rPr>
          <w:rFonts w:ascii="Bahij Badr" w:hAnsi="Bahij Badr" w:cs="Bahij Badr" w:hint="cs"/>
          <w:bCs/>
          <w:sz w:val="40"/>
          <w:szCs w:val="36"/>
          <w:rtl/>
          <w:lang w:bidi="ps-AF"/>
        </w:rPr>
        <w:t>ـــ</w:t>
      </w:r>
      <w:r w:rsidRPr="00487A1A">
        <w:rPr>
          <w:rFonts w:ascii="Bahij Badr" w:hAnsi="Bahij Badr" w:cs="Bahij Badr"/>
          <w:bCs/>
          <w:sz w:val="40"/>
          <w:szCs w:val="36"/>
          <w:rtl/>
          <w:lang w:bidi="ps-AF"/>
        </w:rPr>
        <w:t>اڼه</w:t>
      </w:r>
      <w:bookmarkEnd w:id="50"/>
      <w:bookmarkEnd w:id="51"/>
      <w:bookmarkEnd w:id="52"/>
      <w:bookmarkEnd w:id="53"/>
      <w:bookmarkEnd w:id="54"/>
      <w:bookmarkEnd w:id="55"/>
      <w:bookmarkEnd w:id="56"/>
      <w:bookmarkEnd w:id="57"/>
      <w:bookmarkEnd w:id="58"/>
      <w:bookmarkEnd w:id="59"/>
    </w:p>
    <w:p w:rsidR="00781563" w:rsidRPr="00661481" w:rsidRDefault="00781563" w:rsidP="00781563">
      <w:pPr>
        <w:spacing w:line="276"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وفی انفسکم افلا تبصرون) </w:t>
      </w:r>
    </w:p>
    <w:p w:rsidR="00781563" w:rsidRPr="00661481" w:rsidRDefault="003C5819" w:rsidP="00325F29">
      <w:pPr>
        <w:spacing w:line="360" w:lineRule="auto"/>
        <w:rPr>
          <w:rFonts w:ascii="Bahij Badr" w:hAnsi="Bahij Badr" w:cs="Bahij Badr"/>
          <w:b w:val="0"/>
          <w:sz w:val="28"/>
          <w:szCs w:val="24"/>
          <w:rtl/>
          <w:lang w:bidi="ps-AF"/>
        </w:rPr>
      </w:pPr>
      <w:r>
        <w:rPr>
          <w:rFonts w:ascii="Bahij Badr" w:hAnsi="Bahij Badr" w:cs="Bahij Badr"/>
          <w:b w:val="0"/>
          <w:sz w:val="28"/>
          <w:szCs w:val="24"/>
          <w:rtl/>
          <w:lang w:bidi="ps-AF"/>
        </w:rPr>
        <w:t>د هرڅه نه وړاند</w:t>
      </w:r>
      <w:r>
        <w:rPr>
          <w:rFonts w:ascii="Bahij Badr" w:hAnsi="Bahij Badr" w:cs="Bahij Badr" w:hint="cs"/>
          <w:b w:val="0"/>
          <w:sz w:val="28"/>
          <w:szCs w:val="24"/>
          <w:rtl/>
          <w:lang w:bidi="ps-AF"/>
        </w:rPr>
        <w:t>ي</w:t>
      </w:r>
      <w:r>
        <w:rPr>
          <w:rFonts w:ascii="Bahij Badr" w:hAnsi="Bahij Badr" w:cs="Bahij Badr"/>
          <w:b w:val="0"/>
          <w:sz w:val="28"/>
          <w:szCs w:val="24"/>
          <w:rtl/>
          <w:lang w:bidi="ps-AF"/>
        </w:rPr>
        <w:t xml:space="preserve"> د </w:t>
      </w:r>
      <w:r>
        <w:rPr>
          <w:rFonts w:ascii="Bahij Badr" w:hAnsi="Bahij Badr" w:cs="Bahij Badr" w:hint="cs"/>
          <w:b w:val="0"/>
          <w:sz w:val="28"/>
          <w:szCs w:val="24"/>
          <w:rtl/>
          <w:lang w:bidi="ps-AF"/>
        </w:rPr>
        <w:t>اللّه</w:t>
      </w:r>
      <w:r>
        <w:rPr>
          <w:rFonts w:ascii="Bahij Badr" w:hAnsi="Bahij Badr" w:cs="Bahij Badr"/>
          <w:b w:val="0"/>
          <w:sz w:val="28"/>
          <w:szCs w:val="24"/>
          <w:rtl/>
          <w:lang w:bidi="ps-AF"/>
        </w:rPr>
        <w:t xml:space="preserve"> سبحانه و تعالی شکر ادا کوو، چ</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د ژوند د راکولو سره سره یې د هغه د سپیڅلی ذات د پېژندلو توان یې راکړ، او د الل</w:t>
      </w:r>
      <w:r>
        <w:rPr>
          <w:rFonts w:ascii="Bahij Badr" w:hAnsi="Bahij Badr" w:cs="Bahij Badr" w:hint="cs"/>
          <w:b w:val="0"/>
          <w:sz w:val="28"/>
          <w:szCs w:val="24"/>
          <w:rtl/>
          <w:lang w:bidi="ps-AF"/>
        </w:rPr>
        <w:t>ّ</w:t>
      </w:r>
      <w:r w:rsidR="00781563" w:rsidRPr="00661481">
        <w:rPr>
          <w:rFonts w:ascii="Bahij Badr" w:hAnsi="Bahij Badr" w:cs="Bahij Badr"/>
          <w:b w:val="0"/>
          <w:sz w:val="28"/>
          <w:szCs w:val="24"/>
          <w:rtl/>
          <w:lang w:bidi="ps-AF"/>
        </w:rPr>
        <w:t xml:space="preserve">ه د پېژندلو  تر څنګ یې په کائناتو </w:t>
      </w:r>
      <w:r w:rsidR="007F27A6">
        <w:rPr>
          <w:rFonts w:ascii="Bahij Badr" w:hAnsi="Bahij Badr" w:cs="Bahij Badr"/>
          <w:b w:val="0"/>
          <w:sz w:val="28"/>
          <w:szCs w:val="24"/>
          <w:rtl/>
          <w:lang w:bidi="ps-AF"/>
        </w:rPr>
        <w:t>کي</w:t>
      </w:r>
      <w:r w:rsidR="00781563" w:rsidRPr="00661481">
        <w:rPr>
          <w:rFonts w:ascii="Bahij Badr" w:hAnsi="Bahij Badr" w:cs="Bahij Badr"/>
          <w:b w:val="0"/>
          <w:sz w:val="28"/>
          <w:szCs w:val="24"/>
          <w:rtl/>
          <w:lang w:bidi="ps-AF"/>
        </w:rPr>
        <w:t xml:space="preserve"> د څېړني قدرت راکړ، انسان ته یې په قلم سره علم وښود</w:t>
      </w:r>
      <w:r>
        <w:rPr>
          <w:rFonts w:ascii="Bahij Badr" w:hAnsi="Bahij Badr" w:cs="Bahij Badr" w:hint="cs"/>
          <w:b w:val="0"/>
          <w:sz w:val="28"/>
          <w:szCs w:val="24"/>
          <w:rtl/>
          <w:lang w:bidi="ps-AF"/>
        </w:rPr>
        <w:t>ه</w:t>
      </w:r>
      <w:r w:rsidR="00781563" w:rsidRPr="00661481">
        <w:rPr>
          <w:rFonts w:ascii="Bahij Badr" w:hAnsi="Bahij Badr" w:cs="Bahij Badr"/>
          <w:b w:val="0"/>
          <w:sz w:val="28"/>
          <w:szCs w:val="24"/>
          <w:rtl/>
          <w:lang w:bidi="ps-AF"/>
        </w:rPr>
        <w:t xml:space="preserve">، هغه علم </w:t>
      </w:r>
      <w:r w:rsidR="007F27A6">
        <w:rPr>
          <w:rFonts w:ascii="Bahij Badr" w:hAnsi="Bahij Badr" w:cs="Bahij Badr"/>
          <w:b w:val="0"/>
          <w:sz w:val="28"/>
          <w:szCs w:val="24"/>
          <w:rtl/>
          <w:lang w:bidi="ps-AF"/>
        </w:rPr>
        <w:t>چي</w:t>
      </w:r>
      <w:r w:rsidR="00781563" w:rsidRPr="00661481">
        <w:rPr>
          <w:rFonts w:ascii="Bahij Badr" w:hAnsi="Bahij Badr" w:cs="Bahij Badr"/>
          <w:b w:val="0"/>
          <w:sz w:val="28"/>
          <w:szCs w:val="24"/>
          <w:rtl/>
          <w:lang w:bidi="ps-AF"/>
        </w:rPr>
        <w:t xml:space="preserve"> دی نه پرې پوهې</w:t>
      </w:r>
      <w:r>
        <w:rPr>
          <w:rFonts w:ascii="Bahij Badr" w:hAnsi="Bahij Badr" w:cs="Bahij Badr"/>
          <w:b w:val="0"/>
          <w:sz w:val="28"/>
          <w:szCs w:val="24"/>
          <w:rtl/>
          <w:lang w:bidi="ps-AF"/>
        </w:rPr>
        <w:t xml:space="preserve">دی. انسان ته یې په </w:t>
      </w:r>
      <w:r>
        <w:rPr>
          <w:rFonts w:ascii="Bahij Badr" w:hAnsi="Bahij Badr" w:cs="Bahij Badr" w:hint="cs"/>
          <w:b w:val="0"/>
          <w:sz w:val="28"/>
          <w:szCs w:val="24"/>
          <w:rtl/>
          <w:lang w:bidi="ps-AF"/>
        </w:rPr>
        <w:t>بېلابیلو برخو</w:t>
      </w:r>
      <w:r>
        <w:rPr>
          <w:rFonts w:ascii="Bahij Badr" w:hAnsi="Bahij Badr" w:cs="Bahij Badr"/>
          <w:b w:val="0"/>
          <w:sz w:val="28"/>
          <w:szCs w:val="24"/>
          <w:rtl/>
          <w:lang w:bidi="ps-AF"/>
        </w:rPr>
        <w:t xml:space="preserve"> ک</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د موج</w:t>
      </w:r>
      <w:r>
        <w:rPr>
          <w:rFonts w:ascii="Bahij Badr" w:hAnsi="Bahij Badr" w:cs="Bahij Badr"/>
          <w:b w:val="0"/>
          <w:sz w:val="28"/>
          <w:szCs w:val="24"/>
          <w:rtl/>
          <w:lang w:bidi="ps-AF"/>
        </w:rPr>
        <w:t>وده رازونو د سپړلو  توفیق ورکړ</w:t>
      </w:r>
      <w:r>
        <w:rPr>
          <w:rFonts w:ascii="Bahij Badr" w:hAnsi="Bahij Badr" w:cs="Bahij Badr" w:hint="cs"/>
          <w:b w:val="0"/>
          <w:sz w:val="28"/>
          <w:szCs w:val="24"/>
          <w:rtl/>
          <w:lang w:bidi="ps-AF"/>
        </w:rPr>
        <w:t xml:space="preserve">، </w:t>
      </w:r>
      <w:r w:rsidR="007F27A6">
        <w:rPr>
          <w:rFonts w:ascii="Bahij Badr" w:hAnsi="Bahij Badr" w:cs="Bahij Badr"/>
          <w:b w:val="0"/>
          <w:sz w:val="28"/>
          <w:szCs w:val="24"/>
          <w:rtl/>
          <w:lang w:bidi="ps-AF"/>
        </w:rPr>
        <w:t>چي</w:t>
      </w:r>
      <w:r>
        <w:rPr>
          <w:rFonts w:ascii="Bahij Badr" w:hAnsi="Bahij Badr" w:cs="Bahij Badr"/>
          <w:b w:val="0"/>
          <w:sz w:val="28"/>
          <w:szCs w:val="24"/>
          <w:rtl/>
          <w:lang w:bidi="ps-AF"/>
        </w:rPr>
        <w:t xml:space="preserve"> د هغه په </w:t>
      </w:r>
      <w:r>
        <w:rPr>
          <w:rFonts w:ascii="Bahij Badr" w:hAnsi="Bahij Badr" w:cs="Bahij Badr" w:hint="cs"/>
          <w:b w:val="0"/>
          <w:sz w:val="28"/>
          <w:szCs w:val="24"/>
          <w:rtl/>
          <w:lang w:bidi="ps-AF"/>
        </w:rPr>
        <w:t>پایله</w:t>
      </w:r>
      <w:r>
        <w:rPr>
          <w:rFonts w:ascii="Bahij Badr" w:hAnsi="Bahij Badr" w:cs="Bahij Badr"/>
          <w:b w:val="0"/>
          <w:sz w:val="28"/>
          <w:szCs w:val="24"/>
          <w:rtl/>
          <w:lang w:bidi="ps-AF"/>
        </w:rPr>
        <w:t xml:space="preserve"> ک</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انسانان پدې وتوانېدل </w:t>
      </w:r>
      <w:r w:rsidR="007F27A6">
        <w:rPr>
          <w:rFonts w:ascii="Bahij Badr" w:hAnsi="Bahij Badr" w:cs="Bahij Badr"/>
          <w:b w:val="0"/>
          <w:sz w:val="28"/>
          <w:szCs w:val="24"/>
          <w:rtl/>
          <w:lang w:bidi="ps-AF"/>
        </w:rPr>
        <w:t>چي</w:t>
      </w:r>
      <w:r w:rsidR="00781563" w:rsidRPr="00661481">
        <w:rPr>
          <w:rFonts w:ascii="Bahij Badr" w:hAnsi="Bahij Badr" w:cs="Bahij Badr"/>
          <w:b w:val="0"/>
          <w:sz w:val="28"/>
          <w:szCs w:val="24"/>
          <w:rtl/>
          <w:lang w:bidi="ps-AF"/>
        </w:rPr>
        <w:t xml:space="preserve"> مختلف علوم کشف </w:t>
      </w:r>
      <w:r>
        <w:rPr>
          <w:rFonts w:ascii="Bahij Badr" w:hAnsi="Bahij Badr" w:cs="Bahij Badr"/>
          <w:b w:val="0"/>
          <w:sz w:val="28"/>
          <w:szCs w:val="24"/>
          <w:rtl/>
          <w:lang w:bidi="ps-AF"/>
        </w:rPr>
        <w:t>او  پخپل ورځنی ژوند ک</w:t>
      </w:r>
      <w:r>
        <w:rPr>
          <w:rFonts w:ascii="Bahij Badr" w:hAnsi="Bahij Badr" w:cs="Bahij Badr" w:hint="cs"/>
          <w:b w:val="0"/>
          <w:sz w:val="28"/>
          <w:szCs w:val="24"/>
          <w:rtl/>
          <w:lang w:bidi="ps-AF"/>
        </w:rPr>
        <w:t>ي</w:t>
      </w:r>
      <w:r>
        <w:rPr>
          <w:rFonts w:ascii="Bahij Badr" w:hAnsi="Bahij Badr" w:cs="Bahij Badr"/>
          <w:b w:val="0"/>
          <w:sz w:val="28"/>
          <w:szCs w:val="24"/>
          <w:rtl/>
          <w:lang w:bidi="ps-AF"/>
        </w:rPr>
        <w:t xml:space="preserve"> د پرمختګ وسیله وګرځوي. در</w:t>
      </w:r>
      <w:r>
        <w:rPr>
          <w:rFonts w:ascii="Bahij Badr" w:hAnsi="Bahij Badr" w:cs="Bahij Badr" w:hint="cs"/>
          <w:b w:val="0"/>
          <w:sz w:val="28"/>
          <w:szCs w:val="24"/>
          <w:rtl/>
          <w:lang w:bidi="ps-AF"/>
        </w:rPr>
        <w:t>ؤ</w:t>
      </w:r>
      <w:r>
        <w:rPr>
          <w:rFonts w:ascii="Bahij Badr" w:hAnsi="Bahij Badr" w:cs="Bahij Badr"/>
          <w:b w:val="0"/>
          <w:sz w:val="28"/>
          <w:szCs w:val="24"/>
          <w:rtl/>
          <w:lang w:bidi="ps-AF"/>
        </w:rPr>
        <w:t>د او سلام د</w:t>
      </w:r>
      <w:r>
        <w:rPr>
          <w:rFonts w:ascii="Bahij Badr" w:hAnsi="Bahij Badr" w:cs="Bahij Badr" w:hint="cs"/>
          <w:b w:val="0"/>
          <w:sz w:val="28"/>
          <w:szCs w:val="24"/>
          <w:rtl/>
          <w:lang w:bidi="ps-AF"/>
        </w:rPr>
        <w:t>ي</w:t>
      </w:r>
      <w:r>
        <w:rPr>
          <w:rFonts w:ascii="Bahij Badr" w:hAnsi="Bahij Badr" w:cs="Bahij Badr"/>
          <w:b w:val="0"/>
          <w:sz w:val="28"/>
          <w:szCs w:val="24"/>
          <w:rtl/>
          <w:lang w:bidi="ps-AF"/>
        </w:rPr>
        <w:t xml:space="preserve"> و</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د کائناتو پر ستر لارښود حضرت </w:t>
      </w:r>
      <w:r>
        <w:rPr>
          <w:rFonts w:ascii="Bahij Badr" w:hAnsi="Bahij Badr" w:cs="Bahij Badr" w:hint="cs"/>
          <w:b w:val="0"/>
          <w:sz w:val="28"/>
          <w:szCs w:val="24"/>
          <w:rtl/>
          <w:lang w:bidi="ps-AF"/>
        </w:rPr>
        <w:t xml:space="preserve">رسول اکرم </w:t>
      </w:r>
      <w:r w:rsidR="00781563" w:rsidRPr="00661481">
        <w:rPr>
          <w:rFonts w:ascii="Bahij Badr" w:hAnsi="Bahij Badr" w:cs="Bahij Badr"/>
          <w:b w:val="0"/>
          <w:sz w:val="28"/>
          <w:szCs w:val="24"/>
          <w:rtl/>
          <w:lang w:bidi="ps-AF"/>
        </w:rPr>
        <w:t>محم</w:t>
      </w:r>
      <w:r>
        <w:rPr>
          <w:rFonts w:ascii="Bahij Badr" w:hAnsi="Bahij Badr" w:cs="Bahij Badr"/>
          <w:b w:val="0"/>
          <w:sz w:val="28"/>
          <w:szCs w:val="24"/>
          <w:rtl/>
          <w:lang w:bidi="ps-AF"/>
        </w:rPr>
        <w:t>د مصطفی صلی الله علیه وسلم باند</w:t>
      </w:r>
      <w:r>
        <w:rPr>
          <w:rFonts w:ascii="Bahij Badr" w:hAnsi="Bahij Badr" w:cs="Bahij Badr" w:hint="cs"/>
          <w:b w:val="0"/>
          <w:sz w:val="28"/>
          <w:szCs w:val="24"/>
          <w:rtl/>
          <w:lang w:bidi="ps-AF"/>
        </w:rPr>
        <w:t>ي</w:t>
      </w:r>
      <w:r>
        <w:rPr>
          <w:rFonts w:ascii="Bahij Badr" w:hAnsi="Bahij Badr" w:cs="Bahij Badr"/>
          <w:b w:val="0"/>
          <w:sz w:val="28"/>
          <w:szCs w:val="24"/>
          <w:rtl/>
          <w:lang w:bidi="ps-AF"/>
        </w:rPr>
        <w:t xml:space="preserve"> چ</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علم یې تر موږ پورې راورسوی. اللهم صلی علی محمدا نبی الامی و علی اله و سلم تسلیما.</w:t>
      </w:r>
    </w:p>
    <w:p w:rsidR="00781563" w:rsidRPr="00661481" w:rsidRDefault="00781563" w:rsidP="00325F29">
      <w:pPr>
        <w:spacing w:line="360"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د الل</w:t>
      </w:r>
      <w:r w:rsidR="003C5819">
        <w:rPr>
          <w:rFonts w:ascii="Bahij Badr" w:hAnsi="Bahij Badr" w:cs="Bahij Badr" w:hint="cs"/>
          <w:b w:val="0"/>
          <w:sz w:val="28"/>
          <w:szCs w:val="24"/>
          <w:rtl/>
          <w:lang w:bidi="ps-AF"/>
        </w:rPr>
        <w:t>ّ</w:t>
      </w:r>
      <w:r w:rsidR="003C5819">
        <w:rPr>
          <w:rFonts w:ascii="Bahij Badr" w:hAnsi="Bahij Badr" w:cs="Bahij Badr"/>
          <w:b w:val="0"/>
          <w:sz w:val="28"/>
          <w:szCs w:val="24"/>
          <w:rtl/>
          <w:lang w:bidi="ps-AF"/>
        </w:rPr>
        <w:t>ه ډېر  شکر  دی چ</w:t>
      </w:r>
      <w:r w:rsidR="003C5819">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w:t>
      </w:r>
      <w:r w:rsidR="003C5819">
        <w:rPr>
          <w:rFonts w:ascii="Bahij Badr" w:hAnsi="Bahij Badr" w:cs="Bahij Badr"/>
          <w:b w:val="0"/>
          <w:sz w:val="28"/>
          <w:szCs w:val="24"/>
          <w:rtl/>
          <w:lang w:bidi="ps-AF"/>
        </w:rPr>
        <w:t>په داس</w:t>
      </w:r>
      <w:r w:rsidR="003C5819">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تحفه یې ونازولو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خپل ژوند یې زموږ لپاره وقف کړ او  همېش یې زموږ د پرمختګ لپاره قربانیاني ورکړیدي او دا تحفه یې د والدینو په شکل موږ ته راواستول.</w:t>
      </w:r>
    </w:p>
    <w:p w:rsidR="00781563" w:rsidRPr="00661481" w:rsidRDefault="00781563" w:rsidP="00325F29">
      <w:pPr>
        <w:spacing w:line="360"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د افغانستان د جمهور رئ</w:t>
      </w:r>
      <w:r w:rsidR="003C5819">
        <w:rPr>
          <w:rFonts w:ascii="Bahij Badr" w:hAnsi="Bahij Badr" w:cs="Bahij Badr" w:hint="cs"/>
          <w:b w:val="0"/>
          <w:sz w:val="28"/>
          <w:szCs w:val="24"/>
          <w:rtl/>
          <w:lang w:bidi="ps-AF"/>
        </w:rPr>
        <w:t>ی</w:t>
      </w:r>
      <w:r w:rsidRPr="00661481">
        <w:rPr>
          <w:rFonts w:ascii="Bahij Badr" w:hAnsi="Bahij Badr" w:cs="Bahij Badr"/>
          <w:b w:val="0"/>
          <w:sz w:val="28"/>
          <w:szCs w:val="24"/>
          <w:rtl/>
          <w:lang w:bidi="ps-AF"/>
        </w:rPr>
        <w:t xml:space="preserve">س، د لوړو زده کړو وزارت، د کندهار </w:t>
      </w:r>
      <w:r w:rsidR="003C5819">
        <w:rPr>
          <w:rFonts w:ascii="Bahij Badr" w:hAnsi="Bahij Badr" w:cs="Bahij Badr"/>
          <w:b w:val="0"/>
          <w:sz w:val="28"/>
          <w:szCs w:val="24"/>
          <w:rtl/>
          <w:lang w:bidi="ps-AF"/>
        </w:rPr>
        <w:t>پوهنتون او د کمپيوټرساینس پوهنځ</w:t>
      </w:r>
      <w:r w:rsidR="003C5819">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څخه مننه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زموږ لپاره، زموږ په ژبه، زموږ د اوسېدو په سیمه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یې په وړیا ډول د لوړو زده کړو د ترلاسه کولو  امکانات برابر کړیدي. او موږ ته یې دا توانایي را وبخښل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ګاونډي هیوادونو د ځوان نسل </w:t>
      </w:r>
      <w:r w:rsidR="003C5819">
        <w:rPr>
          <w:rFonts w:ascii="Bahij Badr" w:hAnsi="Bahij Badr" w:cs="Bahij Badr" w:hint="cs"/>
          <w:b w:val="0"/>
          <w:sz w:val="28"/>
          <w:szCs w:val="24"/>
          <w:rtl/>
          <w:lang w:bidi="ps-AF"/>
        </w:rPr>
        <w:t xml:space="preserve">سره </w:t>
      </w:r>
      <w:r w:rsidRPr="00661481">
        <w:rPr>
          <w:rFonts w:ascii="Bahij Badr" w:hAnsi="Bahij Badr" w:cs="Bahij Badr"/>
          <w:b w:val="0"/>
          <w:sz w:val="28"/>
          <w:szCs w:val="24"/>
          <w:rtl/>
          <w:lang w:bidi="ps-AF"/>
        </w:rPr>
        <w:t>ځانونه برابر کړو.</w:t>
      </w:r>
    </w:p>
    <w:p w:rsidR="00781563" w:rsidRPr="00661481" w:rsidRDefault="00DA2DB8" w:rsidP="00325F29">
      <w:pPr>
        <w:spacing w:line="360" w:lineRule="auto"/>
        <w:rPr>
          <w:rFonts w:ascii="Bahij Badr" w:hAnsi="Bahij Badr" w:cs="Bahij Badr"/>
          <w:b w:val="0"/>
          <w:sz w:val="28"/>
          <w:szCs w:val="24"/>
          <w:rtl/>
          <w:lang w:bidi="ps-AF"/>
        </w:rPr>
      </w:pPr>
      <w:r>
        <w:rPr>
          <w:rFonts w:ascii="Bahij Badr" w:hAnsi="Bahij Badr" w:cs="Bahij Badr"/>
          <w:b w:val="0"/>
          <w:sz w:val="28"/>
          <w:szCs w:val="24"/>
          <w:rtl/>
          <w:lang w:bidi="ps-AF"/>
        </w:rPr>
        <w:t>د کمپیوټر ساینس پوهنځ</w:t>
      </w:r>
      <w:r>
        <w:rPr>
          <w:rFonts w:ascii="Bahij Badr" w:hAnsi="Bahij Badr" w:cs="Bahij Badr" w:hint="cs"/>
          <w:b w:val="0"/>
          <w:sz w:val="28"/>
          <w:szCs w:val="24"/>
          <w:rtl/>
          <w:lang w:bidi="ps-AF"/>
        </w:rPr>
        <w:t>ۍ</w:t>
      </w:r>
      <w:r w:rsidR="00781563" w:rsidRPr="00661481">
        <w:rPr>
          <w:rFonts w:ascii="Bahij Badr" w:hAnsi="Bahij Badr" w:cs="Bahij Badr"/>
          <w:b w:val="0"/>
          <w:sz w:val="28"/>
          <w:szCs w:val="24"/>
          <w:rtl/>
          <w:lang w:bidi="ps-AF"/>
        </w:rPr>
        <w:t xml:space="preserve"> د ټولو اداري کارکوونکو څخه په خاص ډول د نوموړی پوهنځي د محترم رئ</w:t>
      </w:r>
      <w:r>
        <w:rPr>
          <w:rFonts w:ascii="Bahij Badr" w:hAnsi="Bahij Badr" w:cs="Bahij Badr" w:hint="cs"/>
          <w:b w:val="0"/>
          <w:sz w:val="28"/>
          <w:szCs w:val="24"/>
          <w:rtl/>
          <w:lang w:bidi="ps-AF"/>
        </w:rPr>
        <w:t>ی</w:t>
      </w:r>
      <w:r w:rsidR="00781563" w:rsidRPr="00661481">
        <w:rPr>
          <w:rFonts w:ascii="Bahij Badr" w:hAnsi="Bahij Badr" w:cs="Bahij Badr"/>
          <w:b w:val="0"/>
          <w:sz w:val="28"/>
          <w:szCs w:val="24"/>
          <w:rtl/>
          <w:lang w:bidi="ps-AF"/>
        </w:rPr>
        <w:t>س عبدالستار کاکړ څخه نړۍ مننه چ</w:t>
      </w:r>
      <w:r>
        <w:rPr>
          <w:rFonts w:ascii="Bahij Badr" w:hAnsi="Bahij Badr" w:cs="Bahij Badr" w:hint="cs"/>
          <w:b w:val="0"/>
          <w:sz w:val="28"/>
          <w:szCs w:val="24"/>
          <w:rtl/>
          <w:lang w:bidi="ps-AF"/>
        </w:rPr>
        <w:t>ي</w:t>
      </w:r>
      <w:r>
        <w:rPr>
          <w:rFonts w:ascii="Bahij Badr" w:hAnsi="Bahij Badr" w:cs="Bahij Badr"/>
          <w:b w:val="0"/>
          <w:sz w:val="28"/>
          <w:szCs w:val="24"/>
          <w:rtl/>
          <w:lang w:bidi="ps-AF"/>
        </w:rPr>
        <w:t xml:space="preserve"> د</w:t>
      </w:r>
      <w:r w:rsidR="00781563" w:rsidRPr="00661481">
        <w:rPr>
          <w:rFonts w:ascii="Bahij Badr" w:hAnsi="Bahij Badr" w:cs="Bahij Badr"/>
          <w:b w:val="0"/>
          <w:sz w:val="28"/>
          <w:szCs w:val="24"/>
          <w:rtl/>
          <w:lang w:bidi="ps-AF"/>
        </w:rPr>
        <w:t>دې دورې د پوره کولو یو مهم فکتور بلل کیږي او په شتون سره یې دا دوره د تکامل نقطې ته ورسېده.</w:t>
      </w:r>
    </w:p>
    <w:p w:rsidR="00781563" w:rsidRPr="00661481" w:rsidRDefault="00781563" w:rsidP="00325F29">
      <w:pPr>
        <w:spacing w:line="360"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د پوهي د لاري مشعل، ګران او مهربانه ښوونکو  څخه ډېره زیاته </w:t>
      </w:r>
      <w:r w:rsidR="00DA2DB8">
        <w:rPr>
          <w:rFonts w:ascii="Bahij Badr" w:hAnsi="Bahij Badr" w:cs="Bahij Badr"/>
          <w:b w:val="0"/>
          <w:sz w:val="28"/>
          <w:szCs w:val="24"/>
          <w:rtl/>
          <w:lang w:bidi="ps-AF"/>
        </w:rPr>
        <w:t xml:space="preserve">مننه </w:t>
      </w:r>
      <w:r w:rsidR="007F27A6">
        <w:rPr>
          <w:rFonts w:ascii="Bahij Badr" w:hAnsi="Bahij Badr" w:cs="Bahij Badr"/>
          <w:b w:val="0"/>
          <w:sz w:val="28"/>
          <w:szCs w:val="24"/>
          <w:rtl/>
          <w:lang w:bidi="ps-AF"/>
        </w:rPr>
        <w:t>چي</w:t>
      </w:r>
      <w:r w:rsidR="00DA2DB8">
        <w:rPr>
          <w:rFonts w:ascii="Bahij Badr" w:hAnsi="Bahij Badr" w:cs="Bahij Badr"/>
          <w:b w:val="0"/>
          <w:sz w:val="28"/>
          <w:szCs w:val="24"/>
          <w:rtl/>
          <w:lang w:bidi="ps-AF"/>
        </w:rPr>
        <w:t xml:space="preserve"> د خپلو زحمتونو  په </w:t>
      </w:r>
      <w:r w:rsidR="00DA2DB8">
        <w:rPr>
          <w:rFonts w:ascii="Bahij Badr" w:hAnsi="Bahij Badr" w:cs="Bahij Badr" w:hint="cs"/>
          <w:b w:val="0"/>
          <w:sz w:val="28"/>
          <w:szCs w:val="24"/>
          <w:rtl/>
          <w:lang w:bidi="ps-AF"/>
        </w:rPr>
        <w:t>پایله</w:t>
      </w:r>
      <w:r w:rsidR="00DA2DB8">
        <w:rPr>
          <w:rFonts w:ascii="Bahij Badr" w:hAnsi="Bahij Badr" w:cs="Bahij Badr"/>
          <w:b w:val="0"/>
          <w:sz w:val="28"/>
          <w:szCs w:val="24"/>
          <w:rtl/>
          <w:lang w:bidi="ps-AF"/>
        </w:rPr>
        <w:t xml:space="preserve"> ک</w:t>
      </w:r>
      <w:r w:rsidR="00DA2DB8">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یې</w:t>
      </w:r>
      <w:r w:rsidR="00DA2DB8">
        <w:rPr>
          <w:rFonts w:ascii="Bahij Badr" w:hAnsi="Bahij Badr" w:cs="Bahij Badr"/>
          <w:b w:val="0"/>
          <w:sz w:val="28"/>
          <w:szCs w:val="24"/>
          <w:rtl/>
          <w:lang w:bidi="ps-AF"/>
        </w:rPr>
        <w:t xml:space="preserve"> موږ ته دا توانا</w:t>
      </w:r>
      <w:r w:rsidR="00DA2DB8">
        <w:rPr>
          <w:rFonts w:ascii="Bahij Badr" w:hAnsi="Bahij Badr" w:cs="Bahij Badr" w:hint="cs"/>
          <w:b w:val="0"/>
          <w:sz w:val="28"/>
          <w:szCs w:val="24"/>
          <w:rtl/>
          <w:lang w:bidi="ps-AF"/>
        </w:rPr>
        <w:t>ئ</w:t>
      </w:r>
      <w:r w:rsidRPr="00661481">
        <w:rPr>
          <w:rFonts w:ascii="Bahij Badr" w:hAnsi="Bahij Badr" w:cs="Bahij Badr"/>
          <w:b w:val="0"/>
          <w:sz w:val="28"/>
          <w:szCs w:val="24"/>
          <w:rtl/>
          <w:lang w:bidi="ps-AF"/>
        </w:rPr>
        <w:t xml:space="preserve">ي راکړه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اوسنی عصر سره ځان برابر</w:t>
      </w:r>
      <w:r w:rsidR="00DA2DB8">
        <w:rPr>
          <w:rFonts w:ascii="Bahij Badr" w:hAnsi="Bahij Badr" w:cs="Bahij Badr"/>
          <w:b w:val="0"/>
          <w:sz w:val="28"/>
          <w:szCs w:val="24"/>
          <w:rtl/>
          <w:lang w:bidi="ps-AF"/>
        </w:rPr>
        <w:t xml:space="preserve"> کړو او دا فکر یې زموږ په </w:t>
      </w:r>
      <w:r w:rsidR="00DA2DB8">
        <w:rPr>
          <w:rFonts w:ascii="Bahij Badr" w:hAnsi="Bahij Badr" w:cs="Bahij Badr" w:hint="cs"/>
          <w:b w:val="0"/>
          <w:sz w:val="28"/>
          <w:szCs w:val="24"/>
          <w:rtl/>
          <w:lang w:bidi="ps-AF"/>
        </w:rPr>
        <w:t>ذهنونو</w:t>
      </w:r>
      <w:r w:rsidR="00DA2DB8">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کي</w:t>
      </w:r>
      <w:r w:rsidR="00DA2DB8">
        <w:rPr>
          <w:rFonts w:ascii="Bahij Badr" w:hAnsi="Bahij Badr" w:cs="Bahij Badr"/>
          <w:b w:val="0"/>
          <w:sz w:val="28"/>
          <w:szCs w:val="24"/>
          <w:rtl/>
          <w:lang w:bidi="ps-AF"/>
        </w:rPr>
        <w:t xml:space="preserve"> را ژوندی کړ چ</w:t>
      </w:r>
      <w:r w:rsidR="00DA2DB8">
        <w:rPr>
          <w:rFonts w:ascii="Bahij Badr" w:hAnsi="Bahij Badr" w:cs="Bahij Badr" w:hint="cs"/>
          <w:b w:val="0"/>
          <w:sz w:val="28"/>
          <w:szCs w:val="24"/>
          <w:rtl/>
          <w:lang w:bidi="ps-AF"/>
        </w:rPr>
        <w:t>ي</w:t>
      </w:r>
      <w:r w:rsidR="00DA2DB8">
        <w:rPr>
          <w:rFonts w:ascii="Bahij Badr" w:hAnsi="Bahij Badr" w:cs="Bahij Badr"/>
          <w:b w:val="0"/>
          <w:sz w:val="28"/>
          <w:szCs w:val="24"/>
          <w:rtl/>
          <w:lang w:bidi="ps-AF"/>
        </w:rPr>
        <w:t xml:space="preserve"> پو</w:t>
      </w:r>
      <w:r w:rsidR="00DA2DB8">
        <w:rPr>
          <w:rFonts w:ascii="Bahij Badr" w:hAnsi="Bahij Badr" w:cs="Bahij Badr" w:hint="cs"/>
          <w:b w:val="0"/>
          <w:sz w:val="28"/>
          <w:szCs w:val="24"/>
          <w:rtl/>
          <w:lang w:bidi="ps-AF"/>
        </w:rPr>
        <w:t>سیله</w:t>
      </w:r>
      <w:r w:rsidRPr="00661481">
        <w:rPr>
          <w:rFonts w:ascii="Bahij Badr" w:hAnsi="Bahij Badr" w:cs="Bahij Badr"/>
          <w:b w:val="0"/>
          <w:sz w:val="28"/>
          <w:szCs w:val="24"/>
          <w:rtl/>
          <w:lang w:bidi="ps-AF"/>
        </w:rPr>
        <w:t xml:space="preserve"> یې پرمختګ وکول</w:t>
      </w:r>
      <w:r w:rsidR="00DA2DB8">
        <w:rPr>
          <w:rFonts w:ascii="Bahij Badr" w:hAnsi="Bahij Badr" w:cs="Bahij Badr" w:hint="cs"/>
          <w:b w:val="0"/>
          <w:sz w:val="28"/>
          <w:szCs w:val="24"/>
          <w:rtl/>
          <w:lang w:bidi="ps-AF"/>
        </w:rPr>
        <w:t>ا</w:t>
      </w:r>
      <w:r w:rsidRPr="00661481">
        <w:rPr>
          <w:rFonts w:ascii="Bahij Badr" w:hAnsi="Bahij Badr" w:cs="Bahij Badr"/>
          <w:b w:val="0"/>
          <w:sz w:val="28"/>
          <w:szCs w:val="24"/>
          <w:rtl/>
          <w:lang w:bidi="ps-AF"/>
        </w:rPr>
        <w:t xml:space="preserve">ی سو،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پرمختګ غوښتني د نظریې لومړی قدم یعني د لیسانس دوره مو په کامیابي سره پای ته ورسول.</w:t>
      </w:r>
    </w:p>
    <w:p w:rsidR="00781563" w:rsidRPr="00661481" w:rsidRDefault="00781563" w:rsidP="00325F29">
      <w:pPr>
        <w:spacing w:line="360"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د محترم استاد سید</w:t>
      </w:r>
      <w:r w:rsidR="00DA2DB8">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احمد</w:t>
      </w:r>
      <w:r w:rsidR="00DA2DB8">
        <w:rPr>
          <w:rFonts w:ascii="Bahij Badr" w:hAnsi="Bahij Badr" w:cs="Bahij Badr" w:hint="cs"/>
          <w:b w:val="0"/>
          <w:sz w:val="28"/>
          <w:szCs w:val="24"/>
          <w:rtl/>
          <w:lang w:bidi="ps-AF"/>
        </w:rPr>
        <w:t xml:space="preserve"> </w:t>
      </w:r>
      <w:r w:rsidR="00DA2DB8">
        <w:rPr>
          <w:rFonts w:ascii="Bahij Badr" w:hAnsi="Bahij Badr" w:cs="Bahij Badr"/>
          <w:b w:val="0"/>
          <w:sz w:val="28"/>
          <w:szCs w:val="24"/>
          <w:rtl/>
          <w:lang w:bidi="ps-AF"/>
        </w:rPr>
        <w:t>محبوب</w:t>
      </w:r>
      <w:r w:rsidR="00DA2DB8">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څخه خاصه </w:t>
      </w:r>
      <w:r w:rsidR="00DA2DB8">
        <w:rPr>
          <w:rFonts w:ascii="Bahij Badr" w:hAnsi="Bahij Badr" w:cs="Bahij Badr"/>
          <w:b w:val="0"/>
          <w:sz w:val="28"/>
          <w:szCs w:val="24"/>
          <w:rtl/>
          <w:lang w:bidi="ps-AF"/>
        </w:rPr>
        <w:t>مننه چ</w:t>
      </w:r>
      <w:r w:rsidR="00DA2DB8">
        <w:rPr>
          <w:rFonts w:ascii="Bahij Badr" w:hAnsi="Bahij Badr" w:cs="Bahij Badr" w:hint="cs"/>
          <w:b w:val="0"/>
          <w:sz w:val="28"/>
          <w:szCs w:val="24"/>
          <w:rtl/>
          <w:lang w:bidi="ps-AF"/>
        </w:rPr>
        <w:t>ي</w:t>
      </w:r>
      <w:r w:rsidR="00DA2DB8">
        <w:rPr>
          <w:rFonts w:ascii="Bahij Badr" w:hAnsi="Bahij Badr" w:cs="Bahij Badr"/>
          <w:b w:val="0"/>
          <w:sz w:val="28"/>
          <w:szCs w:val="24"/>
          <w:rtl/>
          <w:lang w:bidi="ps-AF"/>
        </w:rPr>
        <w:t xml:space="preserve"> د</w:t>
      </w:r>
      <w:r w:rsidR="00DA2DB8">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دې تعلیمي دورې په جریان کي یې خپل قیمتي وخت زموږ څ</w:t>
      </w:r>
      <w:r w:rsidR="00DA2DB8">
        <w:rPr>
          <w:rFonts w:ascii="Bahij Badr" w:hAnsi="Bahij Badr" w:cs="Bahij Badr"/>
          <w:b w:val="0"/>
          <w:sz w:val="28"/>
          <w:szCs w:val="24"/>
          <w:rtl/>
          <w:lang w:bidi="ps-AF"/>
        </w:rPr>
        <w:t xml:space="preserve">خه ندی سپمولی او هر ډول </w:t>
      </w:r>
      <w:r w:rsidRPr="00661481">
        <w:rPr>
          <w:rFonts w:ascii="Bahij Badr" w:hAnsi="Bahij Badr" w:cs="Bahij Badr"/>
          <w:b w:val="0"/>
          <w:sz w:val="28"/>
          <w:szCs w:val="24"/>
          <w:rtl/>
          <w:lang w:bidi="ps-AF"/>
        </w:rPr>
        <w:t xml:space="preserve">همکاري ته حاضر </w:t>
      </w:r>
      <w:r w:rsidRPr="00661481">
        <w:rPr>
          <w:rFonts w:ascii="Bahij Badr" w:hAnsi="Bahij Badr" w:cs="Bahij Badr"/>
          <w:b w:val="0"/>
          <w:sz w:val="28"/>
          <w:szCs w:val="24"/>
          <w:lang w:bidi="ps-AF"/>
        </w:rPr>
        <w:t xml:space="preserve"> </w:t>
      </w:r>
      <w:r w:rsidRPr="00661481">
        <w:rPr>
          <w:rFonts w:ascii="Bahij Badr" w:hAnsi="Bahij Badr" w:cs="Bahij Badr"/>
          <w:b w:val="0"/>
          <w:sz w:val="28"/>
          <w:szCs w:val="24"/>
          <w:rtl/>
          <w:lang w:bidi="ps-AF"/>
        </w:rPr>
        <w:t xml:space="preserve">وو.  او د محترم ګران استاد </w:t>
      </w:r>
      <w:r w:rsidR="00DA2DB8">
        <w:rPr>
          <w:rFonts w:ascii="Bahij Badr" w:hAnsi="Bahij Badr" w:cs="Bahij Badr"/>
          <w:b w:val="0"/>
          <w:sz w:val="28"/>
          <w:szCs w:val="24"/>
          <w:rtl/>
          <w:lang w:bidi="ps-AF"/>
        </w:rPr>
        <w:t>حبیب الهی رحمان</w:t>
      </w:r>
      <w:r w:rsidR="00DA2DB8">
        <w:rPr>
          <w:rFonts w:ascii="Bahij Badr" w:hAnsi="Bahij Badr" w:cs="Bahij Badr" w:hint="cs"/>
          <w:b w:val="0"/>
          <w:sz w:val="28"/>
          <w:szCs w:val="24"/>
          <w:rtl/>
          <w:lang w:bidi="ps-AF"/>
        </w:rPr>
        <w:t>ي</w:t>
      </w:r>
      <w:r w:rsidR="009B4483">
        <w:rPr>
          <w:rFonts w:ascii="Bahij Badr" w:hAnsi="Bahij Badr" w:cs="Bahij Badr" w:hint="cs"/>
          <w:b w:val="0"/>
          <w:sz w:val="28"/>
          <w:szCs w:val="24"/>
          <w:rtl/>
          <w:lang w:bidi="ps-AF"/>
        </w:rPr>
        <w:t xml:space="preserve"> او محترم ګران استاد سید شاه آغا حکیمي</w:t>
      </w:r>
      <w:r w:rsidR="00DA2DB8" w:rsidRPr="00DA2DB8">
        <w:rPr>
          <w:rFonts w:ascii="Bahij Badr" w:hAnsi="Bahij Badr" w:cs="Bahij Badr" w:hint="cs"/>
          <w:b w:val="0"/>
          <w:sz w:val="28"/>
          <w:szCs w:val="24"/>
          <w:rtl/>
          <w:lang w:bidi="ps-AF"/>
        </w:rPr>
        <w:t xml:space="preserve"> </w:t>
      </w:r>
      <w:r w:rsidRPr="00661481">
        <w:rPr>
          <w:rFonts w:ascii="Bahij Badr" w:hAnsi="Bahij Badr" w:cs="Bahij Badr"/>
          <w:b w:val="0"/>
          <w:sz w:val="28"/>
          <w:szCs w:val="24"/>
          <w:rtl/>
          <w:lang w:bidi="ps-AF"/>
        </w:rPr>
        <w:t xml:space="preserve">څخه ډېره زیاته مننه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موږ ته په تعلیمي ډګر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د لارښوونو تر څنګ، د شخصي ژوند د سمون لپاره هم با ارزښته لارښووني کړیدي.</w:t>
      </w:r>
    </w:p>
    <w:p w:rsidR="00781563" w:rsidRPr="00661481" w:rsidRDefault="00DA2DB8" w:rsidP="00325F29">
      <w:pPr>
        <w:spacing w:line="360" w:lineRule="auto"/>
        <w:rPr>
          <w:rFonts w:ascii="Bahij Badr" w:hAnsi="Bahij Badr" w:cs="Bahij Badr"/>
          <w:b w:val="0"/>
          <w:sz w:val="28"/>
          <w:szCs w:val="24"/>
          <w:rtl/>
          <w:lang w:bidi="ps-AF"/>
        </w:rPr>
      </w:pPr>
      <w:r>
        <w:rPr>
          <w:rFonts w:ascii="Bahij Badr" w:hAnsi="Bahij Badr" w:cs="Bahij Badr"/>
          <w:b w:val="0"/>
          <w:sz w:val="28"/>
          <w:szCs w:val="24"/>
          <w:rtl/>
          <w:lang w:bidi="ps-AF"/>
        </w:rPr>
        <w:t xml:space="preserve">د محترم استاد </w:t>
      </w:r>
      <w:r w:rsidR="009B4483">
        <w:rPr>
          <w:rFonts w:ascii="Bahij Badr" w:hAnsi="Bahij Badr" w:cs="Bahij Badr" w:hint="cs"/>
          <w:b w:val="0"/>
          <w:sz w:val="28"/>
          <w:szCs w:val="24"/>
          <w:rtl/>
          <w:lang w:bidi="ps-AF"/>
        </w:rPr>
        <w:t xml:space="preserve">آغلې </w:t>
      </w:r>
      <w:r>
        <w:rPr>
          <w:rFonts w:ascii="Bahij Badr" w:hAnsi="Bahij Badr" w:cs="Bahij Badr" w:hint="cs"/>
          <w:b w:val="0"/>
          <w:sz w:val="28"/>
          <w:szCs w:val="24"/>
          <w:rtl/>
          <w:lang w:bidi="ps-AF"/>
        </w:rPr>
        <w:t>سمیرا احمدزۍ</w:t>
      </w:r>
      <w:r w:rsidRPr="00661481">
        <w:rPr>
          <w:rFonts w:ascii="Bahij Badr" w:hAnsi="Bahij Badr" w:cs="Bahij Badr"/>
          <w:b w:val="0"/>
          <w:sz w:val="28"/>
          <w:szCs w:val="24"/>
          <w:rtl/>
          <w:lang w:bidi="ps-AF"/>
        </w:rPr>
        <w:t xml:space="preserve"> </w:t>
      </w:r>
      <w:r w:rsidR="009B4483">
        <w:rPr>
          <w:rFonts w:ascii="Bahij Badr" w:hAnsi="Bahij Badr" w:cs="Bahij Badr" w:hint="cs"/>
          <w:b w:val="0"/>
          <w:sz w:val="28"/>
          <w:szCs w:val="24"/>
          <w:rtl/>
          <w:lang w:bidi="ps-AF"/>
        </w:rPr>
        <w:t xml:space="preserve">او محترم استاد حضرت موسی هوډمن څخه </w:t>
      </w:r>
      <w:r>
        <w:rPr>
          <w:rFonts w:ascii="Bahij Badr" w:hAnsi="Bahij Badr" w:cs="Bahij Badr"/>
          <w:b w:val="0"/>
          <w:sz w:val="28"/>
          <w:szCs w:val="24"/>
          <w:rtl/>
          <w:lang w:bidi="ps-AF"/>
        </w:rPr>
        <w:t>منندوی یو چ</w:t>
      </w:r>
      <w:r>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پدې </w:t>
      </w:r>
      <w:r w:rsidR="009B4483">
        <w:rPr>
          <w:rFonts w:ascii="Bahij Badr" w:hAnsi="Bahij Badr" w:cs="Bahij Badr"/>
          <w:b w:val="0"/>
          <w:sz w:val="28"/>
          <w:szCs w:val="24"/>
          <w:rtl/>
          <w:lang w:bidi="ps-AF"/>
        </w:rPr>
        <w:t xml:space="preserve">تعلیمي دوره </w:t>
      </w:r>
      <w:r w:rsidR="007F27A6">
        <w:rPr>
          <w:rFonts w:ascii="Bahij Badr" w:hAnsi="Bahij Badr" w:cs="Bahij Badr"/>
          <w:b w:val="0"/>
          <w:sz w:val="28"/>
          <w:szCs w:val="24"/>
          <w:rtl/>
          <w:lang w:bidi="ps-AF"/>
        </w:rPr>
        <w:t>کي</w:t>
      </w:r>
      <w:r w:rsidR="009B4483">
        <w:rPr>
          <w:rFonts w:ascii="Bahij Badr" w:hAnsi="Bahij Badr" w:cs="Bahij Badr"/>
          <w:b w:val="0"/>
          <w:sz w:val="28"/>
          <w:szCs w:val="24"/>
          <w:rtl/>
          <w:lang w:bidi="ps-AF"/>
        </w:rPr>
        <w:t xml:space="preserve"> یې زموږ سره زیات</w:t>
      </w:r>
      <w:r w:rsidR="009B4483">
        <w:rPr>
          <w:rFonts w:ascii="Bahij Badr" w:hAnsi="Bahij Badr" w:cs="Bahij Badr" w:hint="cs"/>
          <w:b w:val="0"/>
          <w:sz w:val="28"/>
          <w:szCs w:val="24"/>
          <w:rtl/>
          <w:lang w:bidi="ps-AF"/>
        </w:rPr>
        <w:t>ي</w:t>
      </w:r>
      <w:r w:rsidR="00781563" w:rsidRPr="00661481">
        <w:rPr>
          <w:rFonts w:ascii="Bahij Badr" w:hAnsi="Bahij Badr" w:cs="Bahij Badr"/>
          <w:b w:val="0"/>
          <w:sz w:val="28"/>
          <w:szCs w:val="24"/>
          <w:rtl/>
          <w:lang w:bidi="ps-AF"/>
        </w:rPr>
        <w:t xml:space="preserve"> همکاري</w:t>
      </w:r>
      <w:r w:rsidR="009B4483">
        <w:rPr>
          <w:rFonts w:ascii="Bahij Badr" w:hAnsi="Bahij Badr" w:cs="Bahij Badr" w:hint="cs"/>
          <w:b w:val="0"/>
          <w:sz w:val="28"/>
          <w:szCs w:val="24"/>
          <w:rtl/>
          <w:lang w:bidi="ps-AF"/>
        </w:rPr>
        <w:t>اني</w:t>
      </w:r>
      <w:r w:rsidR="009B4483">
        <w:rPr>
          <w:rFonts w:ascii="Bahij Badr" w:hAnsi="Bahij Badr" w:cs="Bahij Badr"/>
          <w:b w:val="0"/>
          <w:sz w:val="28"/>
          <w:szCs w:val="24"/>
          <w:rtl/>
          <w:lang w:bidi="ps-AF"/>
        </w:rPr>
        <w:t xml:space="preserve"> کړې</w:t>
      </w:r>
      <w:r w:rsidR="009B4483">
        <w:rPr>
          <w:rFonts w:ascii="Bahij Badr" w:hAnsi="Bahij Badr" w:cs="Bahij Badr" w:hint="cs"/>
          <w:b w:val="0"/>
          <w:sz w:val="28"/>
          <w:szCs w:val="24"/>
          <w:rtl/>
          <w:lang w:bidi="ps-AF"/>
        </w:rPr>
        <w:t>دي</w:t>
      </w:r>
      <w:r w:rsidR="00781563" w:rsidRPr="00661481">
        <w:rPr>
          <w:rFonts w:ascii="Bahij Badr" w:hAnsi="Bahij Badr" w:cs="Bahij Badr"/>
          <w:b w:val="0"/>
          <w:sz w:val="28"/>
          <w:szCs w:val="24"/>
          <w:rtl/>
          <w:lang w:bidi="ps-AF"/>
        </w:rPr>
        <w:t xml:space="preserve"> او دا پایلیک یې د شونتیا پوړی ته ورساوه او د دې پایلیک د ترتیب او د پر</w:t>
      </w:r>
      <w:r w:rsidR="009B4483">
        <w:rPr>
          <w:rFonts w:ascii="Bahij Badr" w:hAnsi="Bahij Badr" w:cs="Bahij Badr"/>
          <w:b w:val="0"/>
          <w:sz w:val="28"/>
          <w:szCs w:val="24"/>
          <w:rtl/>
          <w:lang w:bidi="ps-AF"/>
        </w:rPr>
        <w:t xml:space="preserve">وژې د جوړولو په برخه </w:t>
      </w:r>
      <w:r w:rsidR="007F27A6">
        <w:rPr>
          <w:rFonts w:ascii="Bahij Badr" w:hAnsi="Bahij Badr" w:cs="Bahij Badr"/>
          <w:b w:val="0"/>
          <w:sz w:val="28"/>
          <w:szCs w:val="24"/>
          <w:rtl/>
          <w:lang w:bidi="ps-AF"/>
        </w:rPr>
        <w:t>کي</w:t>
      </w:r>
      <w:r w:rsidR="009B4483">
        <w:rPr>
          <w:rFonts w:ascii="Bahij Badr" w:hAnsi="Bahij Badr" w:cs="Bahij Badr"/>
          <w:b w:val="0"/>
          <w:sz w:val="28"/>
          <w:szCs w:val="24"/>
          <w:rtl/>
          <w:lang w:bidi="ps-AF"/>
        </w:rPr>
        <w:t xml:space="preserve"> یې </w:t>
      </w:r>
      <w:r w:rsidR="009B4483">
        <w:rPr>
          <w:rFonts w:ascii="Bahij Badr" w:hAnsi="Bahij Badr" w:cs="Bahij Badr" w:hint="cs"/>
          <w:b w:val="0"/>
          <w:sz w:val="28"/>
          <w:szCs w:val="24"/>
          <w:rtl/>
          <w:lang w:bidi="ps-AF"/>
        </w:rPr>
        <w:t>ګټمني</w:t>
      </w:r>
      <w:r w:rsidR="00781563" w:rsidRPr="00661481">
        <w:rPr>
          <w:rFonts w:ascii="Bahij Badr" w:hAnsi="Bahij Badr" w:cs="Bahij Badr"/>
          <w:b w:val="0"/>
          <w:sz w:val="28"/>
          <w:szCs w:val="24"/>
          <w:rtl/>
          <w:lang w:bidi="ps-AF"/>
        </w:rPr>
        <w:t xml:space="preserve"> لارښووني ددې سبب سو</w:t>
      </w:r>
      <w:r w:rsidR="009B4483">
        <w:rPr>
          <w:rFonts w:ascii="Bahij Badr" w:hAnsi="Bahij Badr" w:cs="Bahij Badr" w:hint="cs"/>
          <w:b w:val="0"/>
          <w:sz w:val="28"/>
          <w:szCs w:val="24"/>
          <w:rtl/>
          <w:lang w:bidi="ps-AF"/>
        </w:rPr>
        <w:t>ل</w:t>
      </w:r>
      <w:r w:rsidR="00781563" w:rsidRPr="00661481">
        <w:rPr>
          <w:rFonts w:ascii="Bahij Badr" w:hAnsi="Bahij Badr" w:cs="Bahij Badr"/>
          <w:b w:val="0"/>
          <w:sz w:val="28"/>
          <w:szCs w:val="24"/>
          <w:rtl/>
          <w:lang w:bidi="ps-AF"/>
        </w:rPr>
        <w:t xml:space="preserve"> تر</w:t>
      </w:r>
      <w:r w:rsidR="009B4483">
        <w:rPr>
          <w:rFonts w:ascii="Bahij Badr" w:hAnsi="Bahij Badr" w:cs="Bahij Badr" w:hint="cs"/>
          <w:b w:val="0"/>
          <w:sz w:val="28"/>
          <w:szCs w:val="24"/>
          <w:rtl/>
          <w:lang w:bidi="ps-AF"/>
        </w:rPr>
        <w:t xml:space="preserve"> </w:t>
      </w:r>
      <w:r w:rsidR="00781563" w:rsidRPr="00661481">
        <w:rPr>
          <w:rFonts w:ascii="Bahij Badr" w:hAnsi="Bahij Badr" w:cs="Bahij Badr"/>
          <w:b w:val="0"/>
          <w:sz w:val="28"/>
          <w:szCs w:val="24"/>
          <w:rtl/>
          <w:lang w:bidi="ps-AF"/>
        </w:rPr>
        <w:t>څو  په وخت سره، بېله کوم ځنډ څخه دا پایلیک پوره او  وړاندي کولو ته آماده سي.</w:t>
      </w:r>
    </w:p>
    <w:p w:rsidR="00781563" w:rsidRPr="00661481" w:rsidRDefault="00781563" w:rsidP="00325F29">
      <w:pPr>
        <w:spacing w:line="360" w:lineRule="auto"/>
        <w:rPr>
          <w:rFonts w:ascii="Bahij Badr" w:hAnsi="Bahij Badr" w:cs="Bahij Badr"/>
          <w:b w:val="0"/>
          <w:sz w:val="28"/>
          <w:szCs w:val="24"/>
          <w:rtl/>
          <w:lang w:bidi="ps-AF"/>
        </w:rPr>
      </w:pPr>
      <w:r w:rsidRPr="00661481">
        <w:rPr>
          <w:rFonts w:ascii="Bahij Badr" w:hAnsi="Bahij Badr" w:cs="Bahij Badr"/>
          <w:b w:val="0"/>
          <w:sz w:val="28"/>
          <w:szCs w:val="24"/>
          <w:rtl/>
          <w:lang w:bidi="ps-AF"/>
        </w:rPr>
        <w:t>او په پای</w:t>
      </w:r>
      <w:r w:rsidR="00E16D28">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کي</w:t>
      </w:r>
      <w:r w:rsidR="00E16D28">
        <w:rPr>
          <w:rFonts w:ascii="Bahij Badr" w:hAnsi="Bahij Badr" w:cs="Bahij Badr"/>
          <w:b w:val="0"/>
          <w:sz w:val="28"/>
          <w:szCs w:val="24"/>
          <w:rtl/>
          <w:lang w:bidi="ps-AF"/>
        </w:rPr>
        <w:t xml:space="preserve"> د خپلو ټولو ملګرو، </w:t>
      </w:r>
      <w:r w:rsidR="00E16D28">
        <w:rPr>
          <w:rFonts w:ascii="Bahij Badr" w:hAnsi="Bahij Badr" w:cs="Bahij Badr" w:hint="cs"/>
          <w:b w:val="0"/>
          <w:sz w:val="28"/>
          <w:szCs w:val="24"/>
          <w:rtl/>
          <w:lang w:bidi="ps-AF"/>
        </w:rPr>
        <w:t>ټولګۍ والو</w:t>
      </w:r>
      <w:r w:rsidRPr="00661481">
        <w:rPr>
          <w:rFonts w:ascii="Bahij Badr" w:hAnsi="Bahij Badr" w:cs="Bahij Badr"/>
          <w:b w:val="0"/>
          <w:sz w:val="28"/>
          <w:szCs w:val="24"/>
          <w:rtl/>
          <w:lang w:bidi="ps-AF"/>
        </w:rPr>
        <w:t xml:space="preserve">، او نورو حمایه کوونکو </w:t>
      </w:r>
      <w:r w:rsidR="00E16D28">
        <w:rPr>
          <w:rFonts w:ascii="Bahij Badr" w:hAnsi="Bahij Badr" w:cs="Bahij Badr"/>
          <w:b w:val="0"/>
          <w:sz w:val="28"/>
          <w:szCs w:val="24"/>
          <w:rtl/>
          <w:lang w:bidi="ps-AF"/>
        </w:rPr>
        <w:t xml:space="preserve">دوستانو څخه مننه </w:t>
      </w:r>
      <w:r w:rsidR="007F27A6">
        <w:rPr>
          <w:rFonts w:ascii="Bahij Badr" w:hAnsi="Bahij Badr" w:cs="Bahij Badr"/>
          <w:b w:val="0"/>
          <w:sz w:val="28"/>
          <w:szCs w:val="24"/>
          <w:rtl/>
          <w:lang w:bidi="ps-AF"/>
        </w:rPr>
        <w:t>چي</w:t>
      </w:r>
      <w:r w:rsidR="00E16D28">
        <w:rPr>
          <w:rFonts w:ascii="Bahij Badr" w:hAnsi="Bahij Badr" w:cs="Bahij Badr"/>
          <w:b w:val="0"/>
          <w:sz w:val="28"/>
          <w:szCs w:val="24"/>
          <w:rtl/>
          <w:lang w:bidi="ps-AF"/>
        </w:rPr>
        <w:t xml:space="preserve"> پدې پروسه ک</w:t>
      </w:r>
      <w:r w:rsidR="00E16D28">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په مستقیم یا غیر مستقیم ډول شامل  دي او پخپلو  نېکو ویناوو سره یې د دې دورې د پوره کولو لپاره تشویق کړي یو.</w:t>
      </w:r>
    </w:p>
    <w:p w:rsidR="00781563" w:rsidRPr="00661481" w:rsidRDefault="00781563" w:rsidP="00325F29">
      <w:pPr>
        <w:spacing w:after="0" w:line="360"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lastRenderedPageBreak/>
        <w:t>په درنښت</w:t>
      </w:r>
    </w:p>
    <w:p w:rsidR="00781563" w:rsidRPr="00661481" w:rsidRDefault="00781563" w:rsidP="00325F29">
      <w:pPr>
        <w:spacing w:after="0" w:line="360"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یاسر ، مدینه، الهام، مدینه</w:t>
      </w:r>
    </w:p>
    <w:p w:rsidR="00781563" w:rsidRPr="00661481" w:rsidRDefault="00781563" w:rsidP="00325F29">
      <w:pPr>
        <w:spacing w:after="0" w:line="360" w:lineRule="auto"/>
        <w:jc w:val="center"/>
        <w:rPr>
          <w:rFonts w:ascii="Bahij Badr" w:hAnsi="Bahij Badr" w:cs="Bahij Badr"/>
          <w:b w:val="0"/>
          <w:sz w:val="28"/>
          <w:szCs w:val="24"/>
          <w:rtl/>
          <w:lang w:bidi="ps-AF"/>
        </w:rPr>
      </w:pPr>
      <w:r w:rsidRPr="00661481">
        <w:rPr>
          <w:rFonts w:ascii="Bahij Badr" w:hAnsi="Bahij Badr" w:cs="Bahij Badr"/>
          <w:b w:val="0"/>
          <w:sz w:val="28"/>
          <w:szCs w:val="24"/>
          <w:rtl/>
          <w:lang w:bidi="ps-AF"/>
        </w:rPr>
        <w:t>کندهار پوهنتون</w:t>
      </w:r>
    </w:p>
    <w:p w:rsidR="00781563" w:rsidRPr="00661481" w:rsidRDefault="00325F29" w:rsidP="00325F29">
      <w:pPr>
        <w:spacing w:after="0" w:line="360" w:lineRule="auto"/>
        <w:jc w:val="center"/>
        <w:rPr>
          <w:rFonts w:ascii="Bahij Badr" w:hAnsi="Bahij Badr" w:cs="Bahij Badr"/>
          <w:b w:val="0"/>
          <w:sz w:val="28"/>
          <w:szCs w:val="24"/>
          <w:rtl/>
          <w:lang w:bidi="ps-AF"/>
        </w:rPr>
      </w:pPr>
      <w:r>
        <w:rPr>
          <w:rFonts w:ascii="Bahij Badr" w:hAnsi="Bahij Badr" w:cs="Bahij Badr"/>
          <w:b w:val="0"/>
          <w:sz w:val="28"/>
          <w:szCs w:val="24"/>
          <w:rtl/>
          <w:lang w:bidi="ps-AF"/>
        </w:rPr>
        <w:t>کمپیوټر ساینس پوهنځ</w:t>
      </w:r>
      <w:r>
        <w:rPr>
          <w:rFonts w:ascii="Bahij Badr" w:hAnsi="Bahij Badr" w:cs="Bahij Badr" w:hint="cs"/>
          <w:b w:val="0"/>
          <w:sz w:val="28"/>
          <w:szCs w:val="24"/>
          <w:rtl/>
          <w:lang w:bidi="ps-AF"/>
        </w:rPr>
        <w:t>ۍ</w:t>
      </w:r>
    </w:p>
    <w:p w:rsidR="00781563" w:rsidRPr="00661481" w:rsidRDefault="00781563" w:rsidP="00781563">
      <w:pPr>
        <w:rPr>
          <w:rFonts w:ascii="Bahij Badr" w:hAnsi="Bahij Badr" w:cs="Bahij Badr"/>
          <w:b w:val="0"/>
          <w:rtl/>
          <w:lang w:bidi="ps-AF"/>
        </w:rPr>
      </w:pPr>
    </w:p>
    <w:p w:rsidR="00781563" w:rsidRPr="00661481" w:rsidRDefault="00781563" w:rsidP="00781563">
      <w:pPr>
        <w:spacing w:line="240" w:lineRule="auto"/>
        <w:ind w:right="0" w:firstLine="0"/>
        <w:jc w:val="center"/>
        <w:outlineLvl w:val="0"/>
        <w:rPr>
          <w:rFonts w:ascii="Bahij Badr" w:hAnsi="Bahij Badr" w:cs="Bahij Badr"/>
          <w:b w:val="0"/>
          <w:sz w:val="36"/>
          <w:szCs w:val="32"/>
          <w:rtl/>
          <w:lang w:bidi="ps-AF"/>
        </w:rPr>
      </w:pPr>
    </w:p>
    <w:p w:rsidR="00781563" w:rsidRPr="00661481" w:rsidRDefault="00781563" w:rsidP="00781563">
      <w:pPr>
        <w:spacing w:line="240" w:lineRule="auto"/>
        <w:ind w:right="0" w:firstLine="0"/>
        <w:rPr>
          <w:rFonts w:ascii="Bahij Badr" w:hAnsi="Bahij Badr" w:cs="Bahij Badr"/>
          <w:b w:val="0"/>
          <w:sz w:val="28"/>
          <w:szCs w:val="24"/>
          <w:rtl/>
          <w:lang w:bidi="ps-AF"/>
        </w:rPr>
        <w:sectPr w:rsidR="00781563" w:rsidRPr="00661481" w:rsidSect="007C2A74">
          <w:footerReference w:type="default" r:id="rId15"/>
          <w:pgSz w:w="11906" w:h="16838" w:code="9"/>
          <w:pgMar w:top="1440" w:right="1440" w:bottom="1440" w:left="1440" w:header="720" w:footer="720" w:gutter="0"/>
          <w:pgNumType w:fmt="arabicAbjad" w:start="1"/>
          <w:cols w:space="720"/>
          <w:docGrid w:linePitch="360"/>
        </w:sectPr>
      </w:pPr>
    </w:p>
    <w:p w:rsidR="00781563" w:rsidRPr="007F27A6" w:rsidRDefault="00781563" w:rsidP="00781563">
      <w:pPr>
        <w:spacing w:line="276" w:lineRule="auto"/>
        <w:ind w:right="0" w:firstLine="0"/>
        <w:jc w:val="center"/>
        <w:outlineLvl w:val="0"/>
        <w:rPr>
          <w:rFonts w:ascii="Bahij Badr" w:hAnsi="Bahij Badr" w:cs="Bahij Badr"/>
          <w:bCs/>
          <w:sz w:val="44"/>
          <w:szCs w:val="40"/>
          <w:rtl/>
          <w:lang w:bidi="ps-AF"/>
        </w:rPr>
      </w:pPr>
      <w:bookmarkStart w:id="60" w:name="_Toc50202802"/>
      <w:bookmarkStart w:id="61" w:name="_Toc50256024"/>
      <w:bookmarkStart w:id="62" w:name="_Toc50256164"/>
      <w:bookmarkStart w:id="63" w:name="_Toc50257129"/>
      <w:bookmarkStart w:id="64" w:name="_Toc50536803"/>
      <w:bookmarkStart w:id="65" w:name="_Toc50539476"/>
      <w:bookmarkStart w:id="66" w:name="_Toc51467694"/>
      <w:bookmarkStart w:id="67" w:name="_Toc51468567"/>
      <w:bookmarkStart w:id="68" w:name="_Toc51470911"/>
      <w:bookmarkStart w:id="69" w:name="_Toc52105991"/>
      <w:r w:rsidRPr="007F27A6">
        <w:rPr>
          <w:rFonts w:ascii="Bahij Badr" w:hAnsi="Bahij Badr" w:cs="Bahij Badr"/>
          <w:bCs/>
          <w:sz w:val="44"/>
          <w:szCs w:val="40"/>
          <w:rtl/>
          <w:lang w:bidi="ps-AF"/>
        </w:rPr>
        <w:lastRenderedPageBreak/>
        <w:t>لومړی څپرکی</w:t>
      </w:r>
      <w:bookmarkEnd w:id="60"/>
      <w:bookmarkEnd w:id="61"/>
      <w:bookmarkEnd w:id="62"/>
      <w:bookmarkEnd w:id="63"/>
      <w:bookmarkEnd w:id="64"/>
      <w:bookmarkEnd w:id="65"/>
      <w:bookmarkEnd w:id="66"/>
      <w:bookmarkEnd w:id="67"/>
      <w:bookmarkEnd w:id="68"/>
      <w:bookmarkEnd w:id="69"/>
    </w:p>
    <w:p w:rsidR="00781563" w:rsidRPr="007F27A6" w:rsidRDefault="00781563" w:rsidP="00781563">
      <w:pPr>
        <w:spacing w:line="276" w:lineRule="auto"/>
        <w:ind w:right="0" w:firstLine="0"/>
        <w:jc w:val="center"/>
        <w:outlineLvl w:val="0"/>
        <w:rPr>
          <w:rFonts w:ascii="Bahij Badr" w:hAnsi="Bahij Badr" w:cs="Bahij Badr"/>
          <w:bCs/>
          <w:sz w:val="40"/>
          <w:szCs w:val="36"/>
          <w:lang w:bidi="ps-AF"/>
        </w:rPr>
      </w:pPr>
      <w:bookmarkStart w:id="70" w:name="_Toc50202803"/>
      <w:bookmarkStart w:id="71" w:name="_Toc50256025"/>
      <w:bookmarkStart w:id="72" w:name="_Toc50256165"/>
      <w:bookmarkStart w:id="73" w:name="_Toc50257130"/>
      <w:bookmarkStart w:id="74" w:name="_Toc50536804"/>
      <w:bookmarkStart w:id="75" w:name="_Toc50539477"/>
      <w:bookmarkStart w:id="76" w:name="_Toc51467695"/>
      <w:bookmarkStart w:id="77" w:name="_Toc51468568"/>
      <w:bookmarkStart w:id="78" w:name="_Toc51470912"/>
      <w:bookmarkStart w:id="79" w:name="_Toc52105992"/>
      <w:r w:rsidRPr="007F27A6">
        <w:rPr>
          <w:rFonts w:ascii="Bahij Badr" w:hAnsi="Bahij Badr" w:cs="Bahij Badr"/>
          <w:bCs/>
          <w:sz w:val="40"/>
          <w:szCs w:val="36"/>
          <w:rtl/>
          <w:lang w:bidi="ps-AF"/>
        </w:rPr>
        <w:t>پېژندنه</w:t>
      </w:r>
      <w:bookmarkEnd w:id="70"/>
      <w:bookmarkEnd w:id="71"/>
      <w:bookmarkEnd w:id="72"/>
      <w:bookmarkEnd w:id="73"/>
      <w:bookmarkEnd w:id="74"/>
      <w:bookmarkEnd w:id="75"/>
      <w:bookmarkEnd w:id="76"/>
      <w:bookmarkEnd w:id="77"/>
      <w:bookmarkEnd w:id="78"/>
      <w:bookmarkEnd w:id="79"/>
    </w:p>
    <w:p w:rsidR="00781563" w:rsidRPr="00661481" w:rsidRDefault="00781563" w:rsidP="00781563">
      <w:pPr>
        <w:spacing w:line="276" w:lineRule="auto"/>
        <w:ind w:right="0" w:firstLine="0"/>
        <w:rPr>
          <w:rFonts w:ascii="Bahij Badr" w:hAnsi="Bahij Badr" w:cs="Bahij Badr"/>
          <w:b w:val="0"/>
          <w:sz w:val="28"/>
          <w:szCs w:val="24"/>
          <w:rtl/>
          <w:lang w:bidi="ps-AF"/>
        </w:rPr>
      </w:pPr>
      <w:r w:rsidRPr="00661481">
        <w:rPr>
          <w:rFonts w:ascii="Bahij Badr" w:hAnsi="Bahij Badr" w:cs="Bahij Badr"/>
          <w:b w:val="0"/>
          <w:sz w:val="28"/>
          <w:szCs w:val="24"/>
          <w:rtl/>
          <w:lang w:bidi="ps-AF"/>
        </w:rPr>
        <w:t xml:space="preserve">دغه </w:t>
      </w:r>
      <w:r w:rsidR="007F27A6">
        <w:rPr>
          <w:rFonts w:ascii="Bahij Badr" w:hAnsi="Bahij Badr" w:cs="Bahij Badr"/>
          <w:b w:val="0"/>
          <w:sz w:val="28"/>
          <w:szCs w:val="24"/>
          <w:rtl/>
          <w:lang w:bidi="ps-AF"/>
        </w:rPr>
        <w:t>څپرکی دېته ځانګړی سوی دی چ</w:t>
      </w:r>
      <w:r w:rsidR="007F27A6">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دا پایلیک </w:t>
      </w:r>
      <w:r w:rsidR="007F27A6">
        <w:rPr>
          <w:rFonts w:ascii="Bahij Badr" w:hAnsi="Bahij Badr" w:cs="Bahij Badr"/>
          <w:b w:val="0"/>
          <w:sz w:val="28"/>
          <w:szCs w:val="24"/>
          <w:rtl/>
          <w:lang w:bidi="ps-AF"/>
        </w:rPr>
        <w:t>وپېژندل سي. ددې څپرکي په شروع ک</w:t>
      </w:r>
      <w:r w:rsidR="007F27A6">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به لومړی ټول پایلیک ته یوه لنډ</w:t>
      </w:r>
      <w:r w:rsidR="007F27A6">
        <w:rPr>
          <w:rFonts w:ascii="Bahij Badr" w:hAnsi="Bahij Badr" w:cs="Bahij Badr"/>
          <w:b w:val="0"/>
          <w:sz w:val="28"/>
          <w:szCs w:val="24"/>
          <w:rtl/>
          <w:lang w:bidi="ps-AF"/>
        </w:rPr>
        <w:t>ه کتنه وسي، بیا په مشخصه ساحه ک</w:t>
      </w:r>
      <w:r w:rsidR="007F27A6">
        <w:rPr>
          <w:rFonts w:ascii="Bahij Badr" w:hAnsi="Bahij Badr" w:cs="Bahij Badr" w:hint="cs"/>
          <w:b w:val="0"/>
          <w:sz w:val="28"/>
          <w:szCs w:val="24"/>
          <w:rtl/>
          <w:lang w:bidi="ps-AF"/>
        </w:rPr>
        <w:t>ي</w:t>
      </w:r>
      <w:r w:rsidRPr="00661481">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کومي موجوده ستونزي دي هغه بیان کړل سي وروسته به د هغو ستونزو لپاره د حل لاري وړاندي س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په څه ډول کول</w:t>
      </w:r>
      <w:r w:rsidR="007F27A6">
        <w:rPr>
          <w:rFonts w:ascii="Bahij Badr" w:hAnsi="Bahij Badr" w:cs="Bahij Badr" w:hint="cs"/>
          <w:b w:val="0"/>
          <w:sz w:val="28"/>
          <w:szCs w:val="24"/>
          <w:rtl/>
          <w:lang w:bidi="ps-AF"/>
        </w:rPr>
        <w:t>ا</w:t>
      </w:r>
      <w:r w:rsidRPr="00661481">
        <w:rPr>
          <w:rFonts w:ascii="Bahij Badr" w:hAnsi="Bahij Badr" w:cs="Bahij Badr"/>
          <w:b w:val="0"/>
          <w:sz w:val="28"/>
          <w:szCs w:val="24"/>
          <w:rtl/>
          <w:lang w:bidi="ps-AF"/>
        </w:rPr>
        <w:t xml:space="preserve">ی سو دغه ستونزي د امکان تر حده له منځه یوسو. همدارنګه پدې څپرکي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ددې پایلیک موخي او هغو</w:t>
      </w:r>
      <w:r w:rsidR="00401B64">
        <w:rPr>
          <w:rFonts w:ascii="Bahij Badr" w:hAnsi="Bahij Badr" w:cs="Bahij Badr"/>
          <w:b w:val="0"/>
          <w:sz w:val="28"/>
          <w:szCs w:val="24"/>
          <w:rtl/>
          <w:lang w:bidi="ps-AF"/>
        </w:rPr>
        <w:t xml:space="preserve"> ته د رسېدو لاري چاري تشریح </w:t>
      </w:r>
      <w:r w:rsidR="00401B64">
        <w:rPr>
          <w:rFonts w:ascii="Bahij Badr" w:hAnsi="Bahij Badr" w:cs="Bahij Badr" w:hint="cs"/>
          <w:b w:val="0"/>
          <w:sz w:val="28"/>
          <w:szCs w:val="24"/>
          <w:rtl/>
          <w:lang w:bidi="ps-AF"/>
        </w:rPr>
        <w:t>سي</w:t>
      </w:r>
      <w:r w:rsidRPr="00661481">
        <w:rPr>
          <w:rFonts w:ascii="Bahij Badr" w:hAnsi="Bahij Badr" w:cs="Bahij Badr"/>
          <w:b w:val="0"/>
          <w:sz w:val="28"/>
          <w:szCs w:val="24"/>
          <w:rtl/>
          <w:lang w:bidi="ps-AF"/>
        </w:rPr>
        <w:t xml:space="preserve">. او د څپرکي په پای </w:t>
      </w:r>
      <w:r w:rsidR="007F27A6">
        <w:rPr>
          <w:rFonts w:ascii="Bahij Badr" w:hAnsi="Bahij Badr" w:cs="Bahij Badr"/>
          <w:b w:val="0"/>
          <w:sz w:val="28"/>
          <w:szCs w:val="24"/>
          <w:rtl/>
          <w:lang w:bidi="ps-AF"/>
        </w:rPr>
        <w:t>کي</w:t>
      </w:r>
      <w:r w:rsidR="00401B64">
        <w:rPr>
          <w:rFonts w:ascii="Bahij Badr" w:hAnsi="Bahij Badr" w:cs="Bahij Badr"/>
          <w:b w:val="0"/>
          <w:sz w:val="28"/>
          <w:szCs w:val="24"/>
          <w:rtl/>
          <w:lang w:bidi="ps-AF"/>
        </w:rPr>
        <w:t xml:space="preserve"> به دا څرګند</w:t>
      </w:r>
      <w:r w:rsidRPr="00661481">
        <w:rPr>
          <w:rFonts w:ascii="Bahij Badr" w:hAnsi="Bahij Badr" w:cs="Bahij Badr"/>
          <w:b w:val="0"/>
          <w:sz w:val="28"/>
          <w:szCs w:val="24"/>
          <w:rtl/>
          <w:lang w:bidi="ps-AF"/>
        </w:rPr>
        <w:t xml:space="preserve"> س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دغي موضوع د ټاکلو تر شاه کومي هڅوني موجودي وې. دا ټولي موضوعګاني به هره یوه په تفصیل سره شرحه سي.</w:t>
      </w:r>
    </w:p>
    <w:p w:rsidR="00781563" w:rsidRPr="003F1EB7" w:rsidRDefault="00781563" w:rsidP="00781563">
      <w:pPr>
        <w:spacing w:line="276" w:lineRule="auto"/>
        <w:ind w:right="0" w:firstLine="0"/>
        <w:outlineLvl w:val="1"/>
        <w:rPr>
          <w:rFonts w:ascii="Bahij Badr" w:hAnsi="Bahij Badr" w:cs="Bahij Badr"/>
          <w:bCs/>
          <w:sz w:val="36"/>
          <w:szCs w:val="32"/>
          <w:rtl/>
          <w:lang w:bidi="ps-AF"/>
        </w:rPr>
      </w:pPr>
      <w:bookmarkStart w:id="80" w:name="_Toc50202804"/>
      <w:bookmarkStart w:id="81" w:name="_Toc50256026"/>
      <w:bookmarkStart w:id="82" w:name="_Toc50256166"/>
      <w:bookmarkStart w:id="83" w:name="_Toc50257131"/>
      <w:bookmarkStart w:id="84" w:name="_Toc50536805"/>
      <w:bookmarkStart w:id="85" w:name="_Toc50539478"/>
      <w:bookmarkStart w:id="86" w:name="_Toc51467696"/>
      <w:bookmarkStart w:id="87" w:name="_Toc51468569"/>
      <w:bookmarkStart w:id="88" w:name="_Toc51470913"/>
      <w:bookmarkStart w:id="89" w:name="_Toc52105993"/>
      <w:r w:rsidRPr="003F1EB7">
        <w:rPr>
          <w:rFonts w:ascii="Bahij Badr" w:hAnsi="Bahij Badr" w:cs="Bahij Badr"/>
          <w:bCs/>
          <w:sz w:val="32"/>
          <w:szCs w:val="28"/>
          <w:lang w:bidi="ps-AF"/>
        </w:rPr>
        <w:t>1.1</w:t>
      </w:r>
      <w:r w:rsidRPr="003F1EB7">
        <w:rPr>
          <w:rFonts w:ascii="Bahij Badr" w:hAnsi="Bahij Badr" w:cs="Bahij Badr"/>
          <w:bCs/>
          <w:sz w:val="32"/>
          <w:szCs w:val="28"/>
          <w:rtl/>
          <w:lang w:bidi="ps-AF"/>
        </w:rPr>
        <w:t xml:space="preserve"> </w:t>
      </w:r>
      <w:r w:rsidRPr="003F1EB7">
        <w:rPr>
          <w:rFonts w:ascii="Bahij Badr" w:hAnsi="Bahij Badr" w:cs="Bahij Badr"/>
          <w:bCs/>
          <w:sz w:val="36"/>
          <w:szCs w:val="32"/>
          <w:rtl/>
          <w:lang w:bidi="ps-AF"/>
        </w:rPr>
        <w:t>لنډه کتنه</w:t>
      </w:r>
      <w:bookmarkEnd w:id="80"/>
      <w:bookmarkEnd w:id="81"/>
      <w:bookmarkEnd w:id="82"/>
      <w:bookmarkEnd w:id="83"/>
      <w:bookmarkEnd w:id="84"/>
      <w:bookmarkEnd w:id="85"/>
      <w:bookmarkEnd w:id="86"/>
      <w:bookmarkEnd w:id="87"/>
      <w:bookmarkEnd w:id="88"/>
      <w:bookmarkEnd w:id="89"/>
    </w:p>
    <w:p w:rsidR="00781563" w:rsidRPr="00661481" w:rsidRDefault="00781563" w:rsidP="003F1EB7">
      <w:pPr>
        <w:spacing w:line="276" w:lineRule="auto"/>
        <w:ind w:right="0" w:firstLine="0"/>
        <w:rPr>
          <w:rFonts w:ascii="Bahij Badr" w:hAnsi="Bahij Badr" w:cs="Bahij Badr"/>
          <w:b w:val="0"/>
          <w:sz w:val="28"/>
          <w:szCs w:val="24"/>
          <w:rtl/>
          <w:lang w:bidi="ps-AF"/>
        </w:rPr>
      </w:pPr>
      <w:r w:rsidRPr="00661481">
        <w:rPr>
          <w:rFonts w:ascii="Bahij Badr" w:hAnsi="Bahij Badr" w:cs="Bahij Badr"/>
          <w:b w:val="0"/>
          <w:sz w:val="28"/>
          <w:szCs w:val="24"/>
          <w:rtl/>
          <w:lang w:bidi="ps-AF"/>
        </w:rPr>
        <w:t>ددې پایلیک جوړښت پدې ډول دی</w:t>
      </w:r>
      <w:r w:rsidR="00E31C75">
        <w:rPr>
          <w:rFonts w:ascii="Bahij Badr" w:hAnsi="Bahij Badr" w:cs="Bahij Badr" w:hint="cs"/>
          <w:b w:val="0"/>
          <w:sz w:val="28"/>
          <w:szCs w:val="24"/>
          <w:rtl/>
          <w:lang w:bidi="ps-AF"/>
        </w:rPr>
        <w:t>،</w:t>
      </w:r>
      <w:r w:rsidRPr="00661481">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چي</w:t>
      </w:r>
      <w:r w:rsidR="00E31C75">
        <w:rPr>
          <w:rFonts w:ascii="Bahij Badr" w:hAnsi="Bahij Badr" w:cs="Bahij Badr"/>
          <w:b w:val="0"/>
          <w:sz w:val="28"/>
          <w:szCs w:val="24"/>
          <w:rtl/>
          <w:lang w:bidi="ps-AF"/>
        </w:rPr>
        <w:t xml:space="preserve"> په لومړ</w:t>
      </w:r>
      <w:r w:rsidR="00E31C75">
        <w:rPr>
          <w:rFonts w:ascii="Bahij Badr" w:hAnsi="Bahij Badr" w:cs="Bahij Badr" w:hint="cs"/>
          <w:b w:val="0"/>
          <w:sz w:val="28"/>
          <w:szCs w:val="24"/>
          <w:rtl/>
          <w:lang w:bidi="ps-AF"/>
        </w:rPr>
        <w:t>ی</w:t>
      </w:r>
      <w:r w:rsidR="00E31C75">
        <w:rPr>
          <w:rFonts w:ascii="Bahij Badr" w:hAnsi="Bahij Badr" w:cs="Bahij Badr"/>
          <w:b w:val="0"/>
          <w:sz w:val="28"/>
          <w:szCs w:val="24"/>
          <w:rtl/>
          <w:lang w:bidi="ps-AF"/>
        </w:rPr>
        <w:t xml:space="preserve"> څپرک</w:t>
      </w:r>
      <w:r w:rsidR="00E31C75">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د ټول پایلیک یوه لنډه پېژندنه کيږي، د هغه څخه وروسته په دوهم څپرکي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به </w:t>
      </w:r>
      <w:r w:rsidRPr="00661481">
        <w:rPr>
          <w:rFonts w:ascii="Bahij Badr" w:hAnsi="Bahij Badr" w:cs="Bahij Badr"/>
          <w:b w:val="0"/>
        </w:rPr>
        <w:t>CMS</w:t>
      </w:r>
      <w:r w:rsidR="00E31C75">
        <w:rPr>
          <w:rFonts w:ascii="Bahij Badr" w:hAnsi="Bahij Badr" w:cs="Bahij Badr"/>
          <w:b w:val="0"/>
        </w:rPr>
        <w:t>(Content Management System)</w:t>
      </w:r>
      <w:r w:rsidRPr="00661481">
        <w:rPr>
          <w:rFonts w:ascii="Bahij Badr" w:hAnsi="Bahij Badr" w:cs="Bahij Badr"/>
          <w:b w:val="0"/>
          <w:sz w:val="26"/>
          <w:rtl/>
          <w:lang w:bidi="ps-AF"/>
        </w:rPr>
        <w:t xml:space="preserve"> </w:t>
      </w:r>
      <w:r w:rsidRPr="00661481">
        <w:rPr>
          <w:rFonts w:ascii="Bahij Badr" w:hAnsi="Bahij Badr" w:cs="Bahij Badr"/>
          <w:b w:val="0"/>
          <w:sz w:val="28"/>
          <w:szCs w:val="24"/>
          <w:rtl/>
          <w:lang w:bidi="ps-AF"/>
        </w:rPr>
        <w:t>سیسټمونه</w:t>
      </w:r>
      <w:r w:rsidRPr="00661481">
        <w:rPr>
          <w:rFonts w:ascii="Bahij Badr" w:hAnsi="Bahij Badr" w:cs="Bahij Badr"/>
          <w:b w:val="0"/>
          <w:sz w:val="28"/>
          <w:szCs w:val="24"/>
          <w:lang w:bidi="ps-AF"/>
        </w:rPr>
        <w:t xml:space="preserve"> </w:t>
      </w:r>
      <w:r w:rsidRPr="00661481">
        <w:rPr>
          <w:rFonts w:ascii="Bahij Badr" w:hAnsi="Bahij Badr" w:cs="Bahij Badr"/>
          <w:b w:val="0"/>
          <w:sz w:val="28"/>
          <w:szCs w:val="24"/>
          <w:rtl/>
          <w:lang w:bidi="ps-AF"/>
        </w:rPr>
        <w:t xml:space="preserve">وپېژندل س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څه ډول سیسټمونه د</w:t>
      </w:r>
      <w:r w:rsidR="00E31C75">
        <w:rPr>
          <w:rFonts w:ascii="Bahij Badr" w:hAnsi="Bahij Badr" w:cs="Bahij Badr"/>
          <w:b w:val="0"/>
          <w:sz w:val="28"/>
          <w:szCs w:val="24"/>
          <w:rtl/>
          <w:lang w:bidi="ps-AF"/>
        </w:rPr>
        <w:t>ي</w:t>
      </w:r>
      <w:r w:rsidRPr="00661481">
        <w:rPr>
          <w:rFonts w:ascii="Bahij Badr" w:hAnsi="Bahij Badr" w:cs="Bahij Badr"/>
          <w:b w:val="0"/>
          <w:sz w:val="28"/>
          <w:szCs w:val="24"/>
          <w:rtl/>
          <w:lang w:bidi="ps-AF"/>
        </w:rPr>
        <w:t xml:space="preserve">. </w:t>
      </w:r>
      <w:r w:rsidR="00E31C75">
        <w:rPr>
          <w:rFonts w:ascii="Bahij Badr" w:hAnsi="Bahij Badr" w:cs="Bahij Badr"/>
          <w:b w:val="0"/>
          <w:sz w:val="28"/>
          <w:szCs w:val="24"/>
          <w:rtl/>
          <w:lang w:bidi="ps-AF"/>
        </w:rPr>
        <w:t>په دریم څپرک</w:t>
      </w:r>
      <w:r w:rsidR="00E31C75">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هغه سیسټمونو ته نظر کیږ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دې پایلیک د پروژې سره تړاو لري. او هغه سیسټمونه به د </w:t>
      </w:r>
      <w:r w:rsidRPr="00661481">
        <w:rPr>
          <w:rFonts w:ascii="Bahij Badr" w:hAnsi="Bahij Badr" w:cs="Bahij Badr"/>
          <w:b w:val="0"/>
          <w:sz w:val="26"/>
          <w:lang w:bidi="ps-AF"/>
        </w:rPr>
        <w:t>architecture</w:t>
      </w:r>
      <w:r w:rsidRPr="00661481">
        <w:rPr>
          <w:rFonts w:ascii="Bahij Badr" w:hAnsi="Bahij Badr" w:cs="Bahij Badr"/>
          <w:b w:val="0"/>
          <w:sz w:val="26"/>
          <w:rtl/>
          <w:lang w:bidi="ps-AF"/>
        </w:rPr>
        <w:t xml:space="preserve"> </w:t>
      </w:r>
      <w:r w:rsidRPr="00661481">
        <w:rPr>
          <w:rFonts w:ascii="Bahij Badr" w:hAnsi="Bahij Badr" w:cs="Bahij Badr"/>
          <w:b w:val="0"/>
          <w:sz w:val="28"/>
          <w:szCs w:val="24"/>
          <w:rtl/>
          <w:lang w:bidi="ps-AF"/>
        </w:rPr>
        <w:t xml:space="preserve">په شمول د نورو خصوصیاتو سره تشریح سي. په څلورم څپرکي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به د دې پایلیک د پروژې د تګلاري په اړه بحث ترسره س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 کومو کړنلارو</w:t>
      </w:r>
      <w:r w:rsidR="00E31C75">
        <w:rPr>
          <w:rFonts w:ascii="Bahij Badr" w:hAnsi="Bahij Badr" w:cs="Bahij Badr" w:hint="cs"/>
          <w:b w:val="0"/>
          <w:sz w:val="28"/>
          <w:szCs w:val="24"/>
          <w:rtl/>
          <w:lang w:bidi="ps-AF"/>
        </w:rPr>
        <w:t xml:space="preserve"> او مېتودو</w:t>
      </w:r>
      <w:r w:rsidRPr="00661481">
        <w:rPr>
          <w:rFonts w:ascii="Bahij Badr" w:hAnsi="Bahij Badr" w:cs="Bahij Badr"/>
          <w:b w:val="0"/>
          <w:sz w:val="28"/>
          <w:szCs w:val="24"/>
          <w:rtl/>
          <w:lang w:bidi="ps-AF"/>
        </w:rPr>
        <w:t xml:space="preserve"> څخه کار اخیستل س</w:t>
      </w:r>
      <w:r w:rsidR="00E31C75">
        <w:rPr>
          <w:rFonts w:ascii="Bahij Badr" w:hAnsi="Bahij Badr" w:cs="Bahij Badr"/>
          <w:b w:val="0"/>
          <w:sz w:val="28"/>
          <w:szCs w:val="24"/>
          <w:rtl/>
          <w:lang w:bidi="ps-AF"/>
        </w:rPr>
        <w:t>وی دی. پنځم څپرک</w:t>
      </w:r>
      <w:r w:rsidR="00E31C75">
        <w:rPr>
          <w:rFonts w:ascii="Bahij Badr" w:hAnsi="Bahij Badr" w:cs="Bahij Badr" w:hint="cs"/>
          <w:b w:val="0"/>
          <w:sz w:val="28"/>
          <w:szCs w:val="24"/>
          <w:rtl/>
          <w:lang w:bidi="ps-AF"/>
        </w:rPr>
        <w:t>ۍ</w:t>
      </w:r>
      <w:r w:rsidRPr="00661481">
        <w:rPr>
          <w:rFonts w:ascii="Bahij Badr" w:hAnsi="Bahij Badr" w:cs="Bahij Badr"/>
          <w:b w:val="0"/>
          <w:sz w:val="28"/>
          <w:szCs w:val="24"/>
          <w:rtl/>
          <w:lang w:bidi="ps-AF"/>
        </w:rPr>
        <w:t xml:space="preserve"> </w:t>
      </w:r>
      <w:r w:rsidRPr="00661481">
        <w:rPr>
          <w:rFonts w:ascii="Bahij Badr" w:hAnsi="Bahij Badr" w:cs="Bahij Badr"/>
          <w:b w:val="0"/>
          <w:sz w:val="28"/>
          <w:szCs w:val="24"/>
          <w:lang w:bidi="ps-AF"/>
        </w:rPr>
        <w:t xml:space="preserve"> </w:t>
      </w:r>
      <w:r w:rsidRPr="00661481">
        <w:rPr>
          <w:rFonts w:ascii="Bahij Badr" w:hAnsi="Bahij Badr" w:cs="Bahij Badr"/>
          <w:b w:val="0"/>
          <w:sz w:val="26"/>
          <w:lang w:bidi="ps-AF"/>
        </w:rPr>
        <w:t>PDC</w:t>
      </w:r>
      <w:r w:rsidR="00E31C75">
        <w:rPr>
          <w:rFonts w:ascii="Bahij Badr" w:hAnsi="Bahij Badr" w:cs="Bahij Badr"/>
          <w:b w:val="0"/>
          <w:sz w:val="26"/>
          <w:lang w:bidi="ps-AF"/>
        </w:rPr>
        <w:t>(Professional Development Center)</w:t>
      </w:r>
      <w:r w:rsidRPr="00661481">
        <w:rPr>
          <w:rFonts w:ascii="Bahij Badr" w:hAnsi="Bahij Badr" w:cs="Bahij Badr"/>
          <w:b w:val="0"/>
          <w:sz w:val="26"/>
          <w:rtl/>
          <w:lang w:bidi="ps-AF"/>
        </w:rPr>
        <w:t xml:space="preserve">مرکز لپاره سیسټم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w:t>
      </w:r>
      <w:r w:rsidR="003F1EB7">
        <w:rPr>
          <w:rFonts w:ascii="Bahij Badr" w:hAnsi="Bahij Badr" w:cs="Bahij Badr"/>
          <w:b w:val="0"/>
          <w:sz w:val="28"/>
          <w:szCs w:val="24"/>
          <w:rtl/>
          <w:lang w:bidi="ps-AF"/>
        </w:rPr>
        <w:t>د دې پایلیک پروژه ده تشریح کوي.</w:t>
      </w:r>
      <w:r w:rsidR="003F1EB7">
        <w:rPr>
          <w:rFonts w:ascii="Bahij Badr" w:hAnsi="Bahij Badr" w:cs="Bahij Badr"/>
          <w:b w:val="0"/>
          <w:sz w:val="28"/>
          <w:szCs w:val="24"/>
          <w:lang w:bidi="ps-AF"/>
        </w:rPr>
        <w:t xml:space="preserve"> </w:t>
      </w:r>
      <w:r w:rsidRPr="00661481">
        <w:rPr>
          <w:rFonts w:ascii="Bahij Badr" w:hAnsi="Bahij Badr" w:cs="Bahij Badr"/>
          <w:b w:val="0"/>
          <w:sz w:val="28"/>
          <w:szCs w:val="24"/>
          <w:rtl/>
          <w:lang w:bidi="ps-AF"/>
        </w:rPr>
        <w:t xml:space="preserve">د هغه </w:t>
      </w:r>
      <w:r w:rsidRPr="00661481">
        <w:rPr>
          <w:rFonts w:ascii="Bahij Badr" w:hAnsi="Bahij Badr" w:cs="Bahij Badr"/>
          <w:b w:val="0"/>
          <w:sz w:val="26"/>
          <w:lang w:bidi="ps-AF"/>
        </w:rPr>
        <w:t>design, architecture</w:t>
      </w:r>
      <w:r w:rsidRPr="00661481">
        <w:rPr>
          <w:rFonts w:ascii="Bahij Badr" w:hAnsi="Bahij Badr" w:cs="Bahij Badr"/>
          <w:b w:val="0"/>
          <w:sz w:val="28"/>
          <w:szCs w:val="24"/>
          <w:rtl/>
          <w:lang w:bidi="ps-AF"/>
        </w:rPr>
        <w:t xml:space="preserve"> او </w:t>
      </w:r>
      <w:r w:rsidRPr="00661481">
        <w:rPr>
          <w:rFonts w:ascii="Bahij Badr" w:hAnsi="Bahij Badr" w:cs="Bahij Badr"/>
          <w:b w:val="0"/>
          <w:sz w:val="26"/>
          <w:lang w:bidi="ps-AF"/>
        </w:rPr>
        <w:t>functionalities</w:t>
      </w:r>
      <w:r w:rsidRPr="00661481">
        <w:rPr>
          <w:rFonts w:ascii="Bahij Badr" w:hAnsi="Bahij Badr" w:cs="Bahij Badr"/>
          <w:b w:val="0"/>
          <w:sz w:val="26"/>
          <w:rtl/>
          <w:lang w:bidi="ps-AF"/>
        </w:rPr>
        <w:t xml:space="preserve"> </w:t>
      </w:r>
      <w:r w:rsidRPr="00661481">
        <w:rPr>
          <w:rFonts w:ascii="Bahij Badr" w:hAnsi="Bahij Badr" w:cs="Bahij Badr"/>
          <w:b w:val="0"/>
          <w:sz w:val="28"/>
          <w:szCs w:val="24"/>
          <w:rtl/>
          <w:lang w:bidi="ps-AF"/>
        </w:rPr>
        <w:t xml:space="preserve">یو په یو بیانیږي. په شپږم څپرکي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ددې سیسټم </w:t>
      </w:r>
      <w:r w:rsidRPr="00661481">
        <w:rPr>
          <w:rFonts w:ascii="Bahij Badr" w:hAnsi="Bahij Badr" w:cs="Bahij Badr"/>
          <w:b w:val="0"/>
          <w:sz w:val="26"/>
          <w:lang w:bidi="ps-AF"/>
        </w:rPr>
        <w:t>implementation</w:t>
      </w:r>
      <w:r w:rsidRPr="00661481">
        <w:rPr>
          <w:rFonts w:ascii="Bahij Badr" w:hAnsi="Bahij Badr" w:cs="Bahij Badr"/>
          <w:b w:val="0"/>
          <w:sz w:val="26"/>
          <w:rtl/>
          <w:lang w:bidi="ps-AF"/>
        </w:rPr>
        <w:t xml:space="preserve"> </w:t>
      </w:r>
      <w:r w:rsidRPr="00661481">
        <w:rPr>
          <w:rFonts w:ascii="Bahij Badr" w:hAnsi="Bahij Badr" w:cs="Bahij Badr"/>
          <w:b w:val="0"/>
          <w:sz w:val="28"/>
          <w:szCs w:val="24"/>
          <w:rtl/>
          <w:lang w:bidi="ps-AF"/>
        </w:rPr>
        <w:t xml:space="preserve">په اړه بحث ترسره کیږي، او هغه ټکنالوژیاني به وپېژندل سي </w:t>
      </w:r>
      <w:r w:rsidR="007F27A6">
        <w:rPr>
          <w:rFonts w:ascii="Bahij Badr" w:hAnsi="Bahij Badr" w:cs="Bahij Badr"/>
          <w:b w:val="0"/>
          <w:sz w:val="28"/>
          <w:szCs w:val="24"/>
          <w:rtl/>
          <w:lang w:bidi="ps-AF"/>
        </w:rPr>
        <w:t>چي</w:t>
      </w:r>
      <w:r w:rsidRPr="00661481">
        <w:rPr>
          <w:rFonts w:ascii="Bahij Badr" w:hAnsi="Bahij Badr" w:cs="Bahij Badr"/>
          <w:b w:val="0"/>
          <w:sz w:val="28"/>
          <w:szCs w:val="24"/>
          <w:rtl/>
          <w:lang w:bidi="ps-AF"/>
        </w:rPr>
        <w:t xml:space="preserve"> ددغه سیسټم په جوړولو </w:t>
      </w:r>
      <w:r w:rsidR="007F27A6">
        <w:rPr>
          <w:rFonts w:ascii="Bahij Badr" w:hAnsi="Bahij Badr" w:cs="Bahij Badr"/>
          <w:b w:val="0"/>
          <w:sz w:val="28"/>
          <w:szCs w:val="24"/>
          <w:rtl/>
          <w:lang w:bidi="ps-AF"/>
        </w:rPr>
        <w:t>کي</w:t>
      </w:r>
      <w:r w:rsidRPr="00661481">
        <w:rPr>
          <w:rFonts w:ascii="Bahij Badr" w:hAnsi="Bahij Badr" w:cs="Bahij Badr"/>
          <w:b w:val="0"/>
          <w:sz w:val="28"/>
          <w:szCs w:val="24"/>
          <w:rtl/>
          <w:lang w:bidi="ps-AF"/>
        </w:rPr>
        <w:t xml:space="preserve"> ورڅخه کار اخیستل سوی دی. </w:t>
      </w:r>
    </w:p>
    <w:p w:rsidR="00781563" w:rsidRPr="003F1EB7" w:rsidRDefault="00781563" w:rsidP="00781563">
      <w:pPr>
        <w:spacing w:line="276" w:lineRule="auto"/>
        <w:ind w:right="0" w:firstLine="0"/>
        <w:outlineLvl w:val="1"/>
        <w:rPr>
          <w:rFonts w:ascii="Bahij Badr" w:hAnsi="Bahij Badr" w:cs="Bahij Badr"/>
          <w:bCs/>
          <w:sz w:val="28"/>
          <w:szCs w:val="28"/>
          <w:rtl/>
          <w:lang w:bidi="ps-AF"/>
        </w:rPr>
      </w:pPr>
      <w:bookmarkStart w:id="90" w:name="_Toc50202805"/>
      <w:bookmarkStart w:id="91" w:name="_Toc50256027"/>
      <w:bookmarkStart w:id="92" w:name="_Toc50256167"/>
      <w:bookmarkStart w:id="93" w:name="_Toc50257132"/>
      <w:bookmarkStart w:id="94" w:name="_Toc50536806"/>
      <w:bookmarkStart w:id="95" w:name="_Toc50539479"/>
      <w:bookmarkStart w:id="96" w:name="_Toc51467697"/>
      <w:bookmarkStart w:id="97" w:name="_Toc51468570"/>
      <w:bookmarkStart w:id="98" w:name="_Toc51470914"/>
      <w:bookmarkStart w:id="99" w:name="_Toc52105994"/>
      <w:r w:rsidRPr="003F1EB7">
        <w:rPr>
          <w:rFonts w:ascii="Bahij Badr" w:hAnsi="Bahij Badr" w:cs="Bahij Badr"/>
          <w:bCs/>
          <w:sz w:val="32"/>
          <w:szCs w:val="32"/>
          <w:lang w:bidi="ps-AF"/>
        </w:rPr>
        <w:t>1.2</w:t>
      </w:r>
      <w:r w:rsidRPr="003F1EB7">
        <w:rPr>
          <w:rFonts w:ascii="Bahij Badr" w:hAnsi="Bahij Badr" w:cs="Bahij Badr"/>
          <w:bCs/>
          <w:sz w:val="32"/>
          <w:szCs w:val="32"/>
          <w:rtl/>
          <w:lang w:bidi="ps-AF"/>
        </w:rPr>
        <w:t xml:space="preserve"> موجوده ستونز</w:t>
      </w:r>
      <w:bookmarkEnd w:id="90"/>
      <w:bookmarkEnd w:id="91"/>
      <w:bookmarkEnd w:id="92"/>
      <w:bookmarkEnd w:id="93"/>
      <w:r w:rsidRPr="003F1EB7">
        <w:rPr>
          <w:rFonts w:ascii="Bahij Badr" w:hAnsi="Bahij Badr" w:cs="Bahij Badr"/>
          <w:bCs/>
          <w:sz w:val="32"/>
          <w:szCs w:val="32"/>
          <w:rtl/>
          <w:lang w:bidi="ps-AF"/>
        </w:rPr>
        <w:t>ه</w:t>
      </w:r>
      <w:bookmarkEnd w:id="94"/>
      <w:bookmarkEnd w:id="95"/>
      <w:bookmarkEnd w:id="96"/>
      <w:bookmarkEnd w:id="97"/>
      <w:bookmarkEnd w:id="98"/>
      <w:bookmarkEnd w:id="99"/>
    </w:p>
    <w:p w:rsidR="00781563" w:rsidRPr="00661481" w:rsidRDefault="00781563" w:rsidP="003F1EB7">
      <w:pPr>
        <w:spacing w:after="0" w:line="276" w:lineRule="auto"/>
        <w:ind w:firstLine="0"/>
        <w:rPr>
          <w:rFonts w:ascii="Bahij Badr" w:hAnsi="Bahij Badr" w:cs="Bahij Badr"/>
          <w:b w:val="0"/>
          <w:sz w:val="22"/>
          <w:rtl/>
          <w:lang w:bidi="ps-AF"/>
        </w:rPr>
      </w:pPr>
      <w:r w:rsidRPr="00661481">
        <w:rPr>
          <w:rFonts w:ascii="Bahij Badr" w:hAnsi="Bahij Badr" w:cs="Bahij Badr"/>
          <w:b w:val="0"/>
          <w:sz w:val="22"/>
          <w:rtl/>
          <w:lang w:bidi="ps-AF"/>
        </w:rPr>
        <w:t>هر</w:t>
      </w:r>
      <w:r w:rsidRPr="00661481">
        <w:rPr>
          <w:rFonts w:ascii="Bahij Badr" w:hAnsi="Bahij Badr" w:cs="Bahij Badr"/>
          <w:b w:val="0"/>
          <w:sz w:val="22"/>
          <w:lang w:bidi="ps-AF"/>
        </w:rPr>
        <w:t xml:space="preserve"> </w:t>
      </w:r>
      <w:r w:rsidRPr="00661481">
        <w:rPr>
          <w:rFonts w:ascii="Bahij Badr" w:hAnsi="Bahij Badr" w:cs="Bahij Badr"/>
          <w:b w:val="0"/>
          <w:sz w:val="22"/>
          <w:rtl/>
          <w:lang w:bidi="ps-AF"/>
        </w:rPr>
        <w:t>ارګان یا مرکز باید ځانت</w:t>
      </w:r>
      <w:r w:rsidR="003F1EB7">
        <w:rPr>
          <w:rFonts w:ascii="Bahij Badr" w:hAnsi="Bahij Badr" w:cs="Bahij Badr"/>
          <w:b w:val="0"/>
          <w:sz w:val="22"/>
          <w:rtl/>
          <w:lang w:bidi="ps-AF"/>
        </w:rPr>
        <w:t>ه مستقل سیسټم ولري، چي تر څو خپ</w:t>
      </w:r>
      <w:r w:rsidR="003F1EB7">
        <w:rPr>
          <w:rFonts w:ascii="Bahij Badr" w:hAnsi="Bahij Badr" w:cs="Bahij Badr" w:hint="cs"/>
          <w:b w:val="0"/>
          <w:sz w:val="22"/>
          <w:rtl/>
          <w:lang w:bidi="ps-AF"/>
        </w:rPr>
        <w:t>لي</w:t>
      </w:r>
      <w:r w:rsidRPr="00661481">
        <w:rPr>
          <w:rFonts w:ascii="Bahij Badr" w:hAnsi="Bahij Badr" w:cs="Bahij Badr"/>
          <w:b w:val="0"/>
          <w:sz w:val="22"/>
          <w:rtl/>
          <w:lang w:bidi="ps-AF"/>
        </w:rPr>
        <w:t xml:space="preserve"> ټولي چاري او خدمات تنظیم کړي، ټول مواد او معلومات په خوندي ډول وساتي، د کارکوونکو معلومات او مسؤلیتونه ثبت کړي اومیاشتنی</w:t>
      </w:r>
      <w:r w:rsidR="003F1EB7">
        <w:rPr>
          <w:rFonts w:ascii="Bahij Badr" w:hAnsi="Bahij Badr" w:cs="Bahij Badr" w:hint="cs"/>
          <w:b w:val="0"/>
          <w:sz w:val="22"/>
          <w:rtl/>
          <w:lang w:bidi="ps-AF"/>
        </w:rPr>
        <w:t xml:space="preserve"> او کلنی</w:t>
      </w:r>
      <w:r w:rsidRPr="00661481">
        <w:rPr>
          <w:rFonts w:ascii="Bahij Badr" w:hAnsi="Bahij Badr" w:cs="Bahij Badr"/>
          <w:b w:val="0"/>
          <w:sz w:val="22"/>
          <w:rtl/>
          <w:lang w:bidi="ps-AF"/>
        </w:rPr>
        <w:t xml:space="preserve"> راپور ورکړي.</w:t>
      </w:r>
    </w:p>
    <w:p w:rsidR="00781563" w:rsidRPr="003F1EB7" w:rsidRDefault="00781563" w:rsidP="003F1EB7">
      <w:pPr>
        <w:spacing w:line="276" w:lineRule="auto"/>
        <w:ind w:left="2" w:firstLine="0"/>
        <w:rPr>
          <w:rFonts w:ascii="Bahij Badr" w:hAnsi="Bahij Badr" w:cs="Bahij Badr"/>
          <w:lang w:bidi="ps-AF"/>
        </w:rPr>
      </w:pPr>
      <w:r w:rsidRPr="003F1EB7">
        <w:rPr>
          <w:rFonts w:ascii="Bahij Badr" w:hAnsi="Bahij Badr" w:cs="Bahij Badr"/>
          <w:rtl/>
          <w:lang w:bidi="ps-AF"/>
        </w:rPr>
        <w:t>دا</w:t>
      </w:r>
      <w:r w:rsidRPr="003F1EB7">
        <w:rPr>
          <w:rFonts w:ascii="Bahij Badr" w:hAnsi="Bahij Badr" w:cs="Bahij Badr"/>
          <w:lang w:bidi="ps-AF"/>
        </w:rPr>
        <w:t xml:space="preserve"> </w:t>
      </w:r>
      <w:r w:rsidRPr="003F1EB7">
        <w:rPr>
          <w:rFonts w:ascii="Bahij Badr" w:hAnsi="Bahij Badr" w:cs="Bahij Badr"/>
          <w:rtl/>
          <w:lang w:bidi="ps-AF"/>
        </w:rPr>
        <w:t>چي</w:t>
      </w:r>
      <w:r w:rsidRPr="003F1EB7">
        <w:rPr>
          <w:rFonts w:ascii="Bahij Badr" w:hAnsi="Bahij Badr" w:cs="Bahij Badr"/>
          <w:lang w:bidi="ps-AF"/>
        </w:rPr>
        <w:t xml:space="preserve"> </w:t>
      </w:r>
      <w:r w:rsidRPr="003F1EB7">
        <w:rPr>
          <w:rFonts w:ascii="Bahij Badr" w:hAnsi="Bahij Badr" w:cs="Bahij Badr"/>
          <w:rtl/>
          <w:lang w:bidi="ps-AF"/>
        </w:rPr>
        <w:t>د</w:t>
      </w:r>
      <w:r w:rsidRPr="003F1EB7">
        <w:rPr>
          <w:rFonts w:ascii="Bahij Badr" w:hAnsi="Bahij Badr" w:cs="Bahij Badr"/>
          <w:lang w:bidi="ps-AF"/>
        </w:rPr>
        <w:t xml:space="preserve"> </w:t>
      </w:r>
      <w:r w:rsidR="003F1EB7" w:rsidRPr="00661481">
        <w:rPr>
          <w:rFonts w:ascii="Bahij Badr" w:hAnsi="Bahij Badr" w:cs="Bahij Badr"/>
          <w:b w:val="0"/>
          <w:sz w:val="26"/>
          <w:lang w:bidi="ps-AF"/>
        </w:rPr>
        <w:t>PDC</w:t>
      </w:r>
      <w:r w:rsidR="003F1EB7">
        <w:rPr>
          <w:rFonts w:ascii="Bahij Badr" w:hAnsi="Bahij Badr" w:cs="Bahij Badr"/>
          <w:b w:val="0"/>
          <w:sz w:val="26"/>
          <w:lang w:bidi="ps-AF"/>
        </w:rPr>
        <w:t>(Professional Development Center)</w:t>
      </w:r>
      <w:r w:rsidRPr="003F1EB7">
        <w:rPr>
          <w:rFonts w:ascii="Bahij Badr" w:hAnsi="Bahij Badr" w:cs="Bahij Badr"/>
          <w:lang w:bidi="ps-AF"/>
        </w:rPr>
        <w:t xml:space="preserve"> </w:t>
      </w:r>
      <w:r w:rsidRPr="003F1EB7">
        <w:rPr>
          <w:rFonts w:ascii="Bahij Badr" w:hAnsi="Bahij Badr" w:cs="Bahij Badr"/>
          <w:rtl/>
          <w:lang w:bidi="ps-AF"/>
        </w:rPr>
        <w:t>مرکز</w:t>
      </w:r>
      <w:r w:rsidRPr="003F1EB7">
        <w:rPr>
          <w:rFonts w:ascii="Bahij Badr" w:hAnsi="Bahij Badr" w:cs="Bahij Badr"/>
          <w:lang w:bidi="ps-AF"/>
        </w:rPr>
        <w:t xml:space="preserve"> </w:t>
      </w:r>
      <w:r w:rsidRPr="003F1EB7">
        <w:rPr>
          <w:rFonts w:ascii="Bahij Badr" w:hAnsi="Bahij Badr" w:cs="Bahij Badr"/>
          <w:rtl/>
          <w:lang w:bidi="ps-AF"/>
        </w:rPr>
        <w:t>لپاره</w:t>
      </w:r>
      <w:r w:rsidRPr="003F1EB7">
        <w:rPr>
          <w:rFonts w:ascii="Bahij Badr" w:hAnsi="Bahij Badr" w:cs="Bahij Badr"/>
          <w:lang w:bidi="ps-AF"/>
        </w:rPr>
        <w:t xml:space="preserve"> </w:t>
      </w:r>
      <w:r w:rsidRPr="003F1EB7">
        <w:rPr>
          <w:rFonts w:ascii="Bahij Badr" w:hAnsi="Bahij Badr" w:cs="Bahij Badr"/>
          <w:rtl/>
          <w:lang w:bidi="ps-AF"/>
        </w:rPr>
        <w:t>یو</w:t>
      </w:r>
      <w:r w:rsidRPr="003F1EB7">
        <w:rPr>
          <w:rFonts w:ascii="Bahij Badr" w:hAnsi="Bahij Badr" w:cs="Bahij Badr"/>
          <w:lang w:bidi="ps-AF"/>
        </w:rPr>
        <w:t xml:space="preserve"> </w:t>
      </w:r>
      <w:r w:rsidRPr="003F1EB7">
        <w:rPr>
          <w:rFonts w:ascii="Bahij Badr" w:hAnsi="Bahij Badr" w:cs="Bahij Badr"/>
          <w:rtl/>
          <w:lang w:bidi="ps-AF"/>
        </w:rPr>
        <w:t>مرکزي سیسټم تر اوسه ندی جوړ شوی، او</w:t>
      </w:r>
      <w:r w:rsidRPr="003F1EB7">
        <w:rPr>
          <w:rFonts w:ascii="Bahij Badr" w:hAnsi="Bahij Badr" w:cs="Bahij Badr"/>
          <w:lang w:bidi="ps-AF"/>
        </w:rPr>
        <w:t xml:space="preserve"> </w:t>
      </w:r>
      <w:r w:rsidRPr="003F1EB7">
        <w:rPr>
          <w:rFonts w:ascii="Bahij Badr" w:hAnsi="Bahij Badr" w:cs="Bahij Badr"/>
          <w:rtl/>
          <w:lang w:bidi="ps-AF"/>
        </w:rPr>
        <w:t>د دوي کارونه</w:t>
      </w:r>
      <w:r w:rsidRPr="003F1EB7">
        <w:rPr>
          <w:rFonts w:ascii="Bahij Badr" w:hAnsi="Bahij Badr" w:cs="Bahij Badr"/>
          <w:lang w:bidi="ps-AF"/>
        </w:rPr>
        <w:t xml:space="preserve"> </w:t>
      </w:r>
      <w:r w:rsidRPr="003F1EB7">
        <w:rPr>
          <w:rFonts w:ascii="Bahij Badr" w:hAnsi="Bahij Badr" w:cs="Bahij Badr"/>
          <w:rtl/>
          <w:lang w:bidi="ps-AF"/>
        </w:rPr>
        <w:t>په</w:t>
      </w:r>
      <w:r w:rsidRPr="003F1EB7">
        <w:rPr>
          <w:rFonts w:ascii="Bahij Badr" w:hAnsi="Bahij Badr" w:cs="Bahij Badr"/>
          <w:lang w:bidi="ps-AF"/>
        </w:rPr>
        <w:t xml:space="preserve"> </w:t>
      </w:r>
      <w:r w:rsidRPr="003F1EB7">
        <w:rPr>
          <w:rFonts w:ascii="Bahij Badr" w:hAnsi="Bahij Badr" w:cs="Bahij Badr"/>
          <w:rtl/>
          <w:lang w:bidi="ps-AF"/>
        </w:rPr>
        <w:t>کاغذي سیسټم (بریو کراسي) سره تر سره کیږي. نو یاد</w:t>
      </w:r>
      <w:r w:rsidR="003F1EB7">
        <w:rPr>
          <w:rFonts w:ascii="Bahij Badr" w:hAnsi="Bahij Badr" w:cs="Bahij Badr" w:hint="cs"/>
          <w:rtl/>
          <w:lang w:bidi="ps-AF"/>
        </w:rPr>
        <w:t>ي</w:t>
      </w:r>
      <w:r w:rsidRPr="003F1EB7">
        <w:rPr>
          <w:rFonts w:ascii="Bahij Badr" w:hAnsi="Bahij Badr" w:cs="Bahij Badr"/>
          <w:rtl/>
          <w:lang w:bidi="ps-AF"/>
        </w:rPr>
        <w:t xml:space="preserve"> ستونزي ته په کتو سره د اداري کارونو په </w:t>
      </w:r>
      <w:r w:rsidR="003F1EB7">
        <w:rPr>
          <w:rFonts w:ascii="Bahij Badr" w:hAnsi="Bahij Badr" w:cs="Bahij Badr" w:hint="cs"/>
          <w:rtl/>
          <w:lang w:bidi="ps-AF"/>
        </w:rPr>
        <w:t xml:space="preserve">ښه </w:t>
      </w:r>
      <w:r w:rsidRPr="003F1EB7">
        <w:rPr>
          <w:rFonts w:ascii="Bahij Badr" w:hAnsi="Bahij Badr" w:cs="Bahij Badr"/>
          <w:rtl/>
          <w:lang w:bidi="ps-AF"/>
        </w:rPr>
        <w:t xml:space="preserve">سمبال کولو کي یاد مرکز د خنډونو، مغلقتیاوو او د زیات وخت د ضایع </w:t>
      </w:r>
      <w:r w:rsidR="007F27A6" w:rsidRPr="003F1EB7">
        <w:rPr>
          <w:rFonts w:ascii="Bahij Badr" w:hAnsi="Bahij Badr" w:cs="Bahij Badr"/>
          <w:rtl/>
          <w:lang w:bidi="ps-AF"/>
        </w:rPr>
        <w:t>کي</w:t>
      </w:r>
      <w:r w:rsidRPr="003F1EB7">
        <w:rPr>
          <w:rFonts w:ascii="Bahij Badr" w:hAnsi="Bahij Badr" w:cs="Bahij Badr"/>
          <w:rtl/>
          <w:lang w:bidi="ps-AF"/>
        </w:rPr>
        <w:t xml:space="preserve">دلو د ستونزو سره مخ دی، نو د مخکي ذکر شویو ستونزو او خڼدونو د له منځه وړلو لپاره د </w:t>
      </w:r>
      <w:r w:rsidRPr="003F1EB7">
        <w:rPr>
          <w:rFonts w:ascii="Bahij Badr" w:hAnsi="Bahij Badr" w:cs="Bahij Badr"/>
          <w:lang w:bidi="ps-AF"/>
        </w:rPr>
        <w:t xml:space="preserve"> MEMY</w:t>
      </w:r>
      <w:r w:rsidR="003F1EB7">
        <w:rPr>
          <w:rFonts w:ascii="Bahij Badr" w:hAnsi="Bahij Badr" w:cs="Bahij Badr" w:hint="cs"/>
          <w:rtl/>
          <w:lang w:bidi="ps-AF"/>
        </w:rPr>
        <w:t>ګروپ</w:t>
      </w:r>
      <w:r w:rsidRPr="003F1EB7">
        <w:rPr>
          <w:rFonts w:ascii="Bahij Badr" w:hAnsi="Bahij Badr" w:cs="Bahij Badr"/>
          <w:rtl/>
          <w:lang w:bidi="ps-AF"/>
        </w:rPr>
        <w:t xml:space="preserve"> دا غوره وب</w:t>
      </w:r>
      <w:r w:rsidR="003F1EB7">
        <w:rPr>
          <w:rFonts w:ascii="Bahij Badr" w:hAnsi="Bahij Badr" w:cs="Bahij Badr"/>
          <w:rtl/>
          <w:lang w:bidi="ps-AF"/>
        </w:rPr>
        <w:t>لل چي د یاد مرکز لپاره</w:t>
      </w:r>
      <w:r w:rsidRPr="003F1EB7">
        <w:rPr>
          <w:rFonts w:ascii="Bahij Badr" w:hAnsi="Bahij Badr" w:cs="Bahij Badr"/>
          <w:rtl/>
          <w:lang w:bidi="ps-AF"/>
        </w:rPr>
        <w:t xml:space="preserve"> </w:t>
      </w:r>
      <w:r w:rsidR="003F1EB7">
        <w:rPr>
          <w:rFonts w:ascii="Bahij Badr" w:hAnsi="Bahij Badr" w:cs="Bahij Badr" w:hint="cs"/>
          <w:rtl/>
          <w:lang w:bidi="ps-AF"/>
        </w:rPr>
        <w:t xml:space="preserve">دیجیټلي </w:t>
      </w:r>
      <w:r w:rsidRPr="003F1EB7">
        <w:rPr>
          <w:rFonts w:ascii="Bahij Badr" w:hAnsi="Bahij Badr" w:cs="Bahij Badr"/>
          <w:rtl/>
          <w:lang w:bidi="ps-AF"/>
        </w:rPr>
        <w:t>سیسټم جوړ کړي، تر څو د دو</w:t>
      </w:r>
      <w:r w:rsidR="003F1EB7">
        <w:rPr>
          <w:rFonts w:ascii="Bahij Badr" w:hAnsi="Bahij Badr" w:cs="Bahij Badr"/>
          <w:rtl/>
          <w:lang w:bidi="ps-AF"/>
        </w:rPr>
        <w:t>ی سره د اداري چارو په سرته رسول</w:t>
      </w:r>
      <w:r w:rsidR="003F1EB7">
        <w:rPr>
          <w:rFonts w:ascii="Bahij Badr" w:hAnsi="Bahij Badr" w:cs="Bahij Badr" w:hint="cs"/>
          <w:rtl/>
          <w:lang w:bidi="ps-AF"/>
        </w:rPr>
        <w:t>و</w:t>
      </w:r>
      <w:r w:rsidRPr="003F1EB7">
        <w:rPr>
          <w:rFonts w:ascii="Bahij Badr" w:hAnsi="Bahij Badr" w:cs="Bahij Badr"/>
          <w:rtl/>
          <w:lang w:bidi="ps-AF"/>
        </w:rPr>
        <w:t xml:space="preserve"> </w:t>
      </w:r>
      <w:r w:rsidR="003F1EB7">
        <w:rPr>
          <w:rFonts w:ascii="Bahij Badr" w:hAnsi="Bahij Badr" w:cs="Bahij Badr" w:hint="cs"/>
          <w:rtl/>
          <w:lang w:bidi="ps-AF"/>
        </w:rPr>
        <w:t>کي أ</w:t>
      </w:r>
      <w:r w:rsidRPr="003F1EB7">
        <w:rPr>
          <w:rFonts w:ascii="Bahij Badr" w:hAnsi="Bahij Badr" w:cs="Bahij Badr"/>
          <w:rtl/>
          <w:lang w:bidi="ps-AF"/>
        </w:rPr>
        <w:t>سانتیا، چټکتیا، منظمتیا رامنځته کړي او د یاد مرکز کاري کیفیت لا هم ور زیات کړي.</w:t>
      </w:r>
    </w:p>
    <w:p w:rsidR="00781563" w:rsidRPr="003F1EB7" w:rsidRDefault="00781563" w:rsidP="00781563">
      <w:pPr>
        <w:spacing w:line="276" w:lineRule="auto"/>
        <w:ind w:right="0" w:firstLine="0"/>
        <w:outlineLvl w:val="1"/>
        <w:rPr>
          <w:rFonts w:ascii="Bahij Badr" w:hAnsi="Bahij Badr" w:cs="Bahij Badr"/>
          <w:bCs/>
          <w:sz w:val="36"/>
          <w:szCs w:val="32"/>
          <w:rtl/>
          <w:lang w:bidi="ps-AF"/>
        </w:rPr>
      </w:pPr>
      <w:bookmarkStart w:id="100" w:name="_Toc50202806"/>
      <w:bookmarkStart w:id="101" w:name="_Toc50256028"/>
      <w:bookmarkStart w:id="102" w:name="_Toc50256168"/>
      <w:bookmarkStart w:id="103" w:name="_Toc50257133"/>
      <w:bookmarkStart w:id="104" w:name="_Toc50536807"/>
      <w:bookmarkStart w:id="105" w:name="_Toc50539480"/>
      <w:bookmarkStart w:id="106" w:name="_Toc51467698"/>
      <w:bookmarkStart w:id="107" w:name="_Toc51468571"/>
      <w:bookmarkStart w:id="108" w:name="_Toc51470915"/>
      <w:r w:rsidRPr="003F1EB7">
        <w:rPr>
          <w:rFonts w:ascii="Bahij Badr" w:hAnsi="Bahij Badr" w:cs="Bahij Badr"/>
          <w:bCs/>
          <w:sz w:val="36"/>
          <w:szCs w:val="32"/>
          <w:lang w:bidi="ps-AF"/>
        </w:rPr>
        <w:t xml:space="preserve"> </w:t>
      </w:r>
      <w:bookmarkStart w:id="109" w:name="_Toc52105995"/>
      <w:r w:rsidRPr="003F1EB7">
        <w:rPr>
          <w:rFonts w:ascii="Bahij Badr" w:hAnsi="Bahij Badr" w:cs="Bahij Badr"/>
          <w:bCs/>
          <w:sz w:val="32"/>
          <w:szCs w:val="28"/>
          <w:lang w:bidi="ps-AF"/>
        </w:rPr>
        <w:t>1.3</w:t>
      </w:r>
      <w:r w:rsidRPr="003F1EB7">
        <w:rPr>
          <w:rFonts w:ascii="Bahij Badr" w:hAnsi="Bahij Badr" w:cs="Bahij Badr"/>
          <w:bCs/>
          <w:sz w:val="36"/>
          <w:szCs w:val="32"/>
          <w:rtl/>
          <w:lang w:bidi="ps-AF"/>
        </w:rPr>
        <w:t>حل لار</w:t>
      </w:r>
      <w:bookmarkEnd w:id="100"/>
      <w:bookmarkEnd w:id="101"/>
      <w:bookmarkEnd w:id="102"/>
      <w:bookmarkEnd w:id="103"/>
      <w:r w:rsidRPr="003F1EB7">
        <w:rPr>
          <w:rFonts w:ascii="Bahij Badr" w:hAnsi="Bahij Badr" w:cs="Bahij Badr"/>
          <w:bCs/>
          <w:sz w:val="36"/>
          <w:szCs w:val="32"/>
          <w:rtl/>
          <w:lang w:bidi="ps-AF"/>
        </w:rPr>
        <w:t>ه</w:t>
      </w:r>
      <w:bookmarkStart w:id="110" w:name="_Toc50202807"/>
      <w:bookmarkStart w:id="111" w:name="_Toc50256029"/>
      <w:bookmarkStart w:id="112" w:name="_Toc50256169"/>
      <w:bookmarkStart w:id="113" w:name="_Toc50257134"/>
      <w:bookmarkEnd w:id="104"/>
      <w:bookmarkEnd w:id="105"/>
      <w:bookmarkEnd w:id="106"/>
      <w:bookmarkEnd w:id="107"/>
      <w:bookmarkEnd w:id="108"/>
      <w:bookmarkEnd w:id="109"/>
    </w:p>
    <w:p w:rsidR="00781563" w:rsidRPr="003F1EB7" w:rsidRDefault="003F1EB7" w:rsidP="003F1EB7">
      <w:pPr>
        <w:spacing w:line="276" w:lineRule="auto"/>
        <w:rPr>
          <w:rFonts w:ascii="Bahij Badr" w:hAnsi="Bahij Badr" w:cs="Bahij Badr"/>
          <w:szCs w:val="24"/>
          <w:rtl/>
        </w:rPr>
      </w:pPr>
      <w:r>
        <w:rPr>
          <w:rFonts w:ascii="Bahij Badr" w:hAnsi="Bahij Badr" w:cs="Bahij Badr"/>
          <w:szCs w:val="24"/>
          <w:rtl/>
        </w:rPr>
        <w:t>موجود</w:t>
      </w:r>
      <w:r>
        <w:rPr>
          <w:rFonts w:ascii="Bahij Badr" w:hAnsi="Bahij Badr" w:cs="Bahij Badr" w:hint="cs"/>
          <w:szCs w:val="24"/>
          <w:rtl/>
          <w:lang w:bidi="ps-AF"/>
        </w:rPr>
        <w:t>ي</w:t>
      </w:r>
      <w:r w:rsidR="00781563" w:rsidRPr="003F1EB7">
        <w:rPr>
          <w:rFonts w:ascii="Bahij Badr" w:hAnsi="Bahij Badr" w:cs="Bahij Badr"/>
          <w:szCs w:val="24"/>
          <w:rtl/>
        </w:rPr>
        <w:t xml:space="preserve"> ستونزي ته په کتلو سره لکه څنګه چي مو وویل په یاد مرکز </w:t>
      </w:r>
      <w:r w:rsidR="007F27A6" w:rsidRPr="003F1EB7">
        <w:rPr>
          <w:rFonts w:ascii="Bahij Badr" w:hAnsi="Bahij Badr" w:cs="Bahij Badr"/>
          <w:szCs w:val="24"/>
          <w:rtl/>
        </w:rPr>
        <w:t>کي</w:t>
      </w:r>
      <w:r w:rsidR="00781563" w:rsidRPr="003F1EB7">
        <w:rPr>
          <w:rFonts w:ascii="Bahij Badr" w:hAnsi="Bahij Badr" w:cs="Bahij Badr"/>
          <w:szCs w:val="24"/>
          <w:rtl/>
        </w:rPr>
        <w:t xml:space="preserve"> تردي مهاله داسي کوم سیسټم موجود ندي او د</w:t>
      </w:r>
      <w:r>
        <w:rPr>
          <w:rFonts w:ascii="Bahij Badr" w:hAnsi="Bahij Badr" w:cs="Bahij Badr" w:hint="cs"/>
          <w:szCs w:val="24"/>
          <w:rtl/>
          <w:lang w:bidi="ps-AF"/>
        </w:rPr>
        <w:t xml:space="preserve"> </w:t>
      </w:r>
      <w:r>
        <w:rPr>
          <w:rFonts w:ascii="Bahij Badr" w:hAnsi="Bahij Badr" w:cs="Bahij Badr"/>
          <w:szCs w:val="24"/>
          <w:rtl/>
        </w:rPr>
        <w:t>دو</w:t>
      </w:r>
      <w:r>
        <w:rPr>
          <w:rFonts w:ascii="Bahij Badr" w:hAnsi="Bahij Badr" w:cs="Bahij Badr" w:hint="cs"/>
          <w:szCs w:val="24"/>
          <w:rtl/>
          <w:lang w:bidi="ps-AF"/>
        </w:rPr>
        <w:t>ي</w:t>
      </w:r>
      <w:r w:rsidR="00781563" w:rsidRPr="003F1EB7">
        <w:rPr>
          <w:rFonts w:ascii="Bahij Badr" w:hAnsi="Bahij Badr" w:cs="Bahij Badr"/>
          <w:szCs w:val="24"/>
          <w:rtl/>
        </w:rPr>
        <w:t xml:space="preserve"> ټول کارونه په </w:t>
      </w:r>
      <w:r w:rsidR="00781563" w:rsidRPr="003F1EB7">
        <w:rPr>
          <w:rFonts w:ascii="Bahij Badr" w:hAnsi="Bahij Badr" w:cs="Bahij Badr"/>
          <w:szCs w:val="24"/>
        </w:rPr>
        <w:t>hard</w:t>
      </w:r>
      <w:r>
        <w:rPr>
          <w:rFonts w:ascii="Bahij Badr" w:hAnsi="Bahij Badr" w:cs="Bahij Badr"/>
          <w:szCs w:val="24"/>
          <w:rtl/>
        </w:rPr>
        <w:t xml:space="preserve"> شکل ترسره کیږي نو دد</w:t>
      </w:r>
      <w:r>
        <w:rPr>
          <w:rFonts w:ascii="Bahij Badr" w:hAnsi="Bahij Badr" w:cs="Bahij Badr" w:hint="cs"/>
          <w:szCs w:val="24"/>
          <w:rtl/>
          <w:lang w:bidi="ps-AF"/>
        </w:rPr>
        <w:t>ې</w:t>
      </w:r>
      <w:r w:rsidR="00781563" w:rsidRPr="003F1EB7">
        <w:rPr>
          <w:rFonts w:ascii="Bahij Badr" w:hAnsi="Bahij Badr" w:cs="Bahij Badr"/>
          <w:szCs w:val="24"/>
          <w:rtl/>
        </w:rPr>
        <w:t xml:space="preserve"> مرکز لپاره یو </w:t>
      </w:r>
      <w:r w:rsidR="00781563" w:rsidRPr="003F1EB7">
        <w:rPr>
          <w:rFonts w:ascii="Bahij Badr" w:hAnsi="Bahij Badr" w:cs="Bahij Badr"/>
          <w:szCs w:val="24"/>
        </w:rPr>
        <w:t>CMS</w:t>
      </w:r>
      <w:r>
        <w:rPr>
          <w:rFonts w:ascii="Bahij Badr" w:hAnsi="Bahij Badr" w:cs="Bahij Badr" w:hint="cs"/>
          <w:szCs w:val="24"/>
          <w:rtl/>
          <w:lang w:bidi="ps-AF"/>
        </w:rPr>
        <w:t xml:space="preserve"> </w:t>
      </w:r>
      <w:r w:rsidR="00781563" w:rsidRPr="003F1EB7">
        <w:rPr>
          <w:rFonts w:ascii="Bahij Badr" w:hAnsi="Bahij Badr" w:cs="Bahij Badr"/>
          <w:szCs w:val="24"/>
        </w:rPr>
        <w:t xml:space="preserve"> </w:t>
      </w:r>
      <w:r w:rsidR="00781563" w:rsidRPr="003F1EB7">
        <w:rPr>
          <w:rFonts w:ascii="Bahij Badr" w:hAnsi="Bahij Badr" w:cs="Bahij Badr"/>
          <w:szCs w:val="24"/>
          <w:rtl/>
        </w:rPr>
        <w:t>سیسټم جوړول د مو</w:t>
      </w:r>
      <w:r>
        <w:rPr>
          <w:rFonts w:ascii="Bahij Badr" w:hAnsi="Bahij Badr" w:cs="Bahij Badr"/>
          <w:szCs w:val="24"/>
          <w:rtl/>
        </w:rPr>
        <w:t>جوده ستونزي دحل لاره ګنل کیږي چ</w:t>
      </w:r>
      <w:r>
        <w:rPr>
          <w:rFonts w:ascii="Bahij Badr" w:hAnsi="Bahij Badr" w:cs="Bahij Badr" w:hint="cs"/>
          <w:szCs w:val="24"/>
          <w:rtl/>
          <w:lang w:bidi="ps-AF"/>
        </w:rPr>
        <w:t>ي</w:t>
      </w:r>
      <w:r w:rsidR="00781563" w:rsidRPr="003F1EB7">
        <w:rPr>
          <w:rFonts w:ascii="Bahij Badr" w:hAnsi="Bahij Badr" w:cs="Bahij Badr"/>
          <w:szCs w:val="24"/>
          <w:rtl/>
        </w:rPr>
        <w:t xml:space="preserve"> د</w:t>
      </w:r>
      <w:r>
        <w:rPr>
          <w:rFonts w:ascii="Bahij Badr" w:hAnsi="Bahij Badr" w:cs="Bahij Badr" w:hint="cs"/>
          <w:szCs w:val="24"/>
          <w:rtl/>
          <w:lang w:bidi="ps-AF"/>
        </w:rPr>
        <w:t xml:space="preserve"> </w:t>
      </w:r>
      <w:r>
        <w:rPr>
          <w:rFonts w:ascii="Bahij Badr" w:hAnsi="Bahij Badr" w:cs="Bahij Badr"/>
          <w:szCs w:val="24"/>
          <w:rtl/>
        </w:rPr>
        <w:t>دو</w:t>
      </w:r>
      <w:r>
        <w:rPr>
          <w:rFonts w:ascii="Bahij Badr" w:hAnsi="Bahij Badr" w:cs="Bahij Badr" w:hint="cs"/>
          <w:szCs w:val="24"/>
          <w:rtl/>
          <w:lang w:bidi="ps-AF"/>
        </w:rPr>
        <w:t>ي</w:t>
      </w:r>
      <w:r w:rsidR="00781563" w:rsidRPr="003F1EB7">
        <w:rPr>
          <w:rFonts w:ascii="Bahij Badr" w:hAnsi="Bahij Badr" w:cs="Bahij Badr"/>
          <w:szCs w:val="24"/>
          <w:rtl/>
        </w:rPr>
        <w:t xml:space="preserve"> کارونه د </w:t>
      </w:r>
      <w:r>
        <w:rPr>
          <w:rFonts w:ascii="Bahij Badr" w:hAnsi="Bahij Badr" w:cs="Bahij Badr" w:hint="cs"/>
          <w:szCs w:val="24"/>
          <w:rtl/>
          <w:lang w:bidi="ps-AF"/>
        </w:rPr>
        <w:t xml:space="preserve">کاغذي ډول </w:t>
      </w:r>
      <w:r w:rsidR="00781563" w:rsidRPr="003F1EB7">
        <w:rPr>
          <w:rFonts w:ascii="Bahij Badr" w:hAnsi="Bahij Badr" w:cs="Bahij Badr"/>
          <w:szCs w:val="24"/>
          <w:rtl/>
        </w:rPr>
        <w:t xml:space="preserve">څخه و </w:t>
      </w:r>
      <w:r>
        <w:rPr>
          <w:rFonts w:ascii="Bahij Badr" w:hAnsi="Bahij Badr" w:cs="Bahij Badr" w:hint="cs"/>
          <w:szCs w:val="24"/>
          <w:rtl/>
          <w:lang w:bidi="ps-AF"/>
        </w:rPr>
        <w:t>دیجیټلي</w:t>
      </w:r>
      <w:r w:rsidR="00781563" w:rsidRPr="003F1EB7">
        <w:rPr>
          <w:rFonts w:ascii="Bahij Badr" w:hAnsi="Bahij Badr" w:cs="Bahij Badr"/>
          <w:szCs w:val="24"/>
          <w:rtl/>
        </w:rPr>
        <w:t xml:space="preserve"> شکل ته تبدیل سي تر</w:t>
      </w:r>
      <w:r>
        <w:rPr>
          <w:rFonts w:ascii="Bahij Badr" w:hAnsi="Bahij Badr" w:cs="Bahij Badr" w:hint="cs"/>
          <w:szCs w:val="24"/>
          <w:rtl/>
          <w:lang w:bidi="ps-AF"/>
        </w:rPr>
        <w:t xml:space="preserve"> </w:t>
      </w:r>
      <w:r w:rsidR="00781563" w:rsidRPr="003F1EB7">
        <w:rPr>
          <w:rFonts w:ascii="Bahij Badr" w:hAnsi="Bahij Badr" w:cs="Bahij Badr"/>
          <w:szCs w:val="24"/>
          <w:rtl/>
        </w:rPr>
        <w:t xml:space="preserve">څو په کارونو </w:t>
      </w:r>
      <w:r w:rsidR="007F27A6" w:rsidRPr="003F1EB7">
        <w:rPr>
          <w:rFonts w:ascii="Bahij Badr" w:hAnsi="Bahij Badr" w:cs="Bahij Badr"/>
          <w:szCs w:val="24"/>
          <w:rtl/>
        </w:rPr>
        <w:t>کي</w:t>
      </w:r>
      <w:r>
        <w:rPr>
          <w:rFonts w:ascii="Bahij Badr" w:hAnsi="Bahij Badr" w:cs="Bahij Badr"/>
          <w:szCs w:val="24"/>
          <w:rtl/>
        </w:rPr>
        <w:t xml:space="preserve"> </w:t>
      </w:r>
      <w:r>
        <w:rPr>
          <w:rFonts w:ascii="Bahij Badr" w:hAnsi="Bahij Badr" w:cs="Bahij Badr" w:hint="cs"/>
          <w:szCs w:val="24"/>
          <w:rtl/>
          <w:lang w:bidi="ps-AF"/>
        </w:rPr>
        <w:t>أ</w:t>
      </w:r>
      <w:r w:rsidR="00781563" w:rsidRPr="003F1EB7">
        <w:rPr>
          <w:rFonts w:ascii="Bahij Badr" w:hAnsi="Bahij Badr" w:cs="Bahij Badr"/>
          <w:szCs w:val="24"/>
          <w:rtl/>
        </w:rPr>
        <w:t>سانتیا</w:t>
      </w:r>
      <w:r>
        <w:rPr>
          <w:rFonts w:ascii="Bahij Badr" w:hAnsi="Bahij Badr" w:cs="Bahij Badr" w:hint="cs"/>
          <w:szCs w:val="24"/>
          <w:rtl/>
          <w:lang w:bidi="ps-AF"/>
        </w:rPr>
        <w:t>،</w:t>
      </w:r>
      <w:r w:rsidR="00781563" w:rsidRPr="003F1EB7">
        <w:rPr>
          <w:rFonts w:ascii="Bahij Badr" w:hAnsi="Bahij Badr" w:cs="Bahij Badr"/>
          <w:szCs w:val="24"/>
          <w:rtl/>
        </w:rPr>
        <w:t xml:space="preserve"> د</w:t>
      </w:r>
      <w:r>
        <w:rPr>
          <w:rFonts w:ascii="Bahij Badr" w:hAnsi="Bahij Badr" w:cs="Bahij Badr" w:hint="cs"/>
          <w:szCs w:val="24"/>
          <w:rtl/>
          <w:lang w:bidi="ps-AF"/>
        </w:rPr>
        <w:t xml:space="preserve"> </w:t>
      </w:r>
      <w:r w:rsidR="00781563" w:rsidRPr="003F1EB7">
        <w:rPr>
          <w:rFonts w:ascii="Bahij Badr" w:hAnsi="Bahij Badr" w:cs="Bahij Badr"/>
          <w:szCs w:val="24"/>
          <w:rtl/>
        </w:rPr>
        <w:t xml:space="preserve">وخت </w:t>
      </w:r>
      <w:r>
        <w:rPr>
          <w:rFonts w:ascii="Bahij Badr" w:hAnsi="Bahij Badr" w:cs="Bahij Badr" w:hint="cs"/>
          <w:szCs w:val="24"/>
          <w:rtl/>
          <w:lang w:bidi="ps-AF"/>
        </w:rPr>
        <w:t xml:space="preserve">د </w:t>
      </w:r>
      <w:r w:rsidR="00781563" w:rsidRPr="003F1EB7">
        <w:rPr>
          <w:rFonts w:ascii="Bahij Badr" w:hAnsi="Bahij Badr" w:cs="Bahij Badr"/>
          <w:szCs w:val="24"/>
          <w:rtl/>
        </w:rPr>
        <w:t>ضایع څخه مخنیوي</w:t>
      </w:r>
      <w:r>
        <w:rPr>
          <w:rFonts w:ascii="Bahij Badr" w:hAnsi="Bahij Badr" w:cs="Bahij Badr" w:hint="cs"/>
          <w:szCs w:val="24"/>
          <w:rtl/>
          <w:lang w:bidi="ps-AF"/>
        </w:rPr>
        <w:t>،</w:t>
      </w:r>
      <w:r>
        <w:rPr>
          <w:rFonts w:ascii="Bahij Badr" w:hAnsi="Bahij Badr" w:cs="Bahij Badr"/>
          <w:szCs w:val="24"/>
          <w:rtl/>
        </w:rPr>
        <w:t xml:space="preserve"> معلوماتو ته پ</w:t>
      </w:r>
      <w:r>
        <w:rPr>
          <w:rFonts w:ascii="Bahij Badr" w:hAnsi="Bahij Badr" w:cs="Bahij Badr" w:hint="cs"/>
          <w:szCs w:val="24"/>
          <w:rtl/>
          <w:lang w:bidi="ps-AF"/>
        </w:rPr>
        <w:t>ر</w:t>
      </w:r>
      <w:r>
        <w:rPr>
          <w:rFonts w:ascii="Bahij Badr" w:hAnsi="Bahij Badr" w:cs="Bahij Badr"/>
          <w:szCs w:val="24"/>
          <w:rtl/>
        </w:rPr>
        <w:t xml:space="preserve"> وخت او</w:t>
      </w:r>
      <w:r>
        <w:rPr>
          <w:rFonts w:ascii="Bahij Badr" w:hAnsi="Bahij Badr" w:cs="Bahij Badr" w:hint="cs"/>
          <w:szCs w:val="24"/>
          <w:rtl/>
          <w:lang w:bidi="ps-AF"/>
        </w:rPr>
        <w:t xml:space="preserve"> چټکتیا</w:t>
      </w:r>
      <w:r w:rsidR="00781563" w:rsidRPr="003F1EB7">
        <w:rPr>
          <w:rFonts w:ascii="Bahij Badr" w:hAnsi="Bahij Badr" w:cs="Bahij Badr"/>
          <w:szCs w:val="24"/>
          <w:rtl/>
        </w:rPr>
        <w:t xml:space="preserve"> </w:t>
      </w:r>
      <w:r>
        <w:rPr>
          <w:rFonts w:ascii="Bahij Badr" w:hAnsi="Bahij Badr" w:cs="Bahij Badr" w:hint="cs"/>
          <w:szCs w:val="24"/>
          <w:rtl/>
          <w:lang w:bidi="ps-AF"/>
        </w:rPr>
        <w:t xml:space="preserve">سره </w:t>
      </w:r>
      <w:r>
        <w:rPr>
          <w:rFonts w:ascii="Bahij Badr" w:hAnsi="Bahij Badr" w:cs="Bahij Badr"/>
          <w:szCs w:val="24"/>
          <w:rtl/>
        </w:rPr>
        <w:t>لاسرس</w:t>
      </w:r>
      <w:r>
        <w:rPr>
          <w:rFonts w:ascii="Bahij Badr" w:hAnsi="Bahij Badr" w:cs="Bahij Badr" w:hint="cs"/>
          <w:szCs w:val="24"/>
          <w:rtl/>
          <w:lang w:bidi="ps-AF"/>
        </w:rPr>
        <w:t>ی</w:t>
      </w:r>
      <w:r w:rsidR="00781563" w:rsidRPr="003F1EB7">
        <w:rPr>
          <w:rFonts w:ascii="Bahij Badr" w:hAnsi="Bahij Badr" w:cs="Bahij Badr"/>
          <w:szCs w:val="24"/>
          <w:rtl/>
        </w:rPr>
        <w:t xml:space="preserve"> او داسي نوري اسانتياوي رامنځته کړي.</w:t>
      </w:r>
    </w:p>
    <w:p w:rsidR="00781563" w:rsidRPr="001F24F7" w:rsidRDefault="00781563" w:rsidP="00781563">
      <w:pPr>
        <w:spacing w:line="276" w:lineRule="auto"/>
        <w:ind w:right="0" w:firstLine="0"/>
        <w:outlineLvl w:val="1"/>
        <w:rPr>
          <w:rFonts w:ascii="Bahij Badr" w:hAnsi="Bahij Badr" w:cs="Bahij Badr"/>
          <w:bCs/>
          <w:sz w:val="32"/>
          <w:szCs w:val="32"/>
          <w:rtl/>
          <w:lang w:bidi="ps-AF"/>
        </w:rPr>
      </w:pPr>
      <w:bookmarkStart w:id="114" w:name="_Toc50536808"/>
      <w:bookmarkStart w:id="115" w:name="_Toc50539481"/>
      <w:bookmarkStart w:id="116" w:name="_Toc51467699"/>
      <w:bookmarkStart w:id="117" w:name="_Toc51468572"/>
      <w:bookmarkStart w:id="118" w:name="_Toc51470916"/>
      <w:r w:rsidRPr="001F24F7">
        <w:rPr>
          <w:rFonts w:ascii="Bahij Badr" w:hAnsi="Bahij Badr" w:cs="Bahij Badr"/>
          <w:bCs/>
          <w:sz w:val="32"/>
          <w:szCs w:val="32"/>
          <w:lang w:bidi="ps-AF"/>
        </w:rPr>
        <w:t xml:space="preserve"> </w:t>
      </w:r>
      <w:bookmarkStart w:id="119" w:name="_Toc52105996"/>
      <w:r w:rsidRPr="001F24F7">
        <w:rPr>
          <w:rFonts w:ascii="Bahij Badr" w:hAnsi="Bahij Badr" w:cs="Bahij Badr"/>
          <w:bCs/>
          <w:sz w:val="32"/>
          <w:szCs w:val="32"/>
          <w:lang w:bidi="ps-AF"/>
        </w:rPr>
        <w:t>1.4</w:t>
      </w:r>
      <w:r w:rsidRPr="001F24F7">
        <w:rPr>
          <w:rFonts w:ascii="Bahij Badr" w:hAnsi="Bahij Badr" w:cs="Bahij Badr"/>
          <w:bCs/>
          <w:sz w:val="32"/>
          <w:szCs w:val="32"/>
          <w:rtl/>
          <w:lang w:bidi="ps-AF"/>
        </w:rPr>
        <w:t>موخي</w:t>
      </w:r>
      <w:bookmarkEnd w:id="110"/>
      <w:bookmarkEnd w:id="111"/>
      <w:bookmarkEnd w:id="112"/>
      <w:bookmarkEnd w:id="113"/>
      <w:bookmarkEnd w:id="114"/>
      <w:bookmarkEnd w:id="115"/>
      <w:bookmarkEnd w:id="116"/>
      <w:bookmarkEnd w:id="117"/>
      <w:bookmarkEnd w:id="118"/>
      <w:bookmarkEnd w:id="119"/>
    </w:p>
    <w:p w:rsidR="00781563" w:rsidRPr="003126A4" w:rsidRDefault="00781563" w:rsidP="00555A21">
      <w:pPr>
        <w:pStyle w:val="ListParagraph"/>
        <w:numPr>
          <w:ilvl w:val="0"/>
          <w:numId w:val="2"/>
        </w:numPr>
        <w:spacing w:after="0" w:line="259" w:lineRule="auto"/>
        <w:ind w:right="0"/>
        <w:jc w:val="left"/>
        <w:rPr>
          <w:rFonts w:ascii="Bahij Badr" w:hAnsi="Bahij Badr" w:cs="Bahij Badr"/>
          <w:b w:val="0"/>
          <w:szCs w:val="24"/>
          <w:lang w:bidi="ps-AF"/>
        </w:rPr>
      </w:pPr>
      <w:bookmarkStart w:id="120" w:name="_Toc50202808"/>
      <w:bookmarkStart w:id="121" w:name="_Toc50256030"/>
      <w:bookmarkStart w:id="122" w:name="_Toc50256170"/>
      <w:bookmarkStart w:id="123" w:name="_Toc50257135"/>
      <w:r w:rsidRPr="003126A4">
        <w:rPr>
          <w:rFonts w:ascii="Bahij Badr" w:hAnsi="Bahij Badr" w:cs="Bahij Badr"/>
          <w:b w:val="0"/>
          <w:szCs w:val="24"/>
          <w:rtl/>
          <w:lang w:bidi="ps-AF"/>
        </w:rPr>
        <w:lastRenderedPageBreak/>
        <w:t xml:space="preserve">د یاد سیسټم په جوړولو سره به د </w:t>
      </w:r>
      <w:r w:rsidRPr="003126A4">
        <w:rPr>
          <w:rFonts w:ascii="Bahij Badr" w:hAnsi="Bahij Badr" w:cs="Bahij Badr"/>
          <w:b w:val="0"/>
          <w:szCs w:val="24"/>
          <w:lang w:bidi="ps-AF"/>
        </w:rPr>
        <w:t>MEMY</w:t>
      </w:r>
      <w:r w:rsidR="0027446E">
        <w:rPr>
          <w:rFonts w:ascii="Bahij Badr" w:hAnsi="Bahij Badr" w:cs="Bahij Badr"/>
          <w:b w:val="0"/>
          <w:szCs w:val="24"/>
          <w:rtl/>
          <w:lang w:bidi="ps-AF"/>
        </w:rPr>
        <w:t xml:space="preserve"> </w:t>
      </w:r>
      <w:r w:rsidR="0027446E">
        <w:rPr>
          <w:rFonts w:ascii="Bahij Badr" w:hAnsi="Bahij Badr" w:cs="Bahij Badr" w:hint="cs"/>
          <w:b w:val="0"/>
          <w:szCs w:val="24"/>
          <w:rtl/>
          <w:lang w:bidi="ps-AF"/>
        </w:rPr>
        <w:t>ګروپ</w:t>
      </w:r>
      <w:r w:rsidR="0027446E">
        <w:rPr>
          <w:rFonts w:ascii="Bahij Badr" w:hAnsi="Bahij Badr" w:cs="Bahij Badr"/>
          <w:b w:val="0"/>
          <w:szCs w:val="24"/>
          <w:rtl/>
          <w:lang w:bidi="ps-AF"/>
        </w:rPr>
        <w:t xml:space="preserve"> وکولای </w:t>
      </w:r>
      <w:r w:rsidR="0027446E">
        <w:rPr>
          <w:rFonts w:ascii="Bahij Badr" w:hAnsi="Bahij Badr" w:cs="Bahij Badr" w:hint="cs"/>
          <w:b w:val="0"/>
          <w:szCs w:val="24"/>
          <w:rtl/>
          <w:lang w:bidi="ps-AF"/>
        </w:rPr>
        <w:t>ش</w:t>
      </w:r>
      <w:r w:rsidRPr="003126A4">
        <w:rPr>
          <w:rFonts w:ascii="Bahij Badr" w:hAnsi="Bahij Badr" w:cs="Bahij Badr"/>
          <w:b w:val="0"/>
          <w:szCs w:val="24"/>
          <w:rtl/>
          <w:lang w:bidi="ps-AF"/>
        </w:rPr>
        <w:t xml:space="preserve">ي خپل لیسانس څلور کلني دورې ته د په بریالي توپ سره د پای ټکي کښېږدي. </w:t>
      </w:r>
    </w:p>
    <w:p w:rsidR="00781563" w:rsidRPr="003126A4" w:rsidRDefault="00781563" w:rsidP="00555A21">
      <w:pPr>
        <w:pStyle w:val="ListParagraph"/>
        <w:numPr>
          <w:ilvl w:val="0"/>
          <w:numId w:val="2"/>
        </w:numPr>
        <w:spacing w:after="0" w:line="259" w:lineRule="auto"/>
        <w:ind w:right="0"/>
        <w:jc w:val="left"/>
        <w:rPr>
          <w:rFonts w:ascii="Bahij Badr" w:hAnsi="Bahij Badr" w:cs="Bahij Badr"/>
          <w:b w:val="0"/>
          <w:szCs w:val="24"/>
          <w:lang w:bidi="ps-AF"/>
        </w:rPr>
      </w:pPr>
      <w:r w:rsidRPr="003126A4">
        <w:rPr>
          <w:rFonts w:ascii="Bahij Badr" w:hAnsi="Bahij Badr" w:cs="Bahij Badr"/>
          <w:b w:val="0"/>
          <w:szCs w:val="24"/>
          <w:rtl/>
          <w:lang w:bidi="ps-AF"/>
        </w:rPr>
        <w:t xml:space="preserve">د </w:t>
      </w:r>
      <w:r w:rsidRPr="003126A4">
        <w:rPr>
          <w:rFonts w:ascii="Bahij Badr" w:hAnsi="Bahij Badr" w:cs="Bahij Badr"/>
          <w:b w:val="0"/>
          <w:szCs w:val="24"/>
          <w:lang w:bidi="ps-AF"/>
        </w:rPr>
        <w:t>PDC</w:t>
      </w:r>
      <w:r w:rsidRPr="003126A4">
        <w:rPr>
          <w:rFonts w:ascii="Bahij Badr" w:hAnsi="Bahij Badr" w:cs="Bahij Badr"/>
          <w:b w:val="0"/>
          <w:szCs w:val="24"/>
          <w:rtl/>
          <w:lang w:bidi="ps-AF"/>
        </w:rPr>
        <w:t xml:space="preserve"> د مرکز لپاره د معلوماتو د خوندي ثبت </w:t>
      </w:r>
      <w:r w:rsidR="0027446E">
        <w:rPr>
          <w:rFonts w:ascii="Bahij Badr" w:hAnsi="Bahij Badr" w:cs="Bahij Badr" w:hint="cs"/>
          <w:b w:val="0"/>
          <w:szCs w:val="24"/>
          <w:rtl/>
          <w:lang w:bidi="ps-AF"/>
        </w:rPr>
        <w:t xml:space="preserve">کولو </w:t>
      </w:r>
      <w:r w:rsidRPr="003126A4">
        <w:rPr>
          <w:rFonts w:ascii="Bahij Badr" w:hAnsi="Bahij Badr" w:cs="Bahij Badr"/>
          <w:b w:val="0"/>
          <w:szCs w:val="24"/>
          <w:rtl/>
          <w:lang w:bidi="ps-AF"/>
        </w:rPr>
        <w:t>دیجیټلي سیسټم را منځته کول.</w:t>
      </w:r>
    </w:p>
    <w:p w:rsidR="00781563" w:rsidRPr="003126A4" w:rsidRDefault="00781563" w:rsidP="00555A21">
      <w:pPr>
        <w:pStyle w:val="ListParagraph"/>
        <w:numPr>
          <w:ilvl w:val="0"/>
          <w:numId w:val="2"/>
        </w:numPr>
        <w:spacing w:after="0" w:line="259" w:lineRule="auto"/>
        <w:ind w:right="0"/>
        <w:jc w:val="left"/>
        <w:rPr>
          <w:rFonts w:ascii="Bahij Badr" w:hAnsi="Bahij Badr" w:cs="Bahij Badr"/>
          <w:b w:val="0"/>
          <w:szCs w:val="24"/>
          <w:lang w:bidi="ps-AF"/>
        </w:rPr>
      </w:pPr>
      <w:r w:rsidRPr="003126A4">
        <w:rPr>
          <w:rFonts w:ascii="Bahij Badr" w:hAnsi="Bahij Badr" w:cs="Bahij Badr"/>
          <w:b w:val="0"/>
          <w:szCs w:val="24"/>
          <w:rtl/>
          <w:lang w:bidi="ps-AF"/>
        </w:rPr>
        <w:t xml:space="preserve">په اسانۍ، چټک او منظم ډول سره د یاد مرکز د </w:t>
      </w:r>
      <w:r w:rsidR="002B1E5B">
        <w:rPr>
          <w:rFonts w:ascii="Bahij Badr" w:hAnsi="Bahij Badr" w:cs="Bahij Badr" w:hint="cs"/>
          <w:b w:val="0"/>
          <w:szCs w:val="24"/>
          <w:rtl/>
          <w:lang w:bidi="ps-AF"/>
        </w:rPr>
        <w:t xml:space="preserve">اداري معلوماتي </w:t>
      </w:r>
      <w:r w:rsidRPr="003126A4">
        <w:rPr>
          <w:rFonts w:ascii="Bahij Badr" w:hAnsi="Bahij Badr" w:cs="Bahij Badr"/>
          <w:b w:val="0"/>
          <w:szCs w:val="24"/>
          <w:rtl/>
          <w:lang w:bidi="ps-AF"/>
        </w:rPr>
        <w:t>چارو پر مخ بېول.</w:t>
      </w:r>
    </w:p>
    <w:p w:rsidR="00781563" w:rsidRPr="003126A4" w:rsidRDefault="00781563" w:rsidP="00555A21">
      <w:pPr>
        <w:pStyle w:val="ListParagraph"/>
        <w:numPr>
          <w:ilvl w:val="0"/>
          <w:numId w:val="2"/>
        </w:numPr>
        <w:spacing w:after="0" w:line="259" w:lineRule="auto"/>
        <w:ind w:right="0"/>
        <w:jc w:val="left"/>
        <w:rPr>
          <w:rFonts w:ascii="Bahij Badr" w:hAnsi="Bahij Badr" w:cs="Bahij Badr"/>
          <w:b w:val="0"/>
          <w:szCs w:val="24"/>
          <w:lang w:bidi="ps-AF"/>
        </w:rPr>
      </w:pPr>
      <w:r w:rsidRPr="003126A4">
        <w:rPr>
          <w:rFonts w:ascii="Bahij Badr" w:hAnsi="Bahij Badr" w:cs="Bahij Badr"/>
          <w:b w:val="0"/>
          <w:szCs w:val="24"/>
          <w:rtl/>
          <w:lang w:bidi="ps-AF"/>
        </w:rPr>
        <w:t xml:space="preserve">د </w:t>
      </w:r>
      <w:r w:rsidRPr="003126A4">
        <w:rPr>
          <w:rFonts w:ascii="Bahij Badr" w:hAnsi="Bahij Badr" w:cs="Bahij Badr"/>
          <w:b w:val="0"/>
          <w:szCs w:val="24"/>
          <w:lang w:bidi="ps-AF"/>
        </w:rPr>
        <w:t>PDC</w:t>
      </w:r>
      <w:r w:rsidRPr="003126A4">
        <w:rPr>
          <w:rFonts w:ascii="Bahij Badr" w:hAnsi="Bahij Badr" w:cs="Bahij Badr"/>
          <w:b w:val="0"/>
          <w:szCs w:val="24"/>
          <w:rtl/>
          <w:lang w:bidi="ps-AF"/>
        </w:rPr>
        <w:t xml:space="preserve"> لخوا د رامنځته </w:t>
      </w:r>
      <w:r w:rsidR="007F27A6" w:rsidRPr="003126A4">
        <w:rPr>
          <w:rFonts w:ascii="Bahij Badr" w:hAnsi="Bahij Badr" w:cs="Bahij Badr"/>
          <w:b w:val="0"/>
          <w:szCs w:val="24"/>
          <w:rtl/>
          <w:lang w:bidi="ps-AF"/>
        </w:rPr>
        <w:t>کي</w:t>
      </w:r>
      <w:r w:rsidR="007C2A74">
        <w:rPr>
          <w:rFonts w:ascii="Bahij Badr" w:hAnsi="Bahij Badr" w:cs="Bahij Badr"/>
          <w:b w:val="0"/>
          <w:szCs w:val="24"/>
          <w:rtl/>
          <w:lang w:bidi="ps-AF"/>
        </w:rPr>
        <w:t xml:space="preserve">دونکو </w:t>
      </w:r>
      <w:r w:rsidR="007C2A74">
        <w:rPr>
          <w:rFonts w:ascii="Bahij Badr" w:hAnsi="Bahij Badr" w:cs="Bahij Badr" w:hint="cs"/>
          <w:b w:val="0"/>
          <w:szCs w:val="24"/>
          <w:rtl/>
          <w:lang w:bidi="ps-AF"/>
        </w:rPr>
        <w:t>پروګرامونو د معلوماتو</w:t>
      </w:r>
      <w:r w:rsidR="00432AF8">
        <w:rPr>
          <w:rFonts w:ascii="Bahij Badr" w:hAnsi="Bahij Badr" w:cs="Bahij Badr"/>
          <w:b w:val="0"/>
          <w:szCs w:val="24"/>
          <w:rtl/>
          <w:lang w:bidi="ps-AF"/>
        </w:rPr>
        <w:t xml:space="preserve"> </w:t>
      </w:r>
      <w:r w:rsidR="00432AF8">
        <w:rPr>
          <w:rFonts w:ascii="Bahij Badr" w:hAnsi="Bahij Badr" w:cs="Bahij Badr" w:hint="cs"/>
          <w:b w:val="0"/>
          <w:szCs w:val="24"/>
          <w:rtl/>
          <w:lang w:bidi="ps-AF"/>
        </w:rPr>
        <w:t>زېرمه کول</w:t>
      </w:r>
      <w:r w:rsidRPr="003126A4">
        <w:rPr>
          <w:rFonts w:ascii="Bahij Badr" w:hAnsi="Bahij Badr" w:cs="Bahij Badr"/>
          <w:b w:val="0"/>
          <w:szCs w:val="24"/>
          <w:rtl/>
          <w:lang w:bidi="ps-AF"/>
        </w:rPr>
        <w:t xml:space="preserve"> او د یاد </w:t>
      </w:r>
      <w:r w:rsidR="00432AF8">
        <w:rPr>
          <w:rFonts w:ascii="Bahij Badr" w:hAnsi="Bahij Badr" w:cs="Bahij Badr" w:hint="cs"/>
          <w:b w:val="0"/>
          <w:szCs w:val="24"/>
          <w:rtl/>
          <w:lang w:bidi="ps-AF"/>
        </w:rPr>
        <w:t>پروګرامونو</w:t>
      </w:r>
      <w:r w:rsidRPr="003126A4">
        <w:rPr>
          <w:rFonts w:ascii="Bahij Badr" w:hAnsi="Bahij Badr" w:cs="Bahij Badr"/>
          <w:b w:val="0"/>
          <w:szCs w:val="24"/>
          <w:rtl/>
          <w:lang w:bidi="ps-AF"/>
        </w:rPr>
        <w:t xml:space="preserve"> اړونده </w:t>
      </w:r>
      <w:r w:rsidR="00432AF8">
        <w:rPr>
          <w:rFonts w:ascii="Bahij Badr" w:hAnsi="Bahij Badr" w:cs="Bahij Badr" w:hint="cs"/>
          <w:b w:val="0"/>
          <w:szCs w:val="24"/>
          <w:rtl/>
          <w:lang w:bidi="ps-AF"/>
        </w:rPr>
        <w:t xml:space="preserve">د </w:t>
      </w:r>
      <w:r w:rsidR="00432AF8">
        <w:rPr>
          <w:rFonts w:ascii="Bahij Badr" w:hAnsi="Bahij Badr" w:cs="Bahij Badr"/>
          <w:b w:val="0"/>
          <w:szCs w:val="24"/>
          <w:rtl/>
          <w:lang w:bidi="ps-AF"/>
        </w:rPr>
        <w:t>معلومات</w:t>
      </w:r>
      <w:r w:rsidR="00432AF8">
        <w:rPr>
          <w:rFonts w:ascii="Bahij Badr" w:hAnsi="Bahij Badr" w:cs="Bahij Badr" w:hint="cs"/>
          <w:b w:val="0"/>
          <w:szCs w:val="24"/>
          <w:rtl/>
          <w:lang w:bidi="ps-AF"/>
        </w:rPr>
        <w:t>و تنظیمول</w:t>
      </w:r>
      <w:r w:rsidRPr="003126A4">
        <w:rPr>
          <w:rFonts w:ascii="Bahij Badr" w:hAnsi="Bahij Badr" w:cs="Bahij Badr"/>
          <w:b w:val="0"/>
          <w:szCs w:val="24"/>
          <w:rtl/>
          <w:lang w:bidi="ps-AF"/>
        </w:rPr>
        <w:t>.</w:t>
      </w:r>
    </w:p>
    <w:p w:rsidR="00781563" w:rsidRPr="003126A4" w:rsidRDefault="008A32C6" w:rsidP="00555A21">
      <w:pPr>
        <w:pStyle w:val="ListParagraph"/>
        <w:numPr>
          <w:ilvl w:val="0"/>
          <w:numId w:val="2"/>
        </w:numPr>
        <w:spacing w:after="0" w:line="259" w:lineRule="auto"/>
        <w:ind w:right="0"/>
        <w:jc w:val="left"/>
        <w:rPr>
          <w:rFonts w:ascii="Bahij Badr" w:hAnsi="Bahij Badr" w:cs="Bahij Badr"/>
          <w:b w:val="0"/>
          <w:szCs w:val="24"/>
          <w:lang w:bidi="ps-AF"/>
        </w:rPr>
      </w:pPr>
      <w:r>
        <w:rPr>
          <w:rFonts w:ascii="Bahij Badr" w:hAnsi="Bahij Badr" w:cs="Bahij Badr"/>
          <w:b w:val="0"/>
          <w:szCs w:val="24"/>
          <w:rtl/>
          <w:lang w:bidi="ps-AF"/>
        </w:rPr>
        <w:t xml:space="preserve">د </w:t>
      </w:r>
      <w:r>
        <w:rPr>
          <w:rFonts w:ascii="Bahij Badr" w:hAnsi="Bahij Badr" w:cs="Bahij Badr" w:hint="cs"/>
          <w:b w:val="0"/>
          <w:szCs w:val="24"/>
          <w:rtl/>
          <w:lang w:bidi="ps-AF"/>
        </w:rPr>
        <w:t>پروګرامونو تدریسي</w:t>
      </w:r>
      <w:r w:rsidR="00781563" w:rsidRPr="003126A4">
        <w:rPr>
          <w:rFonts w:ascii="Bahij Badr" w:hAnsi="Bahij Badr" w:cs="Bahij Badr"/>
          <w:b w:val="0"/>
          <w:szCs w:val="24"/>
          <w:rtl/>
          <w:lang w:bidi="ps-AF"/>
        </w:rPr>
        <w:t xml:space="preserve"> موادو </w:t>
      </w:r>
      <w:r>
        <w:rPr>
          <w:rFonts w:ascii="Bahij Badr" w:hAnsi="Bahij Badr" w:cs="Bahij Badr" w:hint="cs"/>
          <w:b w:val="0"/>
          <w:szCs w:val="24"/>
          <w:rtl/>
          <w:lang w:bidi="ps-AF"/>
        </w:rPr>
        <w:t>زېرمه کول او</w:t>
      </w:r>
      <w:r>
        <w:rPr>
          <w:rFonts w:ascii="Bahij Badr" w:hAnsi="Bahij Badr" w:cs="Bahij Badr"/>
          <w:b w:val="0"/>
          <w:szCs w:val="24"/>
          <w:rtl/>
          <w:lang w:bidi="ps-AF"/>
        </w:rPr>
        <w:t xml:space="preserve"> په </w:t>
      </w:r>
      <w:r>
        <w:rPr>
          <w:rFonts w:ascii="Bahij Badr" w:hAnsi="Bahij Badr" w:cs="Bahij Badr" w:hint="cs"/>
          <w:b w:val="0"/>
          <w:szCs w:val="24"/>
          <w:rtl/>
          <w:lang w:bidi="ps-AF"/>
        </w:rPr>
        <w:t>أ</w:t>
      </w:r>
      <w:r>
        <w:rPr>
          <w:rFonts w:ascii="Bahij Badr" w:hAnsi="Bahij Badr" w:cs="Bahij Badr"/>
          <w:b w:val="0"/>
          <w:szCs w:val="24"/>
          <w:rtl/>
          <w:lang w:bidi="ps-AF"/>
        </w:rPr>
        <w:t>سان</w:t>
      </w:r>
      <w:r>
        <w:rPr>
          <w:rFonts w:ascii="Bahij Badr" w:hAnsi="Bahij Badr" w:cs="Bahij Badr" w:hint="cs"/>
          <w:b w:val="0"/>
          <w:szCs w:val="24"/>
          <w:rtl/>
          <w:lang w:bidi="ps-AF"/>
        </w:rPr>
        <w:t>ۍ</w:t>
      </w:r>
      <w:r w:rsidR="00781563" w:rsidRPr="003126A4">
        <w:rPr>
          <w:rFonts w:ascii="Bahij Badr" w:hAnsi="Bahij Badr" w:cs="Bahij Badr"/>
          <w:b w:val="0"/>
          <w:szCs w:val="24"/>
          <w:rtl/>
          <w:lang w:bidi="ps-AF"/>
        </w:rPr>
        <w:t xml:space="preserve"> سره د ګډونوالو لاسرسی</w:t>
      </w:r>
      <w:r>
        <w:rPr>
          <w:rFonts w:ascii="Bahij Badr" w:hAnsi="Bahij Badr" w:cs="Bahij Badr" w:hint="cs"/>
          <w:b w:val="0"/>
          <w:szCs w:val="24"/>
          <w:rtl/>
          <w:lang w:bidi="ps-AF"/>
        </w:rPr>
        <w:t xml:space="preserve"> و یادو موادو ته</w:t>
      </w:r>
      <w:r w:rsidR="00781563" w:rsidRPr="003126A4">
        <w:rPr>
          <w:rFonts w:ascii="Bahij Badr" w:hAnsi="Bahij Badr" w:cs="Bahij Badr"/>
          <w:b w:val="0"/>
          <w:szCs w:val="24"/>
          <w:rtl/>
          <w:lang w:bidi="ps-AF"/>
        </w:rPr>
        <w:t xml:space="preserve">. </w:t>
      </w:r>
    </w:p>
    <w:p w:rsidR="00781563" w:rsidRPr="003126A4" w:rsidRDefault="00CC0547" w:rsidP="00555A21">
      <w:pPr>
        <w:pStyle w:val="ListParagraph"/>
        <w:numPr>
          <w:ilvl w:val="0"/>
          <w:numId w:val="2"/>
        </w:numPr>
        <w:spacing w:after="0" w:line="259" w:lineRule="auto"/>
        <w:ind w:right="0"/>
        <w:jc w:val="left"/>
        <w:rPr>
          <w:rFonts w:ascii="Bahij Badr" w:hAnsi="Bahij Badr" w:cs="Bahij Badr"/>
          <w:b w:val="0"/>
          <w:szCs w:val="24"/>
          <w:lang w:bidi="ps-AF"/>
        </w:rPr>
      </w:pPr>
      <w:r>
        <w:rPr>
          <w:rFonts w:ascii="Bahij Badr" w:hAnsi="Bahij Badr" w:cs="Bahij Badr"/>
          <w:b w:val="0"/>
          <w:szCs w:val="24"/>
          <w:rtl/>
          <w:lang w:bidi="ps-AF"/>
        </w:rPr>
        <w:t xml:space="preserve">د </w:t>
      </w:r>
      <w:r>
        <w:rPr>
          <w:rFonts w:ascii="Bahij Badr" w:hAnsi="Bahij Badr" w:cs="Bahij Badr" w:hint="cs"/>
          <w:b w:val="0"/>
          <w:szCs w:val="24"/>
          <w:rtl/>
          <w:lang w:bidi="ps-AF"/>
        </w:rPr>
        <w:t>ځینو پروګرامونو</w:t>
      </w:r>
      <w:r>
        <w:rPr>
          <w:rFonts w:ascii="Bahij Badr" w:hAnsi="Bahij Badr" w:cs="Bahij Badr"/>
          <w:b w:val="0"/>
          <w:szCs w:val="24"/>
          <w:rtl/>
          <w:lang w:bidi="ps-AF"/>
        </w:rPr>
        <w:t xml:space="preserve"> </w:t>
      </w:r>
      <w:r>
        <w:rPr>
          <w:rFonts w:ascii="Bahij Badr" w:hAnsi="Bahij Badr" w:cs="Bahij Badr" w:hint="cs"/>
          <w:b w:val="0"/>
          <w:szCs w:val="24"/>
          <w:rtl/>
          <w:lang w:bidi="ps-AF"/>
        </w:rPr>
        <w:t>په پایته رسېدلو سره</w:t>
      </w:r>
      <w:r w:rsidR="00781563" w:rsidRPr="003126A4">
        <w:rPr>
          <w:rFonts w:ascii="Bahij Badr" w:hAnsi="Bahij Badr" w:cs="Bahij Badr"/>
          <w:b w:val="0"/>
          <w:szCs w:val="24"/>
          <w:rtl/>
          <w:lang w:bidi="ps-AF"/>
        </w:rPr>
        <w:t xml:space="preserve"> په اتومات ډول د ګډون کوونکو لپاره تصدیق پاڼي جوړول او دا تصدق پاڼي د هغوی سره په انلاین ډول شریکول.</w:t>
      </w:r>
    </w:p>
    <w:p w:rsidR="00781563" w:rsidRPr="003126A4" w:rsidRDefault="00C2575E" w:rsidP="00555A21">
      <w:pPr>
        <w:pStyle w:val="ListParagraph"/>
        <w:numPr>
          <w:ilvl w:val="0"/>
          <w:numId w:val="2"/>
        </w:numPr>
        <w:spacing w:after="0" w:line="276" w:lineRule="auto"/>
        <w:ind w:right="0"/>
        <w:rPr>
          <w:rFonts w:ascii="Bahij Badr" w:hAnsi="Bahij Badr" w:cs="Bahij Badr"/>
          <w:b w:val="0"/>
          <w:szCs w:val="24"/>
          <w:lang w:bidi="ps-AF"/>
        </w:rPr>
      </w:pPr>
      <w:r>
        <w:rPr>
          <w:rFonts w:ascii="Bahij Badr" w:hAnsi="Bahij Badr" w:cs="Bahij Badr" w:hint="cs"/>
          <w:b w:val="0"/>
          <w:szCs w:val="24"/>
          <w:rtl/>
          <w:lang w:bidi="ps-AF"/>
        </w:rPr>
        <w:t>پروګرام واره</w:t>
      </w:r>
      <w:r w:rsidR="00781563" w:rsidRPr="003126A4">
        <w:rPr>
          <w:rFonts w:ascii="Bahij Badr" w:hAnsi="Bahij Badr" w:cs="Bahij Badr"/>
          <w:b w:val="0"/>
          <w:szCs w:val="24"/>
          <w:rtl/>
          <w:lang w:bidi="ps-AF"/>
        </w:rPr>
        <w:t>، میاشت وار</w:t>
      </w:r>
      <w:r>
        <w:rPr>
          <w:rFonts w:ascii="Bahij Badr" w:hAnsi="Bahij Badr" w:cs="Bahij Badr" w:hint="cs"/>
          <w:b w:val="0"/>
          <w:szCs w:val="24"/>
          <w:rtl/>
          <w:lang w:bidi="ps-AF"/>
        </w:rPr>
        <w:t>، ربعه وار</w:t>
      </w:r>
      <w:r>
        <w:rPr>
          <w:rFonts w:ascii="Bahij Badr" w:hAnsi="Bahij Badr" w:cs="Bahij Badr"/>
          <w:b w:val="0"/>
          <w:szCs w:val="24"/>
          <w:rtl/>
          <w:lang w:bidi="ps-AF"/>
        </w:rPr>
        <w:t xml:space="preserve"> او کلن</w:t>
      </w:r>
      <w:r>
        <w:rPr>
          <w:rFonts w:ascii="Bahij Badr" w:hAnsi="Bahij Badr" w:cs="Bahij Badr" w:hint="cs"/>
          <w:b w:val="0"/>
          <w:szCs w:val="24"/>
          <w:rtl/>
          <w:lang w:bidi="ps-AF"/>
        </w:rPr>
        <w:t>ی</w:t>
      </w:r>
      <w:r>
        <w:rPr>
          <w:rFonts w:ascii="Bahij Badr" w:hAnsi="Bahij Badr" w:cs="Bahij Badr"/>
          <w:b w:val="0"/>
          <w:szCs w:val="24"/>
          <w:rtl/>
          <w:lang w:bidi="ps-AF"/>
        </w:rPr>
        <w:t xml:space="preserve"> راپورونه </w:t>
      </w:r>
      <w:r>
        <w:rPr>
          <w:rFonts w:ascii="Bahij Badr" w:hAnsi="Bahij Badr" w:cs="Bahij Badr" w:hint="cs"/>
          <w:b w:val="0"/>
          <w:szCs w:val="24"/>
          <w:rtl/>
          <w:lang w:bidi="ps-AF"/>
        </w:rPr>
        <w:t>وړاندي کول.</w:t>
      </w:r>
    </w:p>
    <w:p w:rsidR="00781563" w:rsidRPr="001F24F7" w:rsidRDefault="00781563" w:rsidP="00781563">
      <w:pPr>
        <w:spacing w:line="276" w:lineRule="auto"/>
        <w:ind w:right="0" w:firstLine="0"/>
        <w:outlineLvl w:val="1"/>
        <w:rPr>
          <w:rFonts w:ascii="Bahij Badr" w:hAnsi="Bahij Badr" w:cs="Bahij Badr"/>
          <w:bCs/>
          <w:sz w:val="36"/>
          <w:szCs w:val="32"/>
          <w:rtl/>
          <w:lang w:bidi="ps-AF"/>
        </w:rPr>
      </w:pPr>
      <w:bookmarkStart w:id="124" w:name="_Toc50536809"/>
      <w:bookmarkStart w:id="125" w:name="_Toc50539482"/>
      <w:bookmarkStart w:id="126" w:name="_Toc51467700"/>
      <w:bookmarkStart w:id="127" w:name="_Toc51468573"/>
      <w:bookmarkStart w:id="128" w:name="_Toc51470917"/>
      <w:r w:rsidRPr="001F24F7">
        <w:rPr>
          <w:rFonts w:ascii="Bahij Badr" w:hAnsi="Bahij Badr" w:cs="Bahij Badr"/>
          <w:bCs/>
          <w:sz w:val="36"/>
          <w:szCs w:val="32"/>
          <w:lang w:bidi="ps-AF"/>
        </w:rPr>
        <w:t xml:space="preserve"> </w:t>
      </w:r>
      <w:bookmarkStart w:id="129" w:name="_Toc52105997"/>
      <w:r w:rsidRPr="001F24F7">
        <w:rPr>
          <w:rFonts w:ascii="Bahij Badr" w:hAnsi="Bahij Badr" w:cs="Bahij Badr"/>
          <w:bCs/>
          <w:sz w:val="32"/>
          <w:szCs w:val="28"/>
          <w:lang w:bidi="ps-AF"/>
        </w:rPr>
        <w:t>1.5</w:t>
      </w:r>
      <w:r w:rsidRPr="001F24F7">
        <w:rPr>
          <w:rFonts w:ascii="Bahij Badr" w:hAnsi="Bahij Badr" w:cs="Bahij Badr"/>
          <w:bCs/>
          <w:sz w:val="36"/>
          <w:szCs w:val="32"/>
          <w:rtl/>
          <w:lang w:bidi="ps-AF"/>
        </w:rPr>
        <w:t>میتودولوجي</w:t>
      </w:r>
      <w:bookmarkEnd w:id="120"/>
      <w:bookmarkEnd w:id="121"/>
      <w:bookmarkEnd w:id="122"/>
      <w:bookmarkEnd w:id="123"/>
      <w:bookmarkEnd w:id="124"/>
      <w:bookmarkEnd w:id="125"/>
      <w:bookmarkEnd w:id="126"/>
      <w:bookmarkEnd w:id="127"/>
      <w:bookmarkEnd w:id="128"/>
      <w:bookmarkEnd w:id="129"/>
    </w:p>
    <w:p w:rsidR="00555A21" w:rsidRPr="00555A21" w:rsidRDefault="00555A21" w:rsidP="00555A21">
      <w:pPr>
        <w:spacing w:line="276" w:lineRule="auto"/>
        <w:ind w:right="0" w:firstLine="0"/>
        <w:rPr>
          <w:rFonts w:ascii="Bahij Badr" w:hAnsi="Bahij Badr" w:cs="Bahij Badr"/>
          <w:b w:val="0"/>
          <w:szCs w:val="24"/>
          <w:rtl/>
          <w:lang w:bidi="ps-AF"/>
        </w:rPr>
      </w:pPr>
      <w:bookmarkStart w:id="130" w:name="_Toc50202809"/>
      <w:bookmarkStart w:id="131" w:name="_Toc50256031"/>
      <w:bookmarkStart w:id="132" w:name="_Toc50256171"/>
      <w:bookmarkStart w:id="133" w:name="_Toc50257136"/>
      <w:bookmarkStart w:id="134" w:name="_Toc50536810"/>
      <w:bookmarkStart w:id="135" w:name="_Toc50539483"/>
      <w:bookmarkStart w:id="136" w:name="_Toc51467701"/>
      <w:bookmarkStart w:id="137" w:name="_Toc51468574"/>
      <w:bookmarkStart w:id="138" w:name="_Toc51470918"/>
      <w:bookmarkStart w:id="139" w:name="_Toc52105998"/>
      <w:r w:rsidRPr="00555A21">
        <w:rPr>
          <w:rFonts w:ascii="Bahij Badr" w:hAnsi="Bahij Badr" w:cs="Bahij Badr"/>
          <w:szCs w:val="24"/>
          <w:rtl/>
          <w:lang w:bidi="ps-AF"/>
        </w:rPr>
        <w:t>ددې پروژې د جوړولو لپاره د داسې کړنلاري څخه استفاده سوې ده چې هره مرحله یې په لاندې ډول ده:</w:t>
      </w:r>
    </w:p>
    <w:p w:rsidR="00555A21" w:rsidRPr="00555A21" w:rsidRDefault="00555A21" w:rsidP="00555A21">
      <w:pPr>
        <w:pStyle w:val="ListParagraph"/>
        <w:numPr>
          <w:ilvl w:val="0"/>
          <w:numId w:val="3"/>
        </w:numPr>
        <w:spacing w:line="276" w:lineRule="auto"/>
        <w:ind w:right="0"/>
        <w:rPr>
          <w:rFonts w:ascii="Bahij Badr" w:hAnsi="Bahij Badr" w:cs="Bahij Badr"/>
          <w:szCs w:val="24"/>
          <w:lang w:bidi="ps-AF"/>
        </w:rPr>
      </w:pPr>
      <w:r w:rsidRPr="00555A21">
        <w:rPr>
          <w:rFonts w:ascii="Bahij Badr" w:hAnsi="Bahij Badr" w:cs="Bahij Badr"/>
          <w:szCs w:val="24"/>
          <w:rtl/>
          <w:lang w:bidi="ps-AF"/>
        </w:rPr>
        <w:t xml:space="preserve">د </w:t>
      </w:r>
      <w:r w:rsidRPr="00555A21">
        <w:rPr>
          <w:rFonts w:ascii="Bahij Badr" w:hAnsi="Bahij Badr" w:cs="Bahij Badr"/>
          <w:b w:val="0"/>
          <w:szCs w:val="24"/>
          <w:rtl/>
          <w:lang w:bidi="ps-AF"/>
        </w:rPr>
        <w:t>(</w:t>
      </w:r>
      <w:r w:rsidRPr="00555A21">
        <w:rPr>
          <w:rFonts w:ascii="Bahij Badr" w:hAnsi="Bahij Badr" w:cs="Bahij Badr"/>
          <w:b w:val="0"/>
          <w:szCs w:val="24"/>
          <w:lang w:bidi="ps-AF"/>
        </w:rPr>
        <w:t>Content Management System</w:t>
      </w:r>
      <w:r w:rsidRPr="00555A21">
        <w:rPr>
          <w:rFonts w:ascii="Bahij Badr" w:hAnsi="Bahij Badr" w:cs="Bahij Badr"/>
          <w:b w:val="0"/>
          <w:szCs w:val="24"/>
          <w:rtl/>
          <w:lang w:bidi="ps-AF"/>
        </w:rPr>
        <w:t>)</w:t>
      </w:r>
      <w:r w:rsidRPr="00555A21">
        <w:rPr>
          <w:rFonts w:ascii="Bahij Badr" w:hAnsi="Bahij Badr" w:cs="Bahij Badr"/>
          <w:b w:val="0"/>
          <w:szCs w:val="24"/>
          <w:lang w:bidi="ps-AF"/>
        </w:rPr>
        <w:t xml:space="preserve"> CMS</w:t>
      </w:r>
      <w:r w:rsidRPr="00555A21">
        <w:rPr>
          <w:rFonts w:ascii="Bahij Badr" w:hAnsi="Bahij Badr" w:cs="Bahij Badr"/>
          <w:szCs w:val="24"/>
          <w:rtl/>
          <w:lang w:bidi="ps-AF"/>
        </w:rPr>
        <w:t>سیسټمونو په اړه د معلوماتو راټولول</w:t>
      </w:r>
    </w:p>
    <w:p w:rsidR="00555A21" w:rsidRPr="00555A21" w:rsidRDefault="00555A21" w:rsidP="00555A21">
      <w:pPr>
        <w:pStyle w:val="ListParagraph"/>
        <w:numPr>
          <w:ilvl w:val="0"/>
          <w:numId w:val="3"/>
        </w:numPr>
        <w:spacing w:line="276" w:lineRule="auto"/>
        <w:ind w:right="0"/>
        <w:rPr>
          <w:rFonts w:ascii="Bahij Badr" w:hAnsi="Bahij Badr" w:cs="Bahij Badr"/>
          <w:szCs w:val="24"/>
          <w:lang w:bidi="ps-AF"/>
        </w:rPr>
      </w:pPr>
      <w:r w:rsidRPr="00555A21">
        <w:rPr>
          <w:rFonts w:ascii="Bahij Badr" w:hAnsi="Bahij Badr" w:cs="Bahij Badr"/>
          <w:szCs w:val="24"/>
          <w:rtl/>
          <w:lang w:bidi="ps-AF"/>
        </w:rPr>
        <w:t>مخکني آثارو او سیسټمونو ته کتنه</w:t>
      </w:r>
    </w:p>
    <w:p w:rsidR="00555A21" w:rsidRPr="00555A21" w:rsidRDefault="00555A21" w:rsidP="00555A21">
      <w:pPr>
        <w:pStyle w:val="ListParagraph"/>
        <w:numPr>
          <w:ilvl w:val="0"/>
          <w:numId w:val="3"/>
        </w:numPr>
        <w:spacing w:line="276" w:lineRule="auto"/>
        <w:ind w:right="0"/>
        <w:rPr>
          <w:rFonts w:ascii="Bahij Badr" w:hAnsi="Bahij Badr" w:cs="Bahij Badr"/>
          <w:szCs w:val="24"/>
          <w:lang w:bidi="ps-AF"/>
        </w:rPr>
      </w:pPr>
      <w:r w:rsidRPr="00555A21">
        <w:rPr>
          <w:rFonts w:ascii="Bahij Badr" w:hAnsi="Bahij Badr" w:cs="Bahij Badr"/>
          <w:szCs w:val="24"/>
          <w:rtl/>
          <w:lang w:bidi="ps-AF"/>
        </w:rPr>
        <w:t>د سیسټم ډیزاین</w:t>
      </w:r>
    </w:p>
    <w:p w:rsidR="00555A21" w:rsidRPr="00555A21" w:rsidRDefault="00555A21" w:rsidP="00555A21">
      <w:pPr>
        <w:pStyle w:val="ListParagraph"/>
        <w:numPr>
          <w:ilvl w:val="0"/>
          <w:numId w:val="3"/>
        </w:numPr>
        <w:spacing w:line="276" w:lineRule="auto"/>
        <w:ind w:right="0"/>
        <w:rPr>
          <w:rFonts w:ascii="Bahij Badr" w:hAnsi="Bahij Badr" w:cs="Bahij Badr"/>
          <w:szCs w:val="24"/>
          <w:lang w:bidi="ps-AF"/>
        </w:rPr>
      </w:pPr>
      <w:r w:rsidRPr="00555A21">
        <w:rPr>
          <w:rFonts w:ascii="Bahij Badr" w:hAnsi="Bahij Badr" w:cs="Bahij Badr"/>
          <w:szCs w:val="24"/>
          <w:rtl/>
          <w:lang w:bidi="ps-AF"/>
        </w:rPr>
        <w:t>د سیسټم تطبیق</w:t>
      </w:r>
    </w:p>
    <w:p w:rsidR="00555A21" w:rsidRPr="00555A21" w:rsidRDefault="00555A21" w:rsidP="00555A21">
      <w:pPr>
        <w:pStyle w:val="ListParagraph"/>
        <w:numPr>
          <w:ilvl w:val="0"/>
          <w:numId w:val="3"/>
        </w:numPr>
        <w:spacing w:line="276" w:lineRule="auto"/>
        <w:ind w:right="0"/>
        <w:rPr>
          <w:rFonts w:ascii="Bahij Badr" w:hAnsi="Bahij Badr" w:cs="Bahij Badr"/>
          <w:szCs w:val="24"/>
          <w:rtl/>
          <w:lang w:bidi="ps-AF"/>
        </w:rPr>
      </w:pPr>
      <w:r w:rsidRPr="00555A21">
        <w:rPr>
          <w:rFonts w:ascii="Bahij Badr" w:hAnsi="Bahij Badr" w:cs="Bahij Badr"/>
          <w:szCs w:val="24"/>
          <w:rtl/>
          <w:lang w:bidi="ps-AF"/>
        </w:rPr>
        <w:t xml:space="preserve">د سیسټم </w:t>
      </w:r>
      <w:r w:rsidRPr="00555A21">
        <w:rPr>
          <w:rFonts w:ascii="Bahij Badr" w:hAnsi="Bahij Badr" w:cs="Bahij Badr"/>
          <w:b w:val="0"/>
          <w:bCs/>
          <w:szCs w:val="24"/>
          <w:rtl/>
          <w:lang w:bidi="ps-AF"/>
        </w:rPr>
        <w:t>ارزیابي (</w:t>
      </w:r>
      <w:r w:rsidRPr="00555A21">
        <w:rPr>
          <w:rFonts w:ascii="Bahij Badr" w:hAnsi="Bahij Badr" w:cs="Bahij Badr"/>
          <w:b w:val="0"/>
          <w:bCs/>
          <w:szCs w:val="24"/>
          <w:lang w:bidi="ps-AF"/>
        </w:rPr>
        <w:t>testing</w:t>
      </w:r>
      <w:r w:rsidRPr="00555A21">
        <w:rPr>
          <w:rFonts w:ascii="Bahij Badr" w:hAnsi="Bahij Badr" w:cs="Bahij Badr"/>
          <w:b w:val="0"/>
          <w:bCs/>
          <w:szCs w:val="24"/>
          <w:rtl/>
          <w:lang w:bidi="ps-AF"/>
        </w:rPr>
        <w:t>)</w:t>
      </w:r>
    </w:p>
    <w:p w:rsidR="00781563" w:rsidRPr="00555A21" w:rsidRDefault="00781563" w:rsidP="00555A21">
      <w:pPr>
        <w:spacing w:line="276" w:lineRule="auto"/>
        <w:ind w:right="0" w:firstLine="0"/>
        <w:outlineLvl w:val="1"/>
        <w:rPr>
          <w:rFonts w:ascii="Bahij Badr" w:hAnsi="Bahij Badr" w:cs="Bahij Badr"/>
          <w:bCs/>
          <w:sz w:val="32"/>
          <w:szCs w:val="32"/>
          <w:rtl/>
          <w:lang w:bidi="ps-AF"/>
        </w:rPr>
      </w:pPr>
      <w:r w:rsidRPr="00555A21">
        <w:rPr>
          <w:rFonts w:ascii="Bahij Badr" w:hAnsi="Bahij Badr" w:cs="Bahij Badr"/>
          <w:bCs/>
          <w:sz w:val="32"/>
          <w:szCs w:val="32"/>
          <w:lang w:bidi="ps-AF"/>
        </w:rPr>
        <w:t>1.6</w:t>
      </w:r>
      <w:r w:rsidRPr="00555A21">
        <w:rPr>
          <w:rFonts w:ascii="Bahij Badr" w:hAnsi="Bahij Badr" w:cs="Bahij Badr"/>
          <w:bCs/>
          <w:sz w:val="32"/>
          <w:szCs w:val="32"/>
          <w:rtl/>
          <w:lang w:bidi="ps-AF"/>
        </w:rPr>
        <w:t>هڅونه</w:t>
      </w:r>
      <w:bookmarkEnd w:id="130"/>
      <w:bookmarkEnd w:id="131"/>
      <w:bookmarkEnd w:id="132"/>
      <w:bookmarkEnd w:id="133"/>
      <w:bookmarkEnd w:id="134"/>
      <w:bookmarkEnd w:id="135"/>
      <w:bookmarkEnd w:id="136"/>
      <w:bookmarkEnd w:id="137"/>
      <w:bookmarkEnd w:id="138"/>
      <w:bookmarkEnd w:id="139"/>
    </w:p>
    <w:p w:rsidR="00781563" w:rsidRDefault="00781563" w:rsidP="00555A21">
      <w:pPr>
        <w:spacing w:line="276" w:lineRule="auto"/>
        <w:ind w:right="0" w:firstLine="0"/>
        <w:rPr>
          <w:rFonts w:ascii="Bahij Badr" w:hAnsi="Bahij Badr" w:cs="Bahij Badr"/>
          <w:b w:val="0"/>
          <w:szCs w:val="24"/>
          <w:lang w:bidi="ps-AF"/>
        </w:rPr>
      </w:pPr>
      <w:r w:rsidRPr="00555A21">
        <w:rPr>
          <w:rFonts w:ascii="Bahij Badr" w:hAnsi="Bahij Badr" w:cs="Bahij Badr"/>
          <w:b w:val="0"/>
          <w:szCs w:val="24"/>
          <w:rtl/>
          <w:lang w:bidi="ps-AF"/>
        </w:rPr>
        <w:t xml:space="preserve">لکه څرنګه </w:t>
      </w:r>
      <w:r w:rsidR="007F27A6" w:rsidRPr="00555A21">
        <w:rPr>
          <w:rFonts w:ascii="Bahij Badr" w:hAnsi="Bahij Badr" w:cs="Bahij Badr"/>
          <w:b w:val="0"/>
          <w:szCs w:val="24"/>
          <w:rtl/>
          <w:lang w:bidi="ps-AF"/>
        </w:rPr>
        <w:t>چي</w:t>
      </w:r>
      <w:r w:rsidRPr="00555A21">
        <w:rPr>
          <w:rFonts w:ascii="Bahij Badr" w:hAnsi="Bahij Badr" w:cs="Bahij Badr"/>
          <w:b w:val="0"/>
          <w:szCs w:val="24"/>
          <w:rtl/>
          <w:lang w:bidi="ps-AF"/>
        </w:rPr>
        <w:t xml:space="preserve"> مو </w:t>
      </w:r>
      <w:r w:rsidR="00555A21">
        <w:rPr>
          <w:rFonts w:ascii="Bahij Badr" w:hAnsi="Bahij Badr" w:cs="Bahij Badr" w:hint="cs"/>
          <w:b w:val="0"/>
          <w:szCs w:val="24"/>
          <w:rtl/>
          <w:lang w:bidi="ps-AF"/>
        </w:rPr>
        <w:t xml:space="preserve">مخکي </w:t>
      </w:r>
      <w:r w:rsidRPr="00555A21">
        <w:rPr>
          <w:rFonts w:ascii="Bahij Badr" w:hAnsi="Bahij Badr" w:cs="Bahij Badr"/>
          <w:b w:val="0"/>
          <w:szCs w:val="24"/>
          <w:rtl/>
          <w:lang w:bidi="ps-AF"/>
        </w:rPr>
        <w:t>وویل د</w:t>
      </w:r>
      <w:r w:rsidR="00555A21">
        <w:rPr>
          <w:rFonts w:ascii="Bahij Badr" w:hAnsi="Bahij Badr" w:cs="Bahij Badr" w:hint="cs"/>
          <w:b w:val="0"/>
          <w:szCs w:val="24"/>
          <w:rtl/>
          <w:lang w:bidi="ps-AF"/>
        </w:rPr>
        <w:t xml:space="preserve"> </w:t>
      </w:r>
      <w:r w:rsidR="00555A21">
        <w:rPr>
          <w:rFonts w:ascii="Bahij Badr" w:hAnsi="Bahij Badr" w:cs="Bahij Badr"/>
          <w:b w:val="0"/>
          <w:szCs w:val="24"/>
          <w:rtl/>
          <w:lang w:bidi="ps-AF"/>
        </w:rPr>
        <w:t>یاد مرکز لپاره ترد</w:t>
      </w:r>
      <w:r w:rsidR="00555A21">
        <w:rPr>
          <w:rFonts w:ascii="Bahij Badr" w:hAnsi="Bahij Badr" w:cs="Bahij Badr" w:hint="cs"/>
          <w:b w:val="0"/>
          <w:szCs w:val="24"/>
          <w:rtl/>
          <w:lang w:bidi="ps-AF"/>
        </w:rPr>
        <w:t>ې</w:t>
      </w:r>
      <w:r w:rsidRPr="00555A21">
        <w:rPr>
          <w:rFonts w:ascii="Bahij Badr" w:hAnsi="Bahij Badr" w:cs="Bahij Badr"/>
          <w:b w:val="0"/>
          <w:szCs w:val="24"/>
          <w:rtl/>
          <w:lang w:bidi="ps-AF"/>
        </w:rPr>
        <w:t xml:space="preserve"> مهاله کوم سیسټم وجود نلري</w:t>
      </w:r>
      <w:r w:rsidR="00555A21">
        <w:rPr>
          <w:rFonts w:ascii="Bahij Badr" w:hAnsi="Bahij Badr" w:cs="Bahij Badr" w:hint="cs"/>
          <w:b w:val="0"/>
          <w:szCs w:val="24"/>
          <w:rtl/>
          <w:lang w:bidi="ps-AF"/>
        </w:rPr>
        <w:t>.</w:t>
      </w:r>
      <w:r w:rsidRPr="00555A21">
        <w:rPr>
          <w:rFonts w:ascii="Bahij Badr" w:hAnsi="Bahij Badr" w:cs="Bahij Badr"/>
          <w:b w:val="0"/>
          <w:szCs w:val="24"/>
          <w:rtl/>
          <w:lang w:bidi="ps-AF"/>
        </w:rPr>
        <w:t xml:space="preserve"> ټول کارونه د کاغذ پر مخ دي چي دا ډیري زیاتي ستونزي رامنځته کوي لکه د معل</w:t>
      </w:r>
      <w:r w:rsidR="00555A21">
        <w:rPr>
          <w:rFonts w:ascii="Bahij Badr" w:hAnsi="Bahij Badr" w:cs="Bahij Badr"/>
          <w:b w:val="0"/>
          <w:szCs w:val="24"/>
          <w:rtl/>
          <w:lang w:bidi="ps-AF"/>
        </w:rPr>
        <w:t>وماتو نامنظم والي، دوخت زیات ضا</w:t>
      </w:r>
      <w:r w:rsidR="00555A21">
        <w:rPr>
          <w:rFonts w:ascii="Bahij Badr" w:hAnsi="Bahij Badr" w:cs="Bahij Badr" w:hint="cs"/>
          <w:b w:val="0"/>
          <w:szCs w:val="24"/>
          <w:rtl/>
          <w:lang w:bidi="ps-AF"/>
        </w:rPr>
        <w:t>ی</w:t>
      </w:r>
      <w:r w:rsidRPr="00555A21">
        <w:rPr>
          <w:rFonts w:ascii="Bahij Badr" w:hAnsi="Bahij Badr" w:cs="Bahij Badr"/>
          <w:b w:val="0"/>
          <w:szCs w:val="24"/>
          <w:rtl/>
          <w:lang w:bidi="ps-AF"/>
        </w:rPr>
        <w:t>ع،</w:t>
      </w:r>
      <w:r w:rsidR="00555A21">
        <w:rPr>
          <w:rFonts w:ascii="Bahij Badr" w:hAnsi="Bahij Badr" w:cs="Bahij Badr" w:hint="cs"/>
          <w:b w:val="0"/>
          <w:szCs w:val="24"/>
          <w:rtl/>
          <w:lang w:bidi="ps-AF"/>
        </w:rPr>
        <w:t xml:space="preserve"> </w:t>
      </w:r>
      <w:r w:rsidRPr="00555A21">
        <w:rPr>
          <w:rFonts w:ascii="Bahij Badr" w:hAnsi="Bahij Badr" w:cs="Bahij Badr"/>
          <w:b w:val="0"/>
          <w:szCs w:val="24"/>
          <w:rtl/>
          <w:lang w:bidi="ps-AF"/>
        </w:rPr>
        <w:t xml:space="preserve">معلوماتو ته هر ځاي او هروخت لاسرسي ندرلودل، </w:t>
      </w:r>
      <w:r w:rsidR="00555A21">
        <w:rPr>
          <w:rFonts w:ascii="Bahij Badr" w:hAnsi="Bahij Badr" w:cs="Bahij Badr"/>
          <w:b w:val="0"/>
          <w:szCs w:val="24"/>
          <w:rtl/>
          <w:lang w:bidi="ps-AF"/>
        </w:rPr>
        <w:t>د</w:t>
      </w:r>
      <w:r w:rsidR="00555A21">
        <w:rPr>
          <w:rFonts w:ascii="Bahij Badr" w:hAnsi="Bahij Badr" w:cs="Bahij Badr" w:hint="cs"/>
          <w:b w:val="0"/>
          <w:szCs w:val="24"/>
          <w:rtl/>
          <w:lang w:bidi="ps-AF"/>
        </w:rPr>
        <w:t>معلوماتو له منځه تلل</w:t>
      </w:r>
      <w:r w:rsidR="00555A21">
        <w:rPr>
          <w:rFonts w:ascii="Bahij Badr" w:hAnsi="Bahij Badr" w:cs="Bahij Badr"/>
          <w:b w:val="0"/>
          <w:szCs w:val="24"/>
          <w:rtl/>
          <w:lang w:bidi="ps-AF"/>
        </w:rPr>
        <w:t xml:space="preserve"> او داسي نوري ستونزي</w:t>
      </w:r>
      <w:r w:rsidR="001554BF">
        <w:rPr>
          <w:rFonts w:ascii="Bahij Badr" w:hAnsi="Bahij Badr" w:cs="Bahij Badr"/>
          <w:b w:val="0"/>
          <w:szCs w:val="24"/>
          <w:rtl/>
          <w:lang w:bidi="ps-AF"/>
        </w:rPr>
        <w:t xml:space="preserve">. نو </w:t>
      </w:r>
      <w:r w:rsidR="002A353E">
        <w:rPr>
          <w:rFonts w:ascii="Bahij Badr" w:hAnsi="Bahij Badr" w:cs="Bahij Badr" w:hint="cs"/>
          <w:b w:val="0"/>
          <w:szCs w:val="24"/>
          <w:rtl/>
          <w:lang w:bidi="ps-AF"/>
        </w:rPr>
        <w:t xml:space="preserve">د </w:t>
      </w:r>
      <w:r w:rsidR="001554BF">
        <w:rPr>
          <w:rFonts w:ascii="Bahij Badr" w:hAnsi="Bahij Badr" w:cs="Bahij Badr"/>
          <w:b w:val="0"/>
          <w:szCs w:val="24"/>
          <w:rtl/>
          <w:lang w:bidi="ps-AF"/>
        </w:rPr>
        <w:t>همد</w:t>
      </w:r>
      <w:r w:rsidR="001554BF">
        <w:rPr>
          <w:rFonts w:ascii="Bahij Badr" w:hAnsi="Bahij Badr" w:cs="Bahij Badr" w:hint="cs"/>
          <w:b w:val="0"/>
          <w:szCs w:val="24"/>
          <w:rtl/>
          <w:lang w:bidi="ps-AF"/>
        </w:rPr>
        <w:t>ې</w:t>
      </w:r>
      <w:r w:rsidRPr="00555A21">
        <w:rPr>
          <w:rFonts w:ascii="Bahij Badr" w:hAnsi="Bahij Badr" w:cs="Bahij Badr"/>
          <w:b w:val="0"/>
          <w:szCs w:val="24"/>
          <w:rtl/>
          <w:lang w:bidi="ps-AF"/>
        </w:rPr>
        <w:t xml:space="preserve"> ستونزو د</w:t>
      </w:r>
      <w:r w:rsidR="002A353E">
        <w:rPr>
          <w:rFonts w:ascii="Bahij Badr" w:hAnsi="Bahij Badr" w:cs="Bahij Badr" w:hint="cs"/>
          <w:b w:val="0"/>
          <w:szCs w:val="24"/>
          <w:rtl/>
          <w:lang w:bidi="ps-AF"/>
        </w:rPr>
        <w:t xml:space="preserve"> </w:t>
      </w:r>
      <w:r w:rsidR="002A353E">
        <w:rPr>
          <w:rFonts w:ascii="Bahij Badr" w:hAnsi="Bahij Badr" w:cs="Bahij Badr"/>
          <w:b w:val="0"/>
          <w:szCs w:val="24"/>
          <w:rtl/>
          <w:lang w:bidi="ps-AF"/>
        </w:rPr>
        <w:t>حل لپاره مو نوموړي مرک</w:t>
      </w:r>
      <w:r w:rsidR="002A353E">
        <w:rPr>
          <w:rFonts w:ascii="Bahij Badr" w:hAnsi="Bahij Badr" w:cs="Bahij Badr" w:hint="cs"/>
          <w:b w:val="0"/>
          <w:szCs w:val="24"/>
          <w:rtl/>
          <w:lang w:bidi="ps-AF"/>
        </w:rPr>
        <w:t>ز</w:t>
      </w:r>
      <w:r w:rsidRPr="00555A21">
        <w:rPr>
          <w:rFonts w:ascii="Bahij Badr" w:hAnsi="Bahij Badr" w:cs="Bahij Badr"/>
          <w:b w:val="0"/>
          <w:szCs w:val="24"/>
          <w:rtl/>
          <w:lang w:bidi="ps-AF"/>
        </w:rPr>
        <w:t xml:space="preserve"> تر مطالعي لاندی ونیو او د </w:t>
      </w:r>
      <w:r w:rsidRPr="00555A21">
        <w:rPr>
          <w:rFonts w:ascii="Bahij Badr" w:hAnsi="Bahij Badr" w:cs="Bahij Badr"/>
          <w:b w:val="0"/>
          <w:szCs w:val="24"/>
          <w:lang w:bidi="ps-AF"/>
        </w:rPr>
        <w:t>CMS</w:t>
      </w:r>
      <w:r w:rsidRPr="00555A21">
        <w:rPr>
          <w:rFonts w:ascii="Bahij Badr" w:hAnsi="Bahij Badr" w:cs="Bahij Badr"/>
          <w:b w:val="0"/>
          <w:szCs w:val="24"/>
          <w:rtl/>
          <w:lang w:bidi="ps-AF"/>
        </w:rPr>
        <w:t xml:space="preserve"> سیسټم په جوړولو سره به یادو ستونزو ته د پای ټکی کښښودل شي.</w:t>
      </w:r>
    </w:p>
    <w:p w:rsidR="007600AD" w:rsidRDefault="007600AD" w:rsidP="00555A21">
      <w:pPr>
        <w:spacing w:line="276" w:lineRule="auto"/>
        <w:ind w:right="0" w:firstLine="0"/>
        <w:rPr>
          <w:rFonts w:ascii="Bahij Badr" w:hAnsi="Bahij Badr" w:cs="Bahij Badr"/>
          <w:b w:val="0"/>
          <w:szCs w:val="24"/>
          <w:lang w:bidi="ps-AF"/>
        </w:rPr>
      </w:pPr>
    </w:p>
    <w:p w:rsidR="007600AD" w:rsidRDefault="007600AD" w:rsidP="00555A21">
      <w:pPr>
        <w:spacing w:line="276" w:lineRule="auto"/>
        <w:ind w:right="0" w:firstLine="0"/>
        <w:rPr>
          <w:rFonts w:ascii="Bahij Badr" w:hAnsi="Bahij Badr" w:cs="Bahij Badr"/>
          <w:b w:val="0"/>
          <w:szCs w:val="24"/>
          <w:lang w:bidi="ps-AF"/>
        </w:rPr>
      </w:pPr>
    </w:p>
    <w:p w:rsidR="007600AD" w:rsidRDefault="007600AD" w:rsidP="00555A21">
      <w:pPr>
        <w:spacing w:line="276" w:lineRule="auto"/>
        <w:ind w:right="0" w:firstLine="0"/>
        <w:rPr>
          <w:rFonts w:ascii="Bahij Badr" w:hAnsi="Bahij Badr" w:cs="Bahij Badr"/>
          <w:b w:val="0"/>
          <w:szCs w:val="24"/>
          <w:lang w:bidi="ps-AF"/>
        </w:rPr>
      </w:pPr>
    </w:p>
    <w:p w:rsidR="007600AD" w:rsidRDefault="007600AD" w:rsidP="00555A21">
      <w:pPr>
        <w:spacing w:line="276" w:lineRule="auto"/>
        <w:ind w:right="0" w:firstLine="0"/>
        <w:rPr>
          <w:rFonts w:ascii="Bahij Badr" w:hAnsi="Bahij Badr" w:cs="Bahij Badr"/>
          <w:b w:val="0"/>
          <w:szCs w:val="24"/>
          <w:lang w:bidi="ps-AF"/>
        </w:rPr>
      </w:pPr>
    </w:p>
    <w:p w:rsidR="007600AD" w:rsidRDefault="007600AD" w:rsidP="00555A21">
      <w:pPr>
        <w:spacing w:line="276" w:lineRule="auto"/>
        <w:ind w:right="0" w:firstLine="0"/>
        <w:rPr>
          <w:rFonts w:ascii="Bahij Badr" w:hAnsi="Bahij Badr" w:cs="Bahij Badr"/>
          <w:b w:val="0"/>
          <w:szCs w:val="24"/>
          <w:lang w:bidi="ps-AF"/>
        </w:rPr>
      </w:pPr>
    </w:p>
    <w:p w:rsidR="007600AD" w:rsidRPr="00555A21" w:rsidRDefault="007600AD" w:rsidP="00555A21">
      <w:pPr>
        <w:spacing w:line="276" w:lineRule="auto"/>
        <w:ind w:right="0" w:firstLine="0"/>
        <w:rPr>
          <w:rFonts w:ascii="Bahij Badr" w:hAnsi="Bahij Badr" w:cs="Bahij Badr"/>
          <w:b w:val="0"/>
          <w:szCs w:val="24"/>
          <w:lang w:bidi="ps-AF"/>
        </w:rPr>
      </w:pPr>
    </w:p>
    <w:p w:rsidR="007F06AA" w:rsidRDefault="007F06AA">
      <w:pPr>
        <w:rPr>
          <w:rFonts w:ascii="Bahij Badr" w:hAnsi="Bahij Badr" w:cs="Bahij Badr"/>
          <w:b w:val="0"/>
        </w:rPr>
      </w:pPr>
    </w:p>
    <w:p w:rsidR="007600AD" w:rsidRDefault="007600AD">
      <w:pPr>
        <w:rPr>
          <w:rFonts w:ascii="Bahij Badr" w:hAnsi="Bahij Badr" w:cs="Bahij Badr"/>
          <w:b w:val="0"/>
        </w:rPr>
      </w:pPr>
    </w:p>
    <w:p w:rsidR="007600AD" w:rsidRDefault="007600AD">
      <w:pPr>
        <w:rPr>
          <w:rFonts w:ascii="Bahij Badr" w:hAnsi="Bahij Badr" w:cs="Bahij Badr"/>
          <w:b w:val="0"/>
        </w:rPr>
      </w:pPr>
    </w:p>
    <w:p w:rsidR="007600AD" w:rsidRDefault="007600AD" w:rsidP="007600AD">
      <w:pPr>
        <w:spacing w:line="276" w:lineRule="auto"/>
        <w:ind w:right="0" w:firstLine="0"/>
        <w:jc w:val="center"/>
        <w:outlineLvl w:val="0"/>
        <w:rPr>
          <w:rFonts w:ascii="Sakkal Majalla" w:hAnsi="Sakkal Majalla" w:cs="Sakkal Majalla"/>
          <w:b w:val="0"/>
          <w:bCs/>
          <w:sz w:val="36"/>
          <w:szCs w:val="32"/>
          <w:rtl/>
          <w:lang w:bidi="ps-AF"/>
        </w:rPr>
      </w:pPr>
      <w:bookmarkStart w:id="140" w:name="_Toc50202810"/>
      <w:bookmarkStart w:id="141" w:name="_Toc50256032"/>
      <w:bookmarkStart w:id="142" w:name="_Toc50256172"/>
      <w:bookmarkStart w:id="143" w:name="_Toc50257137"/>
      <w:bookmarkStart w:id="144" w:name="_Toc50536811"/>
      <w:bookmarkStart w:id="145" w:name="_Toc50539484"/>
      <w:bookmarkStart w:id="146" w:name="_Toc51467702"/>
      <w:bookmarkStart w:id="147" w:name="_Toc51468575"/>
      <w:bookmarkStart w:id="148" w:name="_Toc51470919"/>
      <w:bookmarkStart w:id="149" w:name="_Toc52105999"/>
      <w:r w:rsidRPr="002C120A">
        <w:rPr>
          <w:rFonts w:ascii="Sakkal Majalla" w:hAnsi="Sakkal Majalla" w:cs="Sakkal Majalla"/>
          <w:b w:val="0"/>
          <w:bCs/>
          <w:sz w:val="36"/>
          <w:szCs w:val="32"/>
          <w:rtl/>
          <w:lang w:bidi="ps-AF"/>
        </w:rPr>
        <w:lastRenderedPageBreak/>
        <w:t>دوهم څپرکی</w:t>
      </w:r>
      <w:bookmarkEnd w:id="140"/>
      <w:bookmarkEnd w:id="141"/>
      <w:bookmarkEnd w:id="142"/>
      <w:bookmarkEnd w:id="143"/>
      <w:bookmarkEnd w:id="144"/>
      <w:bookmarkEnd w:id="145"/>
      <w:bookmarkEnd w:id="146"/>
      <w:bookmarkEnd w:id="147"/>
      <w:bookmarkEnd w:id="148"/>
      <w:bookmarkEnd w:id="149"/>
    </w:p>
    <w:p w:rsidR="007600AD" w:rsidRPr="006B517A" w:rsidRDefault="007600AD" w:rsidP="007600AD">
      <w:pPr>
        <w:spacing w:line="276" w:lineRule="auto"/>
        <w:ind w:right="0" w:firstLine="0"/>
        <w:jc w:val="center"/>
        <w:outlineLvl w:val="0"/>
        <w:rPr>
          <w:rFonts w:ascii="Sakkal Majalla" w:hAnsi="Sakkal Majalla" w:cs="Sakkal Majalla"/>
          <w:b w:val="0"/>
          <w:bCs/>
          <w:sz w:val="36"/>
          <w:szCs w:val="32"/>
          <w:rtl/>
          <w:lang w:bidi="ps-AF"/>
        </w:rPr>
      </w:pPr>
      <w:bookmarkStart w:id="150" w:name="_Toc50536812"/>
      <w:bookmarkStart w:id="151" w:name="_Toc50539485"/>
      <w:bookmarkStart w:id="152" w:name="_Toc51467703"/>
      <w:bookmarkStart w:id="153" w:name="_Toc51468576"/>
      <w:bookmarkStart w:id="154" w:name="_Toc51470920"/>
      <w:bookmarkStart w:id="155" w:name="_Toc52106000"/>
      <w:r>
        <w:rPr>
          <w:rFonts w:ascii="Sakkal Majalla" w:hAnsi="Sakkal Majalla" w:cs="Sakkal Majalla" w:hint="cs"/>
          <w:b w:val="0"/>
          <w:bCs/>
          <w:sz w:val="36"/>
          <w:szCs w:val="32"/>
          <w:rtl/>
          <w:lang w:bidi="ps-AF"/>
        </w:rPr>
        <w:t xml:space="preserve">مخکني آثارو ته کتنه </w:t>
      </w:r>
      <w:r w:rsidRPr="006B517A">
        <w:rPr>
          <w:rFonts w:ascii="Sakkal Majalla" w:hAnsi="Sakkal Majalla" w:cs="Sakkal Majalla" w:hint="cs"/>
          <w:sz w:val="32"/>
          <w:szCs w:val="32"/>
          <w:rtl/>
          <w:lang w:bidi="ps-AF"/>
        </w:rPr>
        <w:t>(</w:t>
      </w:r>
      <w:r w:rsidRPr="006B517A">
        <w:rPr>
          <w:rFonts w:ascii="Sakkal Majalla" w:hAnsi="Sakkal Majalla" w:cs="Sakkal Majalla"/>
          <w:sz w:val="32"/>
          <w:szCs w:val="32"/>
          <w:lang w:bidi="ps-AF"/>
        </w:rPr>
        <w:t>Literature Review</w:t>
      </w:r>
      <w:r w:rsidRPr="006B517A">
        <w:rPr>
          <w:rFonts w:ascii="Sakkal Majalla" w:hAnsi="Sakkal Majalla" w:cs="Sakkal Majalla" w:hint="cs"/>
          <w:sz w:val="32"/>
          <w:szCs w:val="32"/>
          <w:rtl/>
          <w:lang w:bidi="ps-AF"/>
        </w:rPr>
        <w:t>)</w:t>
      </w:r>
      <w:bookmarkStart w:id="156" w:name="_Toc50202812"/>
      <w:bookmarkStart w:id="157" w:name="_Toc50256034"/>
      <w:bookmarkStart w:id="158" w:name="_Toc50256174"/>
      <w:bookmarkStart w:id="159" w:name="_Toc50257139"/>
      <w:bookmarkEnd w:id="150"/>
      <w:bookmarkEnd w:id="151"/>
      <w:bookmarkEnd w:id="152"/>
      <w:bookmarkEnd w:id="153"/>
      <w:bookmarkEnd w:id="154"/>
      <w:bookmarkEnd w:id="155"/>
    </w:p>
    <w:p w:rsidR="007600AD" w:rsidRPr="00EE57D6" w:rsidRDefault="007600AD" w:rsidP="007600AD">
      <w:pPr>
        <w:spacing w:line="276" w:lineRule="auto"/>
        <w:ind w:right="0" w:firstLine="0"/>
        <w:rPr>
          <w:rFonts w:ascii="Sakkal Majalla" w:hAnsi="Sakkal Majalla" w:cs="Sakkal Majalla"/>
          <w:b w:val="0"/>
          <w:bCs/>
          <w:sz w:val="32"/>
          <w:szCs w:val="28"/>
          <w:rtl/>
          <w:lang w:bidi="ps-AF"/>
        </w:rPr>
      </w:pPr>
      <w:r>
        <w:rPr>
          <w:rFonts w:ascii="Sakkal Majalla" w:hAnsi="Sakkal Majalla" w:cs="Sakkal Majalla"/>
          <w:sz w:val="28"/>
          <w:szCs w:val="24"/>
          <w:rtl/>
          <w:lang w:bidi="ps-AF"/>
        </w:rPr>
        <w:t>دا څپرکی د پایلیک موضو</w:t>
      </w:r>
      <w:r>
        <w:rPr>
          <w:rFonts w:ascii="Sakkal Majalla" w:hAnsi="Sakkal Majalla" w:cs="Sakkal Majalla" w:hint="cs"/>
          <w:sz w:val="28"/>
          <w:szCs w:val="24"/>
          <w:rtl/>
          <w:lang w:bidi="ps-AF"/>
        </w:rPr>
        <w:t>ع</w:t>
      </w:r>
      <w:r w:rsidRPr="002C120A">
        <w:rPr>
          <w:rFonts w:ascii="Sakkal Majalla" w:hAnsi="Sakkal Majalla" w:cs="Sakkal Majalla"/>
          <w:sz w:val="28"/>
          <w:szCs w:val="24"/>
          <w:rtl/>
          <w:lang w:bidi="ps-AF"/>
        </w:rPr>
        <w:t xml:space="preserve"> ته</w:t>
      </w:r>
      <w:r>
        <w:rPr>
          <w:rFonts w:ascii="Sakkal Majalla" w:hAnsi="Sakkal Majalla" w:cs="Sakkal Majalla" w:hint="cs"/>
          <w:sz w:val="28"/>
          <w:szCs w:val="24"/>
          <w:rtl/>
          <w:lang w:bidi="ps-AF"/>
        </w:rPr>
        <w:t xml:space="preserve"> چي عبارت له</w:t>
      </w:r>
      <w:r>
        <w:rPr>
          <w:rFonts w:ascii="Sakkal Majalla" w:hAnsi="Sakkal Majalla" w:cs="Sakkal Majalla"/>
          <w:sz w:val="28"/>
          <w:szCs w:val="24"/>
          <w:lang w:bidi="ps-AF"/>
        </w:rPr>
        <w:t xml:space="preserve"> </w:t>
      </w:r>
      <w:r w:rsidRPr="00114703">
        <w:rPr>
          <w:rFonts w:ascii="Sakkal Majalla" w:hAnsi="Sakkal Majalla" w:cs="Sakkal Majalla"/>
          <w:b w:val="0"/>
          <w:bCs/>
          <w:sz w:val="28"/>
          <w:szCs w:val="24"/>
          <w:lang w:bidi="ps-AF"/>
        </w:rPr>
        <w:t>(CMS System for PDC</w:t>
      </w:r>
      <w:r>
        <w:rPr>
          <w:rFonts w:ascii="Sakkal Majalla" w:hAnsi="Sakkal Majalla" w:cs="Sakkal Majalla"/>
          <w:sz w:val="28"/>
          <w:szCs w:val="24"/>
          <w:lang w:bidi="ps-AF"/>
        </w:rPr>
        <w:t>)</w:t>
      </w:r>
      <w:r>
        <w:rPr>
          <w:rFonts w:ascii="Sakkal Majalla" w:hAnsi="Sakkal Majalla" w:cs="Sakkal Majalla" w:hint="cs"/>
          <w:sz w:val="28"/>
          <w:szCs w:val="24"/>
          <w:rtl/>
          <w:lang w:bidi="ps-AF"/>
        </w:rPr>
        <w:t xml:space="preserve">څخه ده </w:t>
      </w:r>
      <w:r w:rsidRPr="002C120A">
        <w:rPr>
          <w:rFonts w:ascii="Sakkal Majalla" w:hAnsi="Sakkal Majalla" w:cs="Sakkal Majalla"/>
          <w:sz w:val="28"/>
          <w:szCs w:val="24"/>
          <w:rtl/>
          <w:lang w:bidi="ps-AF"/>
        </w:rPr>
        <w:t>ځانګړی سوی دی. لومړی په عمومی توګه ستونزه م</w:t>
      </w:r>
      <w:r>
        <w:rPr>
          <w:rFonts w:ascii="Sakkal Majalla" w:hAnsi="Sakkal Majalla" w:cs="Sakkal Majalla"/>
          <w:sz w:val="28"/>
          <w:szCs w:val="24"/>
          <w:rtl/>
          <w:lang w:bidi="ps-AF"/>
        </w:rPr>
        <w:t xml:space="preserve">شخصیږي. بیا د څپرکی اصلی برخه </w:t>
      </w:r>
      <w:r>
        <w:rPr>
          <w:rFonts w:ascii="Sakkal Majalla" w:hAnsi="Sakkal Majalla" w:cs="Sakkal Majalla" w:hint="cs"/>
          <w:sz w:val="28"/>
          <w:szCs w:val="24"/>
          <w:rtl/>
          <w:lang w:bidi="ps-AF"/>
        </w:rPr>
        <w:t>کې د</w:t>
      </w:r>
      <w:r w:rsidRPr="00114703">
        <w:rPr>
          <w:rFonts w:ascii="Sakkal Majalla" w:hAnsi="Sakkal Majalla" w:cs="Sakkal Majalla" w:hint="cs"/>
          <w:b w:val="0"/>
          <w:bCs/>
          <w:sz w:val="28"/>
          <w:szCs w:val="24"/>
          <w:rtl/>
          <w:lang w:bidi="ps-AF"/>
        </w:rPr>
        <w:t xml:space="preserve"> </w:t>
      </w:r>
      <w:r w:rsidRPr="00114703">
        <w:rPr>
          <w:rFonts w:ascii="Sakkal Majalla" w:hAnsi="Sakkal Majalla" w:cs="Sakkal Majalla"/>
          <w:b w:val="0"/>
          <w:bCs/>
          <w:sz w:val="28"/>
          <w:szCs w:val="24"/>
          <w:lang w:bidi="ps-AF"/>
        </w:rPr>
        <w:t>CMS</w:t>
      </w:r>
      <w:r>
        <w:rPr>
          <w:rFonts w:ascii="Sakkal Majalla" w:hAnsi="Sakkal Majalla" w:cs="Sakkal Majalla" w:hint="cs"/>
          <w:sz w:val="28"/>
          <w:szCs w:val="24"/>
          <w:rtl/>
          <w:lang w:bidi="ps-AF"/>
        </w:rPr>
        <w:t xml:space="preserve"> سیسټمو معرفي</w:t>
      </w:r>
      <w:r>
        <w:rPr>
          <w:rFonts w:ascii="Sakkal Majalla" w:hAnsi="Sakkal Majalla" w:cs="Sakkal Majalla"/>
          <w:sz w:val="28"/>
          <w:szCs w:val="24"/>
          <w:rtl/>
          <w:lang w:bidi="ps-AF"/>
        </w:rPr>
        <w:t xml:space="preserve"> ته ځانګړې سوېده، ددې</w:t>
      </w:r>
      <w:r w:rsidRPr="002C120A">
        <w:rPr>
          <w:rFonts w:ascii="Sakkal Majalla" w:hAnsi="Sakkal Majalla" w:cs="Sakkal Majalla"/>
          <w:sz w:val="28"/>
          <w:szCs w:val="24"/>
          <w:rtl/>
          <w:lang w:bidi="ps-AF"/>
        </w:rPr>
        <w:t xml:space="preserve"> د </w:t>
      </w:r>
      <w:r>
        <w:rPr>
          <w:rFonts w:ascii="Sakkal Majalla" w:hAnsi="Sakkal Majalla" w:cs="Sakkal Majalla"/>
          <w:sz w:val="28"/>
          <w:szCs w:val="24"/>
          <w:rtl/>
          <w:lang w:bidi="ps-AF"/>
        </w:rPr>
        <w:t>تشریح سره سره پر</w:t>
      </w:r>
      <w:r w:rsidRPr="002C120A">
        <w:rPr>
          <w:rFonts w:ascii="Sakkal Majalla" w:hAnsi="Sakkal Majalla" w:cs="Sakkal Majalla"/>
          <w:sz w:val="28"/>
          <w:szCs w:val="24"/>
          <w:rtl/>
          <w:lang w:bidi="ps-AF"/>
        </w:rPr>
        <w:t xml:space="preserve"> (</w:t>
      </w:r>
      <w:r>
        <w:rPr>
          <w:rFonts w:ascii="Sakkal Majalla" w:hAnsi="Sakkal Majalla" w:cs="Sakkal Majalla" w:hint="cs"/>
          <w:sz w:val="28"/>
          <w:szCs w:val="24"/>
          <w:rtl/>
          <w:lang w:bidi="ps-AF"/>
        </w:rPr>
        <w:t>ٌ</w:t>
      </w:r>
      <w:r w:rsidRPr="00114703">
        <w:rPr>
          <w:rFonts w:ascii="Sakkal Majalla" w:hAnsi="Sakkal Majalla" w:cs="Sakkal Majalla"/>
          <w:b w:val="0"/>
          <w:bCs/>
          <w:sz w:val="28"/>
          <w:szCs w:val="24"/>
          <w:lang w:bidi="ps-AF"/>
        </w:rPr>
        <w:t xml:space="preserve">Web base CMS </w:t>
      </w:r>
      <w:r w:rsidRPr="002C120A">
        <w:rPr>
          <w:rFonts w:ascii="Sakkal Majalla" w:hAnsi="Sakkal Majalla" w:cs="Sakkal Majalla"/>
          <w:sz w:val="28"/>
          <w:szCs w:val="24"/>
          <w:rtl/>
          <w:lang w:bidi="ps-AF"/>
        </w:rPr>
        <w:t xml:space="preserve">) </w:t>
      </w:r>
      <w:r>
        <w:rPr>
          <w:rFonts w:ascii="Sakkal Majalla" w:hAnsi="Sakkal Majalla" w:cs="Sakkal Majalla" w:hint="cs"/>
          <w:sz w:val="28"/>
          <w:szCs w:val="24"/>
          <w:rtl/>
          <w:lang w:bidi="ps-AF"/>
        </w:rPr>
        <w:t xml:space="preserve">سیسټمو </w:t>
      </w:r>
      <w:r>
        <w:rPr>
          <w:rFonts w:ascii="Sakkal Majalla" w:hAnsi="Sakkal Majalla" w:cs="Sakkal Majalla"/>
          <w:sz w:val="28"/>
          <w:szCs w:val="24"/>
          <w:rtl/>
          <w:lang w:bidi="ps-AF"/>
        </w:rPr>
        <w:t xml:space="preserve">باندې هم بحث کیږي او </w:t>
      </w:r>
      <w:r>
        <w:rPr>
          <w:rFonts w:ascii="Sakkal Majalla" w:hAnsi="Sakkal Majalla" w:cs="Sakkal Majalla" w:hint="cs"/>
          <w:sz w:val="28"/>
          <w:szCs w:val="24"/>
          <w:rtl/>
          <w:lang w:bidi="ps-AF"/>
        </w:rPr>
        <w:t>د</w:t>
      </w:r>
      <w:r w:rsidRPr="00114703">
        <w:rPr>
          <w:rFonts w:ascii="Sakkal Majalla" w:hAnsi="Sakkal Majalla" w:cs="Sakkal Majalla"/>
          <w:b w:val="0"/>
          <w:bCs/>
          <w:sz w:val="28"/>
          <w:szCs w:val="24"/>
          <w:lang w:bidi="ps-AF"/>
        </w:rPr>
        <w:t>CMS</w:t>
      </w:r>
      <w:r>
        <w:rPr>
          <w:rFonts w:ascii="Sakkal Majalla" w:hAnsi="Sakkal Majalla" w:cs="Sakkal Majalla"/>
          <w:b w:val="0"/>
          <w:bCs/>
          <w:sz w:val="26"/>
          <w:lang w:bidi="ps-AF"/>
        </w:rPr>
        <w:t xml:space="preserve"> </w:t>
      </w:r>
      <w:r w:rsidRPr="006B517A">
        <w:rPr>
          <w:rFonts w:ascii="Sakkal Majalla" w:hAnsi="Sakkal Majalla" w:cs="Sakkal Majalla"/>
          <w:b w:val="0"/>
          <w:bCs/>
          <w:sz w:val="26"/>
          <w:rtl/>
          <w:lang w:bidi="ps-AF"/>
        </w:rPr>
        <w:t xml:space="preserve"> </w:t>
      </w:r>
      <w:r>
        <w:rPr>
          <w:rFonts w:ascii="Sakkal Majalla" w:hAnsi="Sakkal Majalla" w:cs="Sakkal Majalla" w:hint="cs"/>
          <w:b w:val="0"/>
          <w:bCs/>
          <w:sz w:val="26"/>
          <w:rtl/>
          <w:lang w:bidi="ps-AF"/>
        </w:rPr>
        <w:t xml:space="preserve"> سیسټمو ډولونه به و</w:t>
      </w:r>
      <w:r>
        <w:rPr>
          <w:rFonts w:ascii="Sakkal Majalla" w:hAnsi="Sakkal Majalla" w:cs="Sakkal Majalla"/>
          <w:sz w:val="28"/>
          <w:szCs w:val="24"/>
          <w:rtl/>
          <w:lang w:bidi="ps-AF"/>
        </w:rPr>
        <w:t xml:space="preserve">څېړل </w:t>
      </w:r>
      <w:r>
        <w:rPr>
          <w:rFonts w:ascii="Sakkal Majalla" w:hAnsi="Sakkal Majalla" w:cs="Sakkal Majalla" w:hint="cs"/>
          <w:sz w:val="28"/>
          <w:szCs w:val="24"/>
          <w:rtl/>
          <w:lang w:bidi="ps-AF"/>
        </w:rPr>
        <w:t>سي</w:t>
      </w:r>
      <w:r w:rsidRPr="002C120A">
        <w:rPr>
          <w:rFonts w:ascii="Sakkal Majalla" w:hAnsi="Sakkal Majalla" w:cs="Sakkal Majalla"/>
          <w:sz w:val="28"/>
          <w:szCs w:val="24"/>
          <w:rtl/>
          <w:lang w:bidi="ps-AF"/>
        </w:rPr>
        <w:t xml:space="preserve">. </w:t>
      </w:r>
      <w:r>
        <w:rPr>
          <w:rFonts w:ascii="Sakkal Majalla" w:hAnsi="Sakkal Majalla" w:cs="Sakkal Majalla" w:hint="cs"/>
          <w:sz w:val="28"/>
          <w:szCs w:val="24"/>
          <w:rtl/>
          <w:lang w:bidi="ps-AF"/>
        </w:rPr>
        <w:t>او همدارنګه ددي سسټمو عملي بېلګي به و څېړو.</w:t>
      </w:r>
      <w:r w:rsidRPr="00DD4FE9">
        <w:rPr>
          <w:rFonts w:ascii="Sakkal Majalla" w:hAnsi="Sakkal Majalla" w:cs="Sakkal Majalla" w:hint="cs"/>
          <w:b w:val="0"/>
          <w:bCs/>
          <w:sz w:val="32"/>
          <w:szCs w:val="28"/>
          <w:rtl/>
          <w:lang w:bidi="ps-AF"/>
        </w:rPr>
        <w:t xml:space="preserve"> </w:t>
      </w:r>
    </w:p>
    <w:p w:rsidR="007600AD" w:rsidRPr="002C120A" w:rsidRDefault="007600AD" w:rsidP="007600AD">
      <w:pPr>
        <w:spacing w:line="276" w:lineRule="auto"/>
        <w:ind w:right="0" w:firstLine="0"/>
        <w:outlineLvl w:val="1"/>
        <w:rPr>
          <w:rFonts w:ascii="Sakkal Majalla" w:hAnsi="Sakkal Majalla" w:cs="Sakkal Majalla"/>
          <w:b w:val="0"/>
          <w:bCs/>
          <w:sz w:val="32"/>
          <w:szCs w:val="28"/>
          <w:rtl/>
          <w:lang w:bidi="ps-AF"/>
        </w:rPr>
      </w:pPr>
      <w:bookmarkStart w:id="160" w:name="_Toc50536813"/>
      <w:bookmarkStart w:id="161" w:name="_Toc50539486"/>
      <w:bookmarkStart w:id="162" w:name="_Toc51467704"/>
      <w:bookmarkStart w:id="163" w:name="_Toc51468577"/>
      <w:bookmarkStart w:id="164" w:name="_Toc51470921"/>
      <w:bookmarkStart w:id="165" w:name="_Toc52106001"/>
      <w:r w:rsidRPr="00C355C9">
        <w:rPr>
          <w:rFonts w:ascii="Sakkal Majalla" w:hAnsi="Sakkal Majalla" w:cs="Sakkal Majalla"/>
          <w:sz w:val="28"/>
          <w:szCs w:val="24"/>
          <w:lang w:bidi="ps-AF"/>
        </w:rPr>
        <w:t>2.1</w:t>
      </w:r>
      <w:r>
        <w:rPr>
          <w:rFonts w:ascii="Sakkal Majalla" w:hAnsi="Sakkal Majalla" w:cs="Sakkal Majalla" w:hint="cs"/>
          <w:b w:val="0"/>
          <w:bCs/>
          <w:sz w:val="32"/>
          <w:szCs w:val="28"/>
          <w:rtl/>
          <w:lang w:bidi="ps-AF"/>
        </w:rPr>
        <w:t xml:space="preserve"> </w:t>
      </w:r>
      <w:r w:rsidRPr="002C120A">
        <w:rPr>
          <w:rFonts w:ascii="Sakkal Majalla" w:hAnsi="Sakkal Majalla" w:cs="Sakkal Majalla"/>
          <w:b w:val="0"/>
          <w:bCs/>
          <w:sz w:val="32"/>
          <w:szCs w:val="28"/>
          <w:rtl/>
          <w:lang w:bidi="ps-AF"/>
        </w:rPr>
        <w:t>لنډه کتنه</w:t>
      </w:r>
      <w:bookmarkEnd w:id="156"/>
      <w:bookmarkEnd w:id="157"/>
      <w:bookmarkEnd w:id="158"/>
      <w:bookmarkEnd w:id="159"/>
      <w:bookmarkEnd w:id="160"/>
      <w:bookmarkEnd w:id="161"/>
      <w:bookmarkEnd w:id="162"/>
      <w:bookmarkEnd w:id="163"/>
      <w:bookmarkEnd w:id="164"/>
      <w:bookmarkEnd w:id="165"/>
    </w:p>
    <w:p w:rsidR="007600AD" w:rsidRPr="0068443A" w:rsidRDefault="007600AD" w:rsidP="007600AD">
      <w:pPr>
        <w:rPr>
          <w:rFonts w:cs="Times New Roman"/>
          <w:rtl/>
        </w:rPr>
      </w:pPr>
      <w:r>
        <w:rPr>
          <w:rtl/>
        </w:rPr>
        <w:t>موږ ټول د انټرنیټ په نړی کی ژوند کوو معلوماتو ته لاسرسی هیڅکله اسانه نه وو</w:t>
      </w:r>
      <w:r>
        <w:rPr>
          <w:rFonts w:hint="cs"/>
          <w:rtl/>
          <w:lang w:bidi="ps-AF"/>
        </w:rPr>
        <w:t xml:space="preserve"> د</w:t>
      </w:r>
      <w:r>
        <w:rPr>
          <w:rtl/>
        </w:rPr>
        <w:t xml:space="preserve"> زده کوونکو معلوماتو ته لاسرسي هم په اسان</w:t>
      </w:r>
      <w:r>
        <w:rPr>
          <w:rFonts w:hint="cs"/>
          <w:rtl/>
          <w:lang w:bidi="ps-AF"/>
        </w:rPr>
        <w:t>ي</w:t>
      </w:r>
      <w:r>
        <w:rPr>
          <w:rtl/>
        </w:rPr>
        <w:t xml:space="preserve"> نسوا</w:t>
      </w:r>
      <w:r>
        <w:rPr>
          <w:rFonts w:hint="cs"/>
          <w:rtl/>
          <w:lang w:bidi="ps-AF"/>
        </w:rPr>
        <w:t>ي</w:t>
      </w:r>
      <w:r>
        <w:rPr>
          <w:rtl/>
        </w:rPr>
        <w:t xml:space="preserve"> کیدلا</w:t>
      </w:r>
      <w:r>
        <w:rPr>
          <w:rFonts w:hint="cs"/>
          <w:rtl/>
          <w:lang w:bidi="ps-AF"/>
        </w:rPr>
        <w:t>ي</w:t>
      </w:r>
      <w:r>
        <w:rPr>
          <w:rtl/>
        </w:rPr>
        <w:t>، ښوونکو نسوا</w:t>
      </w:r>
      <w:r>
        <w:rPr>
          <w:rFonts w:hint="cs"/>
          <w:rtl/>
          <w:lang w:bidi="ps-AF"/>
        </w:rPr>
        <w:t xml:space="preserve">ي </w:t>
      </w:r>
      <w:r>
        <w:rPr>
          <w:rtl/>
        </w:rPr>
        <w:t>کولا</w:t>
      </w:r>
      <w:r>
        <w:rPr>
          <w:rFonts w:hint="cs"/>
          <w:rtl/>
          <w:lang w:bidi="ps-AF"/>
        </w:rPr>
        <w:t>ي</w:t>
      </w:r>
      <w:r>
        <w:rPr>
          <w:rtl/>
        </w:rPr>
        <w:t xml:space="preserve"> خپل کورسونه او تجربی په لږ وخت او اسان</w:t>
      </w:r>
      <w:r>
        <w:rPr>
          <w:rFonts w:hint="cs"/>
          <w:rtl/>
          <w:lang w:bidi="ps-AF"/>
        </w:rPr>
        <w:t>ي</w:t>
      </w:r>
      <w:r>
        <w:rPr>
          <w:rtl/>
        </w:rPr>
        <w:t xml:space="preserve"> سره شریکي کړ</w:t>
      </w:r>
      <w:r>
        <w:rPr>
          <w:rFonts w:hint="cs"/>
          <w:rtl/>
          <w:lang w:bidi="ps-AF"/>
        </w:rPr>
        <w:t>ي</w:t>
      </w:r>
      <w:r>
        <w:rPr>
          <w:rtl/>
        </w:rPr>
        <w:t xml:space="preserve"> همدارنګه</w:t>
      </w:r>
      <w:r>
        <w:rPr>
          <w:rFonts w:hint="cs"/>
          <w:rtl/>
          <w:lang w:bidi="ps-AF"/>
        </w:rPr>
        <w:t xml:space="preserve"> ښوونکوو</w:t>
      </w:r>
      <w:r>
        <w:rPr>
          <w:rtl/>
        </w:rPr>
        <w:t xml:space="preserve"> خپل د ښوونځیو څرنګوال</w:t>
      </w:r>
      <w:r>
        <w:rPr>
          <w:rFonts w:hint="cs"/>
          <w:rtl/>
          <w:lang w:bidi="ps-AF"/>
        </w:rPr>
        <w:t>ي</w:t>
      </w:r>
      <w:r>
        <w:rPr>
          <w:rtl/>
        </w:rPr>
        <w:t xml:space="preserve"> نسوا</w:t>
      </w:r>
      <w:r>
        <w:rPr>
          <w:rFonts w:hint="cs"/>
          <w:rtl/>
          <w:lang w:bidi="ps-AF"/>
        </w:rPr>
        <w:t xml:space="preserve">ي </w:t>
      </w:r>
      <w:r>
        <w:rPr>
          <w:rtl/>
        </w:rPr>
        <w:t>کولا</w:t>
      </w:r>
      <w:r>
        <w:rPr>
          <w:rFonts w:hint="cs"/>
          <w:rtl/>
          <w:lang w:bidi="ps-AF"/>
        </w:rPr>
        <w:t>ي</w:t>
      </w:r>
      <w:r>
        <w:rPr>
          <w:rtl/>
        </w:rPr>
        <w:t>.نن ورځ دا اسانه ده د</w:t>
      </w:r>
      <w:r>
        <w:rPr>
          <w:rFonts w:hint="cs"/>
          <w:rtl/>
          <w:lang w:bidi="ps-AF"/>
        </w:rPr>
        <w:t xml:space="preserve"> </w:t>
      </w:r>
      <w:r w:rsidRPr="00114703">
        <w:rPr>
          <w:b w:val="0"/>
          <w:bCs/>
          <w:lang w:bidi="ps-AF"/>
        </w:rPr>
        <w:t>CMS</w:t>
      </w:r>
      <w:r>
        <w:rPr>
          <w:rtl/>
        </w:rPr>
        <w:t xml:space="preserve"> سیسټمو په استفاده کولو سره چی </w:t>
      </w:r>
      <w:r>
        <w:rPr>
          <w:rFonts w:hint="cs"/>
          <w:rtl/>
          <w:lang w:bidi="ps-AF"/>
        </w:rPr>
        <w:t>دا</w:t>
      </w:r>
      <w:r>
        <w:rPr>
          <w:rtl/>
        </w:rPr>
        <w:t xml:space="preserve"> سیسټمو</w:t>
      </w:r>
      <w:r>
        <w:rPr>
          <w:rFonts w:hint="cs"/>
          <w:rtl/>
          <w:lang w:bidi="ps-AF"/>
        </w:rPr>
        <w:t>نه</w:t>
      </w:r>
      <w:r>
        <w:rPr>
          <w:rtl/>
        </w:rPr>
        <w:t xml:space="preserve"> د</w:t>
      </w:r>
      <w:r>
        <w:rPr>
          <w:rFonts w:hint="cs"/>
          <w:rtl/>
          <w:lang w:bidi="ps-AF"/>
        </w:rPr>
        <w:t xml:space="preserve"> </w:t>
      </w:r>
      <w:r>
        <w:rPr>
          <w:rtl/>
        </w:rPr>
        <w:t>ښوونځی او یا هم د یو انفرادی استاد لپاره</w:t>
      </w:r>
      <w:r>
        <w:rPr>
          <w:rFonts w:hint="cs"/>
          <w:rtl/>
          <w:lang w:bidi="ps-AF"/>
        </w:rPr>
        <w:t xml:space="preserve"> یو </w:t>
      </w:r>
      <w:r>
        <w:rPr>
          <w:rtl/>
        </w:rPr>
        <w:t xml:space="preserve">مکمل کنټرول ویب سایټ دی. </w:t>
      </w:r>
      <w:r>
        <w:rPr>
          <w:rFonts w:hint="cs"/>
          <w:rtl/>
          <w:lang w:bidi="ps-AF"/>
        </w:rPr>
        <w:t xml:space="preserve">چي ددی په واسطه </w:t>
      </w:r>
      <w:r>
        <w:rPr>
          <w:rtl/>
        </w:rPr>
        <w:t xml:space="preserve">دانټرنیټ دلاري </w:t>
      </w:r>
      <w:r>
        <w:rPr>
          <w:rFonts w:hint="cs"/>
          <w:rtl/>
          <w:lang w:bidi="ps-AF"/>
        </w:rPr>
        <w:t>د</w:t>
      </w:r>
      <w:r>
        <w:rPr>
          <w:rtl/>
        </w:rPr>
        <w:t>معلوماتو چمتو کولو ته اجازه ورکوي</w:t>
      </w:r>
      <w:r>
        <w:rPr>
          <w:rFonts w:hint="cs"/>
          <w:rtl/>
          <w:lang w:bidi="ps-AF"/>
        </w:rPr>
        <w:t xml:space="preserve"> او همدارنګه</w:t>
      </w:r>
      <w:r>
        <w:rPr>
          <w:rtl/>
        </w:rPr>
        <w:t xml:space="preserve"> ددی سیسټمو په واسطه باندی ځانګري برنامي</w:t>
      </w:r>
      <w:r>
        <w:rPr>
          <w:rFonts w:hint="cs"/>
          <w:rtl/>
          <w:lang w:bidi="ps-AF"/>
        </w:rPr>
        <w:t>،</w:t>
      </w:r>
      <w:r>
        <w:rPr>
          <w:rtl/>
        </w:rPr>
        <w:t xml:space="preserve"> معلومات</w:t>
      </w:r>
      <w:r>
        <w:rPr>
          <w:rFonts w:hint="cs"/>
          <w:rtl/>
          <w:lang w:bidi="ps-AF"/>
        </w:rPr>
        <w:t>،</w:t>
      </w:r>
      <w:r>
        <w:rPr>
          <w:rtl/>
        </w:rPr>
        <w:t xml:space="preserve"> عکسونه</w:t>
      </w:r>
      <w:r>
        <w:rPr>
          <w:rFonts w:hint="cs"/>
          <w:rtl/>
          <w:lang w:bidi="ps-AF"/>
        </w:rPr>
        <w:t>،</w:t>
      </w:r>
      <w:r>
        <w:rPr>
          <w:rtl/>
        </w:rPr>
        <w:t xml:space="preserve"> لینکونه او داسی نور مهم مواد او معلومات په اسانی سره د زده کوونکو سره شریک ک</w:t>
      </w:r>
      <w:r>
        <w:rPr>
          <w:rFonts w:hint="cs"/>
          <w:rtl/>
          <w:lang w:bidi="ps-AF"/>
        </w:rPr>
        <w:t>یدای</w:t>
      </w:r>
      <w:r>
        <w:rPr>
          <w:rtl/>
        </w:rPr>
        <w:t xml:space="preserve"> سي. </w:t>
      </w:r>
      <w:r w:rsidRPr="00114703">
        <w:rPr>
          <w:b w:val="0"/>
          <w:bCs/>
        </w:rPr>
        <w:t>CMS</w:t>
      </w:r>
      <w:r>
        <w:rPr>
          <w:rtl/>
        </w:rPr>
        <w:t xml:space="preserve"> خپله عموما یو ویب وسیله ده کوم چي د ویب دلاري معلوماتو چمتو</w:t>
      </w:r>
      <w:r>
        <w:rPr>
          <w:rFonts w:hint="cs"/>
          <w:rtl/>
          <w:lang w:bidi="ps-AF"/>
        </w:rPr>
        <w:t>کول،</w:t>
      </w:r>
      <w:r>
        <w:rPr>
          <w:rtl/>
        </w:rPr>
        <w:t xml:space="preserve"> جوړول، مدیریت، توزیع او خپرولو ملاتر کوي همدی ډول د ډیرو اداری دندو یو ځاي کول تازه کول او نوي کول</w:t>
      </w:r>
      <w:r>
        <w:rPr>
          <w:rFonts w:hint="cs"/>
          <w:rtl/>
          <w:lang w:bidi="ps-AF"/>
        </w:rPr>
        <w:t xml:space="preserve"> هم ددی سیټمو لاري ترسره کیدلاي سي</w:t>
      </w:r>
      <w:r w:rsidRPr="002C120A">
        <w:rPr>
          <w:rFonts w:ascii="Sakkal Majalla" w:hAnsi="Sakkal Majalla" w:cs="Sakkal Majalla"/>
          <w:sz w:val="28"/>
          <w:szCs w:val="24"/>
          <w:rtl/>
          <w:lang w:bidi="ps-AF"/>
        </w:rPr>
        <w:t>.</w:t>
      </w:r>
      <w:r w:rsidRPr="006B517A">
        <w:rPr>
          <w:rFonts w:ascii="Sakkal Majalla" w:hAnsi="Sakkal Majalla" w:cs="Sakkal Majalla"/>
          <w:szCs w:val="24"/>
          <w:rtl/>
          <w:lang w:bidi="ps-AF"/>
        </w:rPr>
        <w:fldChar w:fldCharType="begin" w:fldLock="1"/>
      </w:r>
      <w:r w:rsidRPr="006B517A">
        <w:rPr>
          <w:rFonts w:ascii="Sakkal Majalla" w:hAnsi="Sakkal Majalla" w:cs="Sakkal Majalla"/>
          <w:szCs w:val="24"/>
          <w:lang w:bidi="ps-AF"/>
        </w:rPr>
        <w:instrText>ADDIN CSL_CITATION {"citationItems":[{"id":"ITEM-1","itemData":{"author":[{"dropping-particle":"","family":"Informatik","given":"Fachbereichs","non-dropping-particle":"","parse-names":false,"suffix":""},{"dropping-particle":"","family":"Busse","given":"Susanne","non-dropping-particle":"","parse-names":false,"suffix":""},{"dropping-particle":"","family":"Kutsche","given":"Ralf-detlef","non-dropping-particle":"","parse-names":false,"suffix":""},{"dropping-particle":"","family":"Leser","given":"Ulf","non-dropping-particle":"","parse-names":false,"suffix":""},{"dropping-particle":"","family":"Weber","given":"Herbert","non-dropping-particle":"","parse-names":false,"suffix":""}],"id":"ITEM-1","issue":"99","issued":{"date-parts":[["0"]]},"title":"Federated Information Systems : Concepts , Terminology and Architectures","type":"article-journal"},"uris":["http://www.mendeley.com/documents/?uuid=ca1d2af3-1fd8-4e16-a99f-8b9e9c4d6fe2"]}],"mendeley":{"formattedCitation":"(Informatik et al., n.d.)","manualFormatting":"(Busse et al., 1999)","plainTextFormattedCitation":"(Informatik et al., n.d.)","previouslyFormattedCitation":"(Informatik et al., n.d.)"},"properties":{"noteIndex":0},"schema":"https://github.com/citation-style-language/schema/raw/master/csl-citation.json"}</w:instrText>
      </w:r>
      <w:r w:rsidRPr="006B517A">
        <w:rPr>
          <w:rFonts w:ascii="Sakkal Majalla" w:hAnsi="Sakkal Majalla" w:cs="Sakkal Majalla"/>
          <w:szCs w:val="24"/>
          <w:rtl/>
          <w:lang w:bidi="ps-AF"/>
        </w:rPr>
        <w:fldChar w:fldCharType="end"/>
      </w:r>
    </w:p>
    <w:p w:rsidR="007600AD" w:rsidRDefault="007600AD" w:rsidP="007600AD">
      <w:pPr>
        <w:spacing w:line="276" w:lineRule="auto"/>
        <w:ind w:right="0" w:firstLine="0"/>
        <w:jc w:val="left"/>
        <w:outlineLvl w:val="1"/>
        <w:rPr>
          <w:rFonts w:ascii="Sakkal Majalla" w:hAnsi="Sakkal Majalla" w:cs="Sakkal Majalla"/>
          <w:sz w:val="28"/>
          <w:szCs w:val="28"/>
          <w:lang w:bidi="ps-AF"/>
        </w:rPr>
      </w:pPr>
      <w:bookmarkStart w:id="166" w:name="_Toc50202813"/>
      <w:bookmarkStart w:id="167" w:name="_Toc50256035"/>
      <w:bookmarkStart w:id="168" w:name="_Toc50256175"/>
      <w:bookmarkStart w:id="169" w:name="_Toc50257140"/>
      <w:bookmarkStart w:id="170" w:name="_Toc50536814"/>
      <w:bookmarkStart w:id="171" w:name="_Toc50539487"/>
      <w:bookmarkStart w:id="172" w:name="_Toc51467705"/>
      <w:bookmarkStart w:id="173" w:name="_Toc51468578"/>
      <w:bookmarkStart w:id="174" w:name="_Toc51470922"/>
      <w:bookmarkStart w:id="175" w:name="_Toc52106002"/>
      <w:r w:rsidRPr="00C355C9">
        <w:rPr>
          <w:rFonts w:ascii="Sakkal Majalla" w:hAnsi="Sakkal Majalla" w:cs="Sakkal Majalla"/>
          <w:sz w:val="28"/>
          <w:szCs w:val="28"/>
          <w:lang w:bidi="ps-AF"/>
        </w:rPr>
        <w:t>2.2</w:t>
      </w:r>
      <w:r w:rsidRPr="00C355C9">
        <w:rPr>
          <w:rFonts w:ascii="Sakkal Majalla" w:hAnsi="Sakkal Majalla" w:cs="Sakkal Majalla" w:hint="cs"/>
          <w:sz w:val="28"/>
          <w:szCs w:val="28"/>
          <w:rtl/>
          <w:lang w:bidi="ps-AF"/>
        </w:rPr>
        <w:t xml:space="preserve"> </w:t>
      </w:r>
      <w:proofErr w:type="gramStart"/>
      <w:r>
        <w:rPr>
          <w:rFonts w:ascii="Sakkal Majalla" w:hAnsi="Sakkal Majalla" w:cs="Sakkal Majalla"/>
          <w:sz w:val="28"/>
          <w:szCs w:val="28"/>
          <w:lang w:bidi="ps-AF"/>
        </w:rPr>
        <w:t xml:space="preserve">CMS </w:t>
      </w:r>
      <w:r w:rsidRPr="00C355C9">
        <w:rPr>
          <w:rFonts w:ascii="Sakkal Majalla" w:hAnsi="Sakkal Majalla" w:cs="Sakkal Majalla"/>
          <w:sz w:val="28"/>
          <w:szCs w:val="28"/>
          <w:lang w:bidi="ps-AF"/>
        </w:rPr>
        <w:t xml:space="preserve"> Systems</w:t>
      </w:r>
      <w:proofErr w:type="gramEnd"/>
      <w:r w:rsidRPr="00C355C9">
        <w:rPr>
          <w:rFonts w:ascii="Sakkal Majalla" w:hAnsi="Sakkal Majalla" w:cs="Sakkal Majalla"/>
          <w:sz w:val="28"/>
          <w:szCs w:val="28"/>
          <w:lang w:bidi="ps-AF"/>
        </w:rPr>
        <w:t xml:space="preserve"> </w:t>
      </w:r>
      <w:bookmarkStart w:id="176" w:name="_Toc50202814"/>
      <w:bookmarkStart w:id="177" w:name="_Toc50256036"/>
      <w:bookmarkStart w:id="178" w:name="_Toc50256176"/>
      <w:bookmarkStart w:id="179" w:name="_Toc50257141"/>
      <w:bookmarkStart w:id="180" w:name="_Toc50536815"/>
      <w:bookmarkStart w:id="181" w:name="_Toc50539488"/>
      <w:bookmarkEnd w:id="166"/>
      <w:bookmarkEnd w:id="167"/>
      <w:bookmarkEnd w:id="168"/>
      <w:bookmarkEnd w:id="169"/>
      <w:bookmarkEnd w:id="170"/>
      <w:bookmarkEnd w:id="171"/>
      <w:bookmarkEnd w:id="172"/>
      <w:bookmarkEnd w:id="173"/>
      <w:bookmarkEnd w:id="174"/>
      <w:bookmarkEnd w:id="175"/>
    </w:p>
    <w:p w:rsidR="007600AD" w:rsidRDefault="007600AD" w:rsidP="007600AD">
      <w:pPr>
        <w:spacing w:line="276" w:lineRule="auto"/>
        <w:ind w:right="0" w:firstLine="0"/>
        <w:jc w:val="left"/>
        <w:outlineLvl w:val="1"/>
        <w:rPr>
          <w:sz w:val="28"/>
          <w:szCs w:val="28"/>
          <w:rtl/>
          <w:lang w:bidi="ps-AF"/>
        </w:rPr>
      </w:pPr>
      <w:r w:rsidRPr="00DD3841">
        <w:rPr>
          <w:rFonts w:hint="cs"/>
          <w:sz w:val="28"/>
          <w:szCs w:val="28"/>
          <w:rtl/>
          <w:lang w:bidi="ps-AF"/>
        </w:rPr>
        <w:t>پیږندنه</w:t>
      </w:r>
    </w:p>
    <w:p w:rsidR="007600AD" w:rsidRDefault="007600AD" w:rsidP="007600AD">
      <w:pPr>
        <w:spacing w:line="276" w:lineRule="auto"/>
        <w:ind w:right="0" w:firstLine="0"/>
        <w:jc w:val="left"/>
        <w:outlineLvl w:val="1"/>
        <w:rPr>
          <w:rtl/>
          <w:lang w:bidi="ps-AF"/>
        </w:rPr>
      </w:pPr>
      <w:r>
        <w:rPr>
          <w:rFonts w:hint="cs"/>
          <w:rtl/>
          <w:lang w:bidi="ps-AF"/>
        </w:rPr>
        <w:t xml:space="preserve">دمنځپانګي مدیرت سیسټم دمخکنیو ساده سیسټمو څخه رامنځته سوي چي دمنځپانګي وړاندي کولو او جلاکولو لپاره رامنځته سوي دی چي دا ډول جلاوالی د کارولو او انعطاف وړتیا رامنځته کړی ده د پایل سیسټم څخه ډاتابیس ته مهاجرت لکه څنګه چي دمنځپانګي ذخیره کول کول د </w:t>
      </w:r>
      <w:r w:rsidRPr="000B139E">
        <w:rPr>
          <w:b w:val="0"/>
          <w:bCs/>
          <w:lang w:bidi="ps-AF"/>
        </w:rPr>
        <w:t>CMS</w:t>
      </w:r>
      <w:r>
        <w:rPr>
          <w:lang w:bidi="ps-AF"/>
        </w:rPr>
        <w:t xml:space="preserve"> </w:t>
      </w:r>
      <w:r>
        <w:rPr>
          <w:rFonts w:hint="cs"/>
          <w:rtl/>
          <w:lang w:bidi="ps-AF"/>
        </w:rPr>
        <w:t xml:space="preserve"> د پیل په توګه ګنل کیږي. </w:t>
      </w:r>
      <w:proofErr w:type="gramStart"/>
      <w:r w:rsidRPr="008B3FA2">
        <w:rPr>
          <w:b w:val="0"/>
          <w:bCs/>
          <w:lang w:bidi="ps-AF"/>
        </w:rPr>
        <w:t>CMS</w:t>
      </w:r>
      <w:r>
        <w:rPr>
          <w:rFonts w:hint="cs"/>
          <w:rtl/>
          <w:lang w:bidi="ps-AF"/>
        </w:rPr>
        <w:t xml:space="preserve"> دکمپیوټر سافټویر سیسټم دي چي دسندونو او نورو منځپانګو همکاري رامنځته کولو او اسانه کولو لپاره دی.</w:t>
      </w:r>
      <w:proofErr w:type="gramEnd"/>
    </w:p>
    <w:p w:rsidR="007600AD" w:rsidRPr="007E118E" w:rsidRDefault="007600AD" w:rsidP="007600AD">
      <w:pPr>
        <w:spacing w:line="276" w:lineRule="auto"/>
        <w:ind w:right="0" w:firstLine="0"/>
        <w:jc w:val="left"/>
        <w:outlineLvl w:val="1"/>
        <w:rPr>
          <w:sz w:val="28"/>
          <w:szCs w:val="28"/>
          <w:rtl/>
          <w:lang w:bidi="ps-AF"/>
        </w:rPr>
      </w:pPr>
      <w:r>
        <w:rPr>
          <w:rtl/>
        </w:rPr>
        <w:t>هرکال ، مینځپانګې په لوی مقدار  او په لوړه کچه تولید کیږي. د معلوماتو ډیرول او د مینځپانګې انتشار هغه اصطالح ده چې په ډیری سازمانونو کې د ضایع کیدو اوسني حالت تشریح کولو لپاره کارول کیږي. د معلوماتو کارمندان د شرکت په اوږدو کې په مختلفو ذخیرو کې اسناد ، عکسونه ، ریکارډونه او معلومات لټوي. مختلف اسناد په مختلف ځایونو او سیسټمونو کې په مختلفو نسخو ، ژبو او فارمیټونو کې زیرمه شوي. په مینځپانګه کې همکاري ، اسناد ا</w:t>
      </w:r>
      <w:r>
        <w:rPr>
          <w:rFonts w:hint="cs"/>
          <w:rtl/>
          <w:lang w:bidi="ps-AF"/>
        </w:rPr>
        <w:t xml:space="preserve">و </w:t>
      </w:r>
      <w:r>
        <w:rPr>
          <w:rtl/>
        </w:rPr>
        <w:t>لیکنه پېچلی ده</w:t>
      </w:r>
      <w:r>
        <w:rPr>
          <w:rFonts w:hint="cs"/>
          <w:rtl/>
          <w:lang w:bidi="ps-AF"/>
        </w:rPr>
        <w:t xml:space="preserve">. </w:t>
      </w:r>
    </w:p>
    <w:p w:rsidR="007600AD" w:rsidRDefault="007600AD" w:rsidP="007600AD">
      <w:pPr>
        <w:spacing w:line="276" w:lineRule="auto"/>
        <w:ind w:right="0" w:firstLine="0"/>
        <w:jc w:val="left"/>
        <w:outlineLvl w:val="1"/>
        <w:rPr>
          <w:rFonts w:cs="Times New Roman"/>
          <w:rtl/>
          <w:lang w:bidi="ps-AF"/>
        </w:rPr>
      </w:pPr>
      <w:r>
        <w:rPr>
          <w:rtl/>
        </w:rPr>
        <w:t>د لوی کچې منځپانګې شرکتونو اداره کول د شرکتونو لپاره لوی</w:t>
      </w:r>
      <w:r>
        <w:rPr>
          <w:rFonts w:hint="cs"/>
          <w:rtl/>
          <w:lang w:bidi="ps-AF"/>
        </w:rPr>
        <w:t>ه</w:t>
      </w:r>
      <w:r>
        <w:rPr>
          <w:rtl/>
        </w:rPr>
        <w:t xml:space="preserve"> ننګونه ده. په هرصورت ، د ډاټا </w:t>
      </w:r>
      <w:r>
        <w:rPr>
          <w:rFonts w:hint="cs"/>
          <w:rtl/>
          <w:lang w:bidi="ps-AF"/>
        </w:rPr>
        <w:t xml:space="preserve">یا </w:t>
      </w:r>
      <w:r>
        <w:rPr>
          <w:rtl/>
        </w:rPr>
        <w:t>معلوماتو کیفیت خورا مهم دی. ځکه چې دا د شرکت</w:t>
      </w:r>
      <w:r>
        <w:rPr>
          <w:rFonts w:hint="cs"/>
          <w:rtl/>
          <w:lang w:bidi="ps-AF"/>
        </w:rPr>
        <w:t>ونو</w:t>
      </w:r>
      <w:r>
        <w:rPr>
          <w:rtl/>
        </w:rPr>
        <w:t xml:space="preserve"> په اړه مهم ، محرم ، معلومات </w:t>
      </w:r>
      <w:r>
        <w:rPr>
          <w:rFonts w:hint="cs"/>
          <w:rtl/>
          <w:lang w:bidi="ps-AF"/>
        </w:rPr>
        <w:t>د</w:t>
      </w:r>
      <w:r>
        <w:rPr>
          <w:rtl/>
        </w:rPr>
        <w:t>ي نو</w:t>
      </w:r>
      <w:r>
        <w:t xml:space="preserve">. </w:t>
      </w:r>
      <w:r>
        <w:rPr>
          <w:rtl/>
        </w:rPr>
        <w:t>د دې مینځپانګې ګډوډۍ حل کولو لپاره ، شرکت د مینځپانګې مدیریت</w:t>
      </w:r>
      <w:r>
        <w:rPr>
          <w:rFonts w:hint="cs"/>
          <w:rtl/>
          <w:lang w:bidi="ps-AF"/>
        </w:rPr>
        <w:t xml:space="preserve"> </w:t>
      </w:r>
      <w:r>
        <w:rPr>
          <w:rtl/>
        </w:rPr>
        <w:t>یا د ویب مینځپانګې مدیریت</w:t>
      </w:r>
      <w:r w:rsidRPr="00DD3841">
        <w:rPr>
          <w:b w:val="0"/>
          <w:bCs/>
        </w:rPr>
        <w:t xml:space="preserve"> WCM</w:t>
      </w:r>
      <w:r>
        <w:rPr>
          <w:rtl/>
        </w:rPr>
        <w:t>ته د مدغم لید په توګه د معلوماتو ادار</w:t>
      </w:r>
      <w:r w:rsidRPr="003E48B5">
        <w:rPr>
          <w:rtl/>
        </w:rPr>
        <w:t>ه</w:t>
      </w:r>
      <w:r w:rsidRPr="003E48B5">
        <w:rPr>
          <w:b w:val="0"/>
          <w:bCs/>
        </w:rPr>
        <w:t xml:space="preserve"> ECM</w:t>
      </w:r>
      <w:r>
        <w:rPr>
          <w:rFonts w:hint="cs"/>
          <w:rtl/>
          <w:lang w:bidi="ps-AF"/>
        </w:rPr>
        <w:t xml:space="preserve"> </w:t>
      </w:r>
      <w:r>
        <w:rPr>
          <w:rtl/>
        </w:rPr>
        <w:t>یا</w:t>
      </w:r>
      <w:r>
        <w:t xml:space="preserve"> </w:t>
      </w:r>
      <w:r w:rsidRPr="003E48B5">
        <w:rPr>
          <w:b w:val="0"/>
          <w:bCs/>
        </w:rPr>
        <w:t>WCM</w:t>
      </w:r>
      <w:r>
        <w:t xml:space="preserve"> </w:t>
      </w:r>
      <w:r>
        <w:rPr>
          <w:rtl/>
        </w:rPr>
        <w:t>د شرکت په کچه د مینځپانګې مدیریت ته اجازه ورکوي او د صنعت په اوږدو کې یې خورا پاملرنه او عالقه را جلب کړې</w:t>
      </w:r>
      <w:r>
        <w:rPr>
          <w:rFonts w:hint="cs"/>
          <w:rtl/>
          <w:lang w:bidi="ps-AF"/>
        </w:rPr>
        <w:t>.</w:t>
      </w:r>
    </w:p>
    <w:p w:rsidR="007600AD" w:rsidRDefault="007600AD" w:rsidP="007600AD">
      <w:pPr>
        <w:spacing w:line="276" w:lineRule="auto"/>
        <w:ind w:right="0" w:firstLine="0"/>
        <w:jc w:val="left"/>
        <w:outlineLvl w:val="1"/>
        <w:rPr>
          <w:rFonts w:cs="Times New Roman"/>
          <w:rtl/>
          <w:lang w:bidi="ps-AF"/>
        </w:rPr>
      </w:pPr>
      <w:r>
        <w:rPr>
          <w:rFonts w:hint="cs"/>
          <w:rtl/>
          <w:lang w:bidi="ps-AF"/>
        </w:rPr>
        <w:lastRenderedPageBreak/>
        <w:t xml:space="preserve"> </w:t>
      </w:r>
      <w:r>
        <w:rPr>
          <w:rtl/>
        </w:rPr>
        <w:t>د سوداګریزو</w:t>
      </w:r>
      <w:r w:rsidRPr="003E48B5">
        <w:rPr>
          <w:b w:val="0"/>
          <w:bCs/>
        </w:rPr>
        <w:t xml:space="preserve"> ECM</w:t>
      </w:r>
      <w:r>
        <w:t xml:space="preserve"> </w:t>
      </w:r>
      <w:r>
        <w:rPr>
          <w:rtl/>
        </w:rPr>
        <w:t>حلونه یو کال وروسته ډیر پیچلي او اجرا کونکي شوي. په هرصورت ، د</w:t>
      </w:r>
      <w:r>
        <w:t xml:space="preserve"> </w:t>
      </w:r>
      <w:r w:rsidRPr="003E48B5">
        <w:rPr>
          <w:b w:val="0"/>
          <w:bCs/>
        </w:rPr>
        <w:t>ECM</w:t>
      </w:r>
      <w:r>
        <w:t xml:space="preserve"> </w:t>
      </w:r>
      <w:r>
        <w:rPr>
          <w:rtl/>
        </w:rPr>
        <w:t>سیسټمونه په بشپړ ډول له حد څخه بهر ندي د</w:t>
      </w:r>
      <w:r>
        <w:t xml:space="preserve"> </w:t>
      </w:r>
      <w:r w:rsidRPr="003E48B5">
        <w:rPr>
          <w:b w:val="0"/>
          <w:bCs/>
        </w:rPr>
        <w:t>ECM</w:t>
      </w:r>
      <w:r>
        <w:t xml:space="preserve"> </w:t>
      </w:r>
      <w:r>
        <w:rPr>
          <w:rtl/>
        </w:rPr>
        <w:t>سیسټمونه په بشپړ ډول له حد څخه بهر ندي. دا په کوم سازمان کې ترټولو پیچلې نسخې دي</w:t>
      </w:r>
      <w:r>
        <w:t xml:space="preserve">. </w:t>
      </w:r>
      <w:r>
        <w:rPr>
          <w:rtl/>
        </w:rPr>
        <w:t xml:space="preserve">د شرکتونو او ډاکټرانو د پام وړ ګټو برخالف ، </w:t>
      </w:r>
      <w:r w:rsidRPr="003E48B5">
        <w:rPr>
          <w:b w:val="0"/>
          <w:bCs/>
        </w:rPr>
        <w:t>ECM</w:t>
      </w:r>
      <w:r>
        <w:t xml:space="preserve"> </w:t>
      </w:r>
      <w:r>
        <w:rPr>
          <w:rFonts w:hint="cs"/>
          <w:rtl/>
          <w:lang w:bidi="ps-AF"/>
        </w:rPr>
        <w:t xml:space="preserve"> </w:t>
      </w:r>
      <w:r>
        <w:rPr>
          <w:rtl/>
        </w:rPr>
        <w:t>د ساینس پوهانو څخه یوازې یو څه لږ پام تر</w:t>
      </w:r>
      <w:r>
        <w:rPr>
          <w:rFonts w:hint="cs"/>
          <w:rtl/>
          <w:lang w:bidi="ps-AF"/>
        </w:rPr>
        <w:t>لا</w:t>
      </w:r>
      <w:r>
        <w:rPr>
          <w:rtl/>
        </w:rPr>
        <w:t>سه کړی. د معلوماتو سیسټمونو</w:t>
      </w:r>
      <w:r>
        <w:t xml:space="preserve"> </w:t>
      </w:r>
      <w:r>
        <w:rPr>
          <w:rFonts w:hint="cs"/>
          <w:rtl/>
          <w:lang w:bidi="ps-AF"/>
        </w:rPr>
        <w:t xml:space="preserve"> </w:t>
      </w:r>
      <w:r w:rsidRPr="003E48B5">
        <w:rPr>
          <w:b w:val="0"/>
          <w:bCs/>
        </w:rPr>
        <w:t xml:space="preserve">IS </w:t>
      </w:r>
      <w:r>
        <w:rPr>
          <w:rFonts w:hint="cs"/>
          <w:rtl/>
          <w:lang w:bidi="ps-AF"/>
        </w:rPr>
        <w:t xml:space="preserve"> </w:t>
      </w:r>
      <w:r>
        <w:rPr>
          <w:rtl/>
        </w:rPr>
        <w:t>څیړنې کې د راپورته کیدونکي ډګر په توګه ، تر دې دمه په دې برخه کې یوازې یوه محدوده څیړنه ترسره شوې ده. بل مثال ته پام وکړئ په کوم کې چې ستاسو د سایټ پیچلتیا ډیریږي. په دودیزو ویب پا</w:t>
      </w:r>
      <w:r>
        <w:rPr>
          <w:rFonts w:hint="cs"/>
          <w:rtl/>
          <w:lang w:bidi="ps-AF"/>
        </w:rPr>
        <w:t>ڼ</w:t>
      </w:r>
      <w:r>
        <w:rPr>
          <w:rtl/>
        </w:rPr>
        <w:t xml:space="preserve">و کې ، متحرک مختلف ډوله مینځپانګې د ډیټابیس او مینځنۍ کچې غوښتنلیک سرورونو له </w:t>
      </w:r>
      <w:r>
        <w:rPr>
          <w:rFonts w:hint="cs"/>
          <w:rtl/>
          <w:lang w:bidi="ps-AF"/>
        </w:rPr>
        <w:t>لار</w:t>
      </w:r>
      <w:r>
        <w:rPr>
          <w:rtl/>
        </w:rPr>
        <w:t>ې راټولیږي.</w:t>
      </w:r>
    </w:p>
    <w:p w:rsidR="007600AD" w:rsidRPr="00DD3841" w:rsidRDefault="007600AD" w:rsidP="007600AD">
      <w:pPr>
        <w:spacing w:line="276" w:lineRule="auto"/>
        <w:ind w:right="0" w:firstLine="0"/>
        <w:jc w:val="left"/>
        <w:outlineLvl w:val="1"/>
        <w:rPr>
          <w:rFonts w:ascii="Sakkal Majalla" w:hAnsi="Sakkal Majalla" w:cs="Sakkal Majalla"/>
          <w:sz w:val="28"/>
          <w:szCs w:val="28"/>
          <w:lang w:bidi="ps-AF"/>
        </w:rPr>
      </w:pPr>
      <w:r>
        <w:rPr>
          <w:rtl/>
        </w:rPr>
        <w:t xml:space="preserve"> دا په ډیری سکریپټونو او ژبو کې کوډ شوی دی لکه جاوا ، جاواسکریپټ ، </w:t>
      </w:r>
      <w:r w:rsidRPr="003E48B5">
        <w:rPr>
          <w:b w:val="0"/>
          <w:bCs/>
        </w:rPr>
        <w:t>HTML</w:t>
      </w:r>
      <w:r>
        <w:t xml:space="preserve"> </w:t>
      </w:r>
      <w:r>
        <w:rPr>
          <w:rtl/>
        </w:rPr>
        <w:t>،</w:t>
      </w:r>
      <w:r w:rsidRPr="003E48B5">
        <w:rPr>
          <w:b w:val="0"/>
          <w:bCs/>
        </w:rPr>
        <w:t>CSS</w:t>
      </w:r>
      <w:r>
        <w:t xml:space="preserve"> </w:t>
      </w:r>
      <w:r>
        <w:rPr>
          <w:rFonts w:hint="cs"/>
          <w:rtl/>
          <w:lang w:bidi="ps-AF"/>
        </w:rPr>
        <w:t xml:space="preserve"> </w:t>
      </w:r>
      <w:r>
        <w:rPr>
          <w:rtl/>
        </w:rPr>
        <w:t>سرورونه په ټول هیواد او نړۍ کې توزیع شوي.د ټکرونو شمیر ډیر شوی. توضیحي ، او مینځپانګه هم بدله شوې. یوازې نندارتون یا ذخیره کول. ستاسو د سایټ مینځپانګه باید وخت په وخت تازه وي او په دوامداره توګه نوي وي ، او سایټ باید هر وخت</w:t>
      </w:r>
      <w:r>
        <w:rPr>
          <w:rFonts w:hint="cs"/>
          <w:rtl/>
          <w:lang w:bidi="ps-AF"/>
        </w:rPr>
        <w:t xml:space="preserve"> </w:t>
      </w:r>
      <w:r w:rsidRPr="003E48B5">
        <w:rPr>
          <w:b w:val="0"/>
          <w:bCs/>
          <w:lang w:bidi="ps-AF"/>
        </w:rPr>
        <w:t>U</w:t>
      </w:r>
      <w:r>
        <w:rPr>
          <w:b w:val="0"/>
          <w:bCs/>
          <w:lang w:bidi="ps-AF"/>
        </w:rPr>
        <w:t>p</w:t>
      </w:r>
      <w:r w:rsidRPr="003E48B5">
        <w:rPr>
          <w:b w:val="0"/>
          <w:bCs/>
          <w:lang w:bidi="ps-AF"/>
        </w:rPr>
        <w:t>date</w:t>
      </w:r>
      <w:r>
        <w:rPr>
          <w:rFonts w:hint="cs"/>
          <w:rtl/>
          <w:lang w:bidi="ps-AF"/>
        </w:rPr>
        <w:t xml:space="preserve"> </w:t>
      </w:r>
      <w:r>
        <w:rPr>
          <w:rtl/>
        </w:rPr>
        <w:t>وي</w:t>
      </w:r>
      <w:r>
        <w:t>.</w:t>
      </w:r>
    </w:p>
    <w:p w:rsidR="007600AD" w:rsidRDefault="007600AD" w:rsidP="007600AD">
      <w:pPr>
        <w:spacing w:line="276" w:lineRule="auto"/>
        <w:ind w:right="0" w:firstLine="0"/>
        <w:rPr>
          <w:rFonts w:cs="Times New Roman"/>
          <w:sz w:val="28"/>
          <w:szCs w:val="28"/>
          <w:rtl/>
          <w:lang w:bidi="ps-AF"/>
        </w:rPr>
      </w:pPr>
      <w:r w:rsidRPr="00FB390F">
        <w:rPr>
          <w:rFonts w:hint="cs"/>
          <w:sz w:val="28"/>
          <w:szCs w:val="28"/>
          <w:rtl/>
          <w:lang w:bidi="ps-AF"/>
        </w:rPr>
        <w:t>و</w:t>
      </w:r>
      <w:r>
        <w:rPr>
          <w:sz w:val="28"/>
          <w:szCs w:val="28"/>
          <w:rtl/>
        </w:rPr>
        <w:t>لې یو شرکت د یوې و</w:t>
      </w:r>
      <w:r>
        <w:rPr>
          <w:rFonts w:hint="cs"/>
          <w:sz w:val="28"/>
          <w:szCs w:val="28"/>
          <w:rtl/>
          <w:lang w:bidi="ps-AF"/>
        </w:rPr>
        <w:t xml:space="preserve">یب پاڼي </w:t>
      </w:r>
      <w:r w:rsidRPr="00FB390F">
        <w:rPr>
          <w:sz w:val="28"/>
          <w:szCs w:val="28"/>
          <w:rtl/>
        </w:rPr>
        <w:t>اداره کولو لپاره</w:t>
      </w:r>
      <w:r w:rsidRPr="00FB390F">
        <w:rPr>
          <w:sz w:val="28"/>
          <w:szCs w:val="28"/>
        </w:rPr>
        <w:t xml:space="preserve"> CMS </w:t>
      </w:r>
      <w:r w:rsidRPr="00FB390F">
        <w:rPr>
          <w:sz w:val="28"/>
          <w:szCs w:val="28"/>
          <w:rtl/>
        </w:rPr>
        <w:t>ته اړتیا لري؟</w:t>
      </w:r>
    </w:p>
    <w:p w:rsidR="007600AD" w:rsidRDefault="007600AD" w:rsidP="007600AD">
      <w:pPr>
        <w:spacing w:line="276" w:lineRule="auto"/>
        <w:ind w:right="0" w:firstLine="0"/>
      </w:pPr>
      <w:r>
        <w:rPr>
          <w:lang w:bidi="ps-AF"/>
        </w:rPr>
        <w:t xml:space="preserve"> 1</w:t>
      </w:r>
      <w:r>
        <w:rPr>
          <w:rtl/>
        </w:rPr>
        <w:t>په ځانګړي توګه که لوړ حجم</w:t>
      </w:r>
      <w:r>
        <w:rPr>
          <w:rFonts w:hint="cs"/>
          <w:rtl/>
          <w:lang w:bidi="ps-AF"/>
        </w:rPr>
        <w:t xml:space="preserve"> لرونکي</w:t>
      </w:r>
      <w:r>
        <w:rPr>
          <w:rtl/>
        </w:rPr>
        <w:t xml:space="preserve"> وي</w:t>
      </w:r>
    </w:p>
    <w:p w:rsidR="007600AD" w:rsidRDefault="007600AD" w:rsidP="007600AD">
      <w:pPr>
        <w:spacing w:line="276" w:lineRule="auto"/>
        <w:ind w:right="0" w:firstLine="0"/>
        <w:rPr>
          <w:rFonts w:cs="Times New Roman"/>
          <w:rtl/>
          <w:lang w:bidi="ps-AF"/>
        </w:rPr>
      </w:pPr>
      <w:r>
        <w:t>2</w:t>
      </w:r>
      <w:r>
        <w:rPr>
          <w:rFonts w:hint="cs"/>
          <w:rtl/>
          <w:lang w:bidi="ps-AF"/>
        </w:rPr>
        <w:t xml:space="preserve"> دډاتابیس لارښوونه</w:t>
      </w:r>
      <w:r>
        <w:rPr>
          <w:lang w:bidi="ps-AF"/>
        </w:rPr>
        <w:t xml:space="preserve"> </w:t>
      </w:r>
      <w:r>
        <w:rPr>
          <w:rFonts w:hint="cs"/>
          <w:rtl/>
          <w:lang w:bidi="ps-AF"/>
        </w:rPr>
        <w:t>یا هم معلومات ورکول</w:t>
      </w:r>
    </w:p>
    <w:p w:rsidR="007600AD" w:rsidRDefault="007600AD" w:rsidP="007600AD">
      <w:pPr>
        <w:spacing w:line="276" w:lineRule="auto"/>
        <w:ind w:right="0" w:firstLine="0"/>
      </w:pPr>
      <w:r>
        <w:rPr>
          <w:lang w:bidi="ps-AF"/>
        </w:rPr>
        <w:t xml:space="preserve"> 3</w:t>
      </w:r>
      <w:r>
        <w:rPr>
          <w:rtl/>
        </w:rPr>
        <w:t>لوړې څوکې</w:t>
      </w:r>
    </w:p>
    <w:p w:rsidR="007600AD" w:rsidRDefault="007600AD" w:rsidP="007600AD">
      <w:pPr>
        <w:spacing w:line="276" w:lineRule="auto"/>
        <w:ind w:right="0" w:firstLine="0"/>
      </w:pPr>
      <w:r>
        <w:rPr>
          <w:rtl/>
        </w:rPr>
        <w:t xml:space="preserve"> </w:t>
      </w:r>
      <w:r>
        <w:t xml:space="preserve"> 4</w:t>
      </w:r>
      <w:r>
        <w:rPr>
          <w:rtl/>
        </w:rPr>
        <w:t>ډیری سایټونه</w:t>
      </w:r>
    </w:p>
    <w:p w:rsidR="007600AD" w:rsidRDefault="007600AD" w:rsidP="007600AD">
      <w:pPr>
        <w:spacing w:line="276" w:lineRule="auto"/>
        <w:ind w:right="0" w:firstLine="0"/>
      </w:pPr>
      <w:r>
        <w:rPr>
          <w:rtl/>
        </w:rPr>
        <w:t xml:space="preserve"> </w:t>
      </w:r>
      <w:r>
        <w:t xml:space="preserve"> 5</w:t>
      </w:r>
      <w:r>
        <w:rPr>
          <w:rtl/>
        </w:rPr>
        <w:t>د مینځپانګې بدلول</w:t>
      </w:r>
    </w:p>
    <w:p w:rsidR="007600AD" w:rsidRDefault="007600AD" w:rsidP="007600AD">
      <w:pPr>
        <w:spacing w:line="276" w:lineRule="auto"/>
        <w:ind w:right="0" w:firstLine="0"/>
        <w:rPr>
          <w:lang w:bidi="ps-AF"/>
        </w:rPr>
      </w:pPr>
      <w:r>
        <w:rPr>
          <w:rtl/>
        </w:rPr>
        <w:t xml:space="preserve"> </w:t>
      </w:r>
      <w:r>
        <w:t xml:space="preserve"> </w:t>
      </w:r>
      <w:r>
        <w:rPr>
          <w:lang w:bidi="ps-AF"/>
        </w:rPr>
        <w:t>6</w:t>
      </w:r>
      <w:r>
        <w:rPr>
          <w:rtl/>
        </w:rPr>
        <w:t xml:space="preserve">د مینځپانګې سرچینو </w:t>
      </w:r>
      <w:r>
        <w:rPr>
          <w:rFonts w:hint="cs"/>
          <w:rtl/>
          <w:lang w:bidi="ps-AF"/>
        </w:rPr>
        <w:t>توپیر</w:t>
      </w:r>
    </w:p>
    <w:p w:rsidR="007600AD" w:rsidRDefault="007600AD" w:rsidP="007600AD">
      <w:pPr>
        <w:spacing w:line="276" w:lineRule="auto"/>
        <w:ind w:right="0" w:firstLine="0"/>
      </w:pPr>
      <w:r>
        <w:t xml:space="preserve"> 7</w:t>
      </w:r>
      <w:r>
        <w:rPr>
          <w:rFonts w:hint="cs"/>
          <w:rtl/>
          <w:lang w:bidi="ps-AF"/>
        </w:rPr>
        <w:t>د</w:t>
      </w:r>
      <w:r>
        <w:rPr>
          <w:rtl/>
        </w:rPr>
        <w:t>نښ</w:t>
      </w:r>
      <w:r>
        <w:rPr>
          <w:rFonts w:hint="cs"/>
          <w:rtl/>
          <w:lang w:bidi="ps-AF"/>
        </w:rPr>
        <w:t>ي</w:t>
      </w:r>
      <w:r>
        <w:rPr>
          <w:rtl/>
        </w:rPr>
        <w:t xml:space="preserve"> پیژندنه</w:t>
      </w:r>
    </w:p>
    <w:p w:rsidR="007600AD" w:rsidRPr="00C94C0E" w:rsidRDefault="007600AD" w:rsidP="007600AD">
      <w:pPr>
        <w:spacing w:line="276" w:lineRule="auto"/>
        <w:ind w:right="0" w:firstLine="0"/>
      </w:pPr>
      <w:r w:rsidRPr="00C94C0E">
        <w:rPr>
          <w:rtl/>
        </w:rPr>
        <w:t xml:space="preserve"> </w:t>
      </w:r>
      <w:r>
        <w:t xml:space="preserve"> 8</w:t>
      </w:r>
      <w:r>
        <w:rPr>
          <w:rtl/>
        </w:rPr>
        <w:t>څو لیکوا</w:t>
      </w:r>
      <w:r>
        <w:rPr>
          <w:rFonts w:hint="cs"/>
          <w:rtl/>
          <w:lang w:bidi="ps-AF"/>
        </w:rPr>
        <w:t>لا</w:t>
      </w:r>
      <w:r w:rsidRPr="00C94C0E">
        <w:rPr>
          <w:rtl/>
        </w:rPr>
        <w:t xml:space="preserve">ن </w:t>
      </w:r>
    </w:p>
    <w:p w:rsidR="007600AD" w:rsidRDefault="007600AD" w:rsidP="007600AD">
      <w:pPr>
        <w:spacing w:line="276" w:lineRule="auto"/>
        <w:ind w:right="0" w:firstLine="0"/>
      </w:pPr>
      <w:r>
        <w:rPr>
          <w:rFonts w:hint="cs"/>
          <w:rtl/>
          <w:lang w:bidi="ps-AF"/>
        </w:rPr>
        <w:t xml:space="preserve"> </w:t>
      </w:r>
      <w:r>
        <w:rPr>
          <w:lang w:bidi="ps-AF"/>
        </w:rPr>
        <w:t xml:space="preserve"> 9</w:t>
      </w:r>
      <w:r>
        <w:rPr>
          <w:rtl/>
        </w:rPr>
        <w:t>برخه اخیستونکي او ایډیټوران</w:t>
      </w:r>
    </w:p>
    <w:p w:rsidR="007600AD" w:rsidRDefault="007600AD" w:rsidP="007600AD">
      <w:pPr>
        <w:spacing w:line="276" w:lineRule="auto"/>
        <w:ind w:right="0" w:firstLine="0"/>
      </w:pPr>
      <w:r>
        <w:rPr>
          <w:rtl/>
        </w:rPr>
        <w:t xml:space="preserve"> </w:t>
      </w:r>
      <w:r>
        <w:t xml:space="preserve">  10</w:t>
      </w:r>
      <w:r>
        <w:rPr>
          <w:rtl/>
        </w:rPr>
        <w:t>شخصي کول</w:t>
      </w:r>
    </w:p>
    <w:p w:rsidR="007600AD" w:rsidRDefault="007600AD" w:rsidP="007600AD">
      <w:pPr>
        <w:spacing w:line="276" w:lineRule="auto"/>
        <w:ind w:right="0" w:firstLine="0"/>
      </w:pPr>
      <w:r>
        <w:t xml:space="preserve"> 11</w:t>
      </w:r>
      <w:r>
        <w:rPr>
          <w:rtl/>
        </w:rPr>
        <w:t>متفاوت ښودل</w:t>
      </w:r>
    </w:p>
    <w:p w:rsidR="007600AD" w:rsidRDefault="007600AD" w:rsidP="007600AD">
      <w:pPr>
        <w:spacing w:line="276" w:lineRule="auto"/>
        <w:ind w:right="0" w:firstLine="0"/>
      </w:pPr>
      <w:r>
        <w:t xml:space="preserve">  12</w:t>
      </w:r>
      <w:r>
        <w:rPr>
          <w:rtl/>
        </w:rPr>
        <w:t>اړوندو دندو ادغام</w:t>
      </w:r>
    </w:p>
    <w:p w:rsidR="007600AD" w:rsidRDefault="007600AD" w:rsidP="007600AD">
      <w:pPr>
        <w:spacing w:line="276" w:lineRule="auto"/>
        <w:ind w:right="0" w:firstLine="0"/>
        <w:rPr>
          <w:rFonts w:cs="Times New Roman"/>
          <w:rtl/>
          <w:lang w:bidi="ps-AF"/>
        </w:rPr>
      </w:pPr>
      <w:r>
        <w:t>13</w:t>
      </w:r>
      <w:r>
        <w:rPr>
          <w:rFonts w:hint="cs"/>
          <w:rtl/>
          <w:lang w:bidi="ps-AF"/>
        </w:rPr>
        <w:t xml:space="preserve"> آزادي</w:t>
      </w:r>
    </w:p>
    <w:p w:rsidR="007600AD" w:rsidRDefault="007600AD" w:rsidP="007600AD">
      <w:pPr>
        <w:spacing w:line="276" w:lineRule="auto"/>
        <w:ind w:right="0" w:firstLine="0"/>
        <w:rPr>
          <w:lang w:bidi="ps-AF"/>
        </w:rPr>
      </w:pPr>
      <w:r>
        <w:rPr>
          <w:rFonts w:hint="cs"/>
          <w:rtl/>
          <w:lang w:bidi="ps-AF"/>
        </w:rPr>
        <w:t xml:space="preserve"> </w:t>
      </w:r>
      <w:r>
        <w:rPr>
          <w:lang w:bidi="ps-AF"/>
        </w:rPr>
        <w:t>14</w:t>
      </w:r>
      <w:r>
        <w:rPr>
          <w:rFonts w:hint="cs"/>
          <w:rtl/>
          <w:lang w:bidi="ps-AF"/>
        </w:rPr>
        <w:t xml:space="preserve"> </w:t>
      </w:r>
      <w:r>
        <w:rPr>
          <w:rtl/>
        </w:rPr>
        <w:t>د کار</w:t>
      </w:r>
      <w:r>
        <w:rPr>
          <w:rFonts w:hint="cs"/>
          <w:rtl/>
          <w:lang w:bidi="ps-AF"/>
        </w:rPr>
        <w:t>ګرانو ویش</w:t>
      </w:r>
    </w:p>
    <w:p w:rsidR="007600AD" w:rsidRDefault="007600AD" w:rsidP="007600AD">
      <w:pPr>
        <w:spacing w:line="276" w:lineRule="auto"/>
        <w:ind w:right="0" w:firstLine="0"/>
      </w:pPr>
      <w:r>
        <w:rPr>
          <w:rtl/>
        </w:rPr>
        <w:t xml:space="preserve"> </w:t>
      </w:r>
      <w:r>
        <w:t>1</w:t>
      </w:r>
      <w:r>
        <w:rPr>
          <w:lang w:bidi="ps-AF"/>
        </w:rPr>
        <w:t>5</w:t>
      </w:r>
      <w:r>
        <w:rPr>
          <w:rFonts w:hint="cs"/>
          <w:rtl/>
          <w:lang w:bidi="ps-AF"/>
        </w:rPr>
        <w:t xml:space="preserve"> </w:t>
      </w:r>
      <w:r>
        <w:rPr>
          <w:rtl/>
        </w:rPr>
        <w:t>د انعطاف لپاره اړتیا</w:t>
      </w:r>
    </w:p>
    <w:p w:rsidR="007600AD" w:rsidRDefault="007600AD" w:rsidP="007600AD">
      <w:pPr>
        <w:spacing w:line="276" w:lineRule="auto"/>
        <w:ind w:right="0" w:firstLine="0"/>
        <w:rPr>
          <w:rFonts w:cs="Times New Roman"/>
          <w:sz w:val="28"/>
          <w:szCs w:val="28"/>
          <w:rtl/>
          <w:lang w:bidi="ps-AF"/>
        </w:rPr>
      </w:pPr>
      <w:r w:rsidRPr="00FA6FB9">
        <w:rPr>
          <w:sz w:val="28"/>
          <w:szCs w:val="28"/>
          <w:rtl/>
        </w:rPr>
        <w:t>د نن ورځې</w:t>
      </w:r>
      <w:r w:rsidRPr="00FA6FB9">
        <w:rPr>
          <w:sz w:val="28"/>
          <w:szCs w:val="28"/>
        </w:rPr>
        <w:t xml:space="preserve"> CMS </w:t>
      </w:r>
      <w:r w:rsidRPr="00FA6FB9">
        <w:rPr>
          <w:sz w:val="28"/>
          <w:szCs w:val="28"/>
          <w:rtl/>
        </w:rPr>
        <w:t xml:space="preserve">بازار کې </w:t>
      </w:r>
      <w:r w:rsidRPr="00FA6FB9">
        <w:rPr>
          <w:rFonts w:hint="cs"/>
          <w:sz w:val="28"/>
          <w:szCs w:val="28"/>
          <w:rtl/>
          <w:lang w:bidi="ps-AF"/>
        </w:rPr>
        <w:t xml:space="preserve">نوي هڅي </w:t>
      </w:r>
      <w:r w:rsidRPr="00FA6FB9">
        <w:rPr>
          <w:sz w:val="28"/>
          <w:szCs w:val="28"/>
          <w:rtl/>
        </w:rPr>
        <w:t xml:space="preserve">څه شی دی؟ </w:t>
      </w:r>
    </w:p>
    <w:p w:rsidR="007600AD" w:rsidRDefault="007600AD" w:rsidP="007600AD">
      <w:pPr>
        <w:spacing w:line="276" w:lineRule="auto"/>
        <w:ind w:right="0" w:firstLine="0"/>
        <w:rPr>
          <w:rFonts w:cs="Times New Roman"/>
          <w:rtl/>
          <w:lang w:bidi="ps-AF"/>
        </w:rPr>
      </w:pPr>
      <w:r>
        <w:rPr>
          <w:rtl/>
        </w:rPr>
        <w:t>د مینځپانګې مدیریت پلیټ فارم د چاپیریال او پراختیا وسیلې لري په کوم چې د مینځپانګې مدیریت حلونه پلي کیدی شي</w:t>
      </w:r>
      <w:r>
        <w:t xml:space="preserve">. </w:t>
      </w:r>
    </w:p>
    <w:p w:rsidR="007600AD" w:rsidRDefault="007600AD" w:rsidP="007600AD">
      <w:pPr>
        <w:spacing w:line="276" w:lineRule="auto"/>
        <w:ind w:right="0" w:firstLine="0"/>
        <w:rPr>
          <w:rFonts w:cs="Times New Roman"/>
          <w:rtl/>
          <w:lang w:bidi="ps-AF"/>
        </w:rPr>
      </w:pPr>
      <w:r>
        <w:t xml:space="preserve"> </w:t>
      </w:r>
      <w:r>
        <w:rPr>
          <w:rtl/>
        </w:rPr>
        <w:t>د مینځپانګې پورټلونه د ویب معلوماتو خدماتو په توګه مینځپانګې او خدمات اداره او اداره کوي</w:t>
      </w:r>
    </w:p>
    <w:p w:rsidR="007600AD" w:rsidRDefault="007600AD" w:rsidP="007600AD">
      <w:pPr>
        <w:spacing w:line="276" w:lineRule="auto"/>
        <w:ind w:right="0" w:firstLine="0"/>
        <w:rPr>
          <w:rFonts w:cs="Times New Roman"/>
          <w:rtl/>
          <w:lang w:bidi="ps-AF"/>
        </w:rPr>
      </w:pPr>
      <w:r>
        <w:rPr>
          <w:rtl/>
        </w:rPr>
        <w:lastRenderedPageBreak/>
        <w:t>د درسي ټولګي مدیریت سیسټمونه د آنالین زده کړې لپاره د مینځپانګې خپرولو مالتړ کوي او د فورمونو ، چټ ، آنالین ارزونې ، او نورو له الرې همکاري</w:t>
      </w:r>
      <w:r>
        <w:rPr>
          <w:rFonts w:hint="cs"/>
          <w:rtl/>
          <w:lang w:bidi="ps-AF"/>
        </w:rPr>
        <w:t>.</w:t>
      </w:r>
    </w:p>
    <w:p w:rsidR="007600AD" w:rsidRDefault="007600AD" w:rsidP="007600AD">
      <w:pPr>
        <w:spacing w:line="276" w:lineRule="auto"/>
        <w:ind w:right="0" w:firstLine="0"/>
        <w:rPr>
          <w:rFonts w:cs="Times New Roman"/>
          <w:rtl/>
          <w:lang w:bidi="ps-AF"/>
        </w:rPr>
      </w:pPr>
      <w:r>
        <w:t xml:space="preserve"> </w:t>
      </w:r>
      <w:r>
        <w:rPr>
          <w:rtl/>
        </w:rPr>
        <w:t>د ډیجیټل کتابتون سیستمونه د کاروونکو ، راټولونو ، او خدماتو شاوخوا مینځپانګه تنظیموي. دا سیسټمونه ډیری وختونه د راټولولو شاوخوا تنظیم شوي مدیریت او همکارۍ لپاره وسیلې او خدمات چمتو کوي</w:t>
      </w:r>
      <w:r>
        <w:rPr>
          <w:rFonts w:hint="cs"/>
          <w:rtl/>
          <w:lang w:bidi="ps-AF"/>
        </w:rPr>
        <w:t>.</w:t>
      </w:r>
    </w:p>
    <w:p w:rsidR="007600AD" w:rsidRDefault="007600AD" w:rsidP="007600AD">
      <w:pPr>
        <w:spacing w:line="276" w:lineRule="auto"/>
        <w:ind w:right="0" w:firstLine="0"/>
        <w:rPr>
          <w:rFonts w:cs="Times New Roman"/>
          <w:rtl/>
          <w:lang w:bidi="ps-AF"/>
        </w:rPr>
      </w:pPr>
      <w:r>
        <w:t xml:space="preserve"> </w:t>
      </w:r>
      <w:r>
        <w:rPr>
          <w:rtl/>
        </w:rPr>
        <w:t>ډیجیټل خپرونو سیسټمونه لکه ورځپانو او مجلې</w:t>
      </w:r>
      <w:r>
        <w:rPr>
          <w:rFonts w:hint="cs"/>
          <w:rtl/>
          <w:lang w:bidi="ps-AF"/>
        </w:rPr>
        <w:t>.</w:t>
      </w:r>
      <w:r>
        <w:t xml:space="preserve"> </w:t>
      </w:r>
      <w:r>
        <w:rPr>
          <w:rtl/>
        </w:rPr>
        <w:t>د ډیجیټل شتمنیو مدیریت سافټویر د ډیجیټل مینځپانګې ژوند انځور اداره کوي لکه عکسونه</w:t>
      </w:r>
      <w:r>
        <w:t xml:space="preserve"> </w:t>
      </w:r>
      <w:r>
        <w:rPr>
          <w:rtl/>
        </w:rPr>
        <w:t>د میډیا د شتمنیو مدیریت سافټویر مختلف خورا پیچلي ډیجیټل شتمنۍ لکه ویډیو او آډیو کنټرولوي</w:t>
      </w:r>
      <w:r>
        <w:t xml:space="preserve">. </w:t>
      </w:r>
      <w:r>
        <w:rPr>
          <w:rtl/>
        </w:rPr>
        <w:t xml:space="preserve">د ریکارډ مدیریت سافټویر د اوږد مهاله سند الیفایکل له </w:t>
      </w:r>
      <w:r>
        <w:rPr>
          <w:rFonts w:hint="cs"/>
          <w:rtl/>
          <w:lang w:bidi="ps-AF"/>
        </w:rPr>
        <w:t>لار</w:t>
      </w:r>
      <w:r>
        <w:rPr>
          <w:rtl/>
        </w:rPr>
        <w:t>ې اسناد ساتي</w:t>
      </w:r>
      <w:r>
        <w:rPr>
          <w:rFonts w:hint="cs"/>
          <w:rtl/>
          <w:lang w:bidi="ps-AF"/>
        </w:rPr>
        <w:t>.</w:t>
      </w:r>
    </w:p>
    <w:p w:rsidR="007600AD" w:rsidRDefault="007600AD" w:rsidP="007600AD">
      <w:pPr>
        <w:spacing w:line="276" w:lineRule="auto"/>
        <w:ind w:right="0" w:firstLine="0"/>
        <w:rPr>
          <w:rFonts w:cs="Times New Roman"/>
          <w:rtl/>
          <w:lang w:bidi="ps-AF"/>
        </w:rPr>
      </w:pPr>
      <w:r>
        <w:t xml:space="preserve"> </w:t>
      </w:r>
      <w:proofErr w:type="gramStart"/>
      <w:r>
        <w:rPr>
          <w:b w:val="0"/>
          <w:bCs/>
        </w:rPr>
        <w:t>CMS</w:t>
      </w:r>
      <w:r>
        <w:t xml:space="preserve"> </w:t>
      </w:r>
      <w:r>
        <w:rPr>
          <w:rtl/>
        </w:rPr>
        <w:t>ځینې وختونه د مالیاتو او د دوی اړیکې تعقیبوي</w:t>
      </w:r>
      <w:r>
        <w:rPr>
          <w:rFonts w:hint="cs"/>
          <w:rtl/>
          <w:lang w:bidi="ps-AF"/>
        </w:rPr>
        <w:t xml:space="preserve"> </w:t>
      </w:r>
      <w:r>
        <w:rPr>
          <w:rtl/>
        </w:rPr>
        <w:t>د معلوماتو دې جوړښت ته آنتولوژي ویل کیږي</w:t>
      </w:r>
      <w:r>
        <w:rPr>
          <w:rFonts w:hint="cs"/>
          <w:rtl/>
          <w:lang w:bidi="ps-AF"/>
        </w:rPr>
        <w:t xml:space="preserve"> چي</w:t>
      </w:r>
      <w:r>
        <w:t xml:space="preserve"> </w:t>
      </w:r>
      <w:r>
        <w:rPr>
          <w:rtl/>
        </w:rPr>
        <w:t>په تیرو سیسټمونو کې ریښې لري لکه د مینځپانګې مدیریت ، د سند مدیریت ، ریکارډونه مدیریت او پوهه</w:t>
      </w:r>
      <w:r>
        <w:rPr>
          <w:rFonts w:hint="cs"/>
          <w:rtl/>
          <w:lang w:bidi="ps-AF"/>
        </w:rPr>
        <w:t>.</w:t>
      </w:r>
      <w:proofErr w:type="gramEnd"/>
    </w:p>
    <w:p w:rsidR="007600AD" w:rsidRDefault="007600AD" w:rsidP="007600AD">
      <w:pPr>
        <w:spacing w:line="276" w:lineRule="auto"/>
        <w:ind w:right="0" w:firstLine="0"/>
        <w:rPr>
          <w:rFonts w:cs="Times New Roman"/>
          <w:rtl/>
          <w:lang w:bidi="ps-AF"/>
        </w:rPr>
      </w:pPr>
      <w:r>
        <w:rPr>
          <w:rtl/>
        </w:rPr>
        <w:t xml:space="preserve">  د تنظیمي مینځپانګې مدیریت یو څرګندیدونکی مفهوم دی او د مخکینۍ سیستمونو په څیر ورته تعریف کولو پروسه روانه ده لکه د پریکړې مالتړ سیسټمونه</w:t>
      </w:r>
      <w:r>
        <w:rPr>
          <w:rFonts w:hint="cs"/>
          <w:rtl/>
          <w:lang w:bidi="ps-AF"/>
        </w:rPr>
        <w:t>.</w:t>
      </w:r>
    </w:p>
    <w:p w:rsidR="007600AD" w:rsidRDefault="007600AD" w:rsidP="007600AD">
      <w:pPr>
        <w:spacing w:line="276" w:lineRule="auto"/>
        <w:ind w:right="0" w:firstLine="0"/>
        <w:rPr>
          <w:rFonts w:cs="Times New Roman"/>
          <w:sz w:val="28"/>
          <w:szCs w:val="28"/>
          <w:rtl/>
          <w:lang w:bidi="ps-AF"/>
        </w:rPr>
      </w:pPr>
      <w:r w:rsidRPr="004731C7">
        <w:rPr>
          <w:sz w:val="28"/>
          <w:szCs w:val="28"/>
          <w:rtl/>
        </w:rPr>
        <w:t>تیوریکي چوکاټ</w:t>
      </w:r>
    </w:p>
    <w:p w:rsidR="007600AD" w:rsidRDefault="007600AD" w:rsidP="007600AD">
      <w:pPr>
        <w:spacing w:line="276" w:lineRule="auto"/>
        <w:ind w:right="0" w:firstLine="0"/>
        <w:rPr>
          <w:rFonts w:cs="Times New Roman"/>
          <w:rtl/>
          <w:lang w:bidi="ps-AF"/>
        </w:rPr>
      </w:pPr>
      <w:r>
        <w:rPr>
          <w:rFonts w:hint="cs"/>
          <w:sz w:val="22"/>
          <w:rtl/>
          <w:lang w:bidi="ps-AF"/>
        </w:rPr>
        <w:t xml:space="preserve">د </w:t>
      </w:r>
      <w:r>
        <w:rPr>
          <w:sz w:val="22"/>
          <w:lang w:bidi="ps-AF"/>
        </w:rPr>
        <w:t>ECM</w:t>
      </w:r>
      <w:r>
        <w:rPr>
          <w:rFonts w:hint="cs"/>
          <w:sz w:val="22"/>
          <w:rtl/>
          <w:lang w:bidi="ps-AF"/>
        </w:rPr>
        <w:t xml:space="preserve">په </w:t>
      </w:r>
      <w:r w:rsidRPr="004731C7">
        <w:rPr>
          <w:rFonts w:hint="cs"/>
          <w:sz w:val="22"/>
          <w:rtl/>
          <w:lang w:bidi="ps-AF"/>
        </w:rPr>
        <w:t xml:space="preserve">جوړښت کې </w:t>
      </w:r>
      <w:r w:rsidRPr="004731C7">
        <w:rPr>
          <w:sz w:val="22"/>
          <w:rtl/>
        </w:rPr>
        <w:t>څلور برخې شتون لري</w:t>
      </w:r>
      <w:r>
        <w:rPr>
          <w:rtl/>
        </w:rPr>
        <w:t xml:space="preserve"> چې باید د نوي سیسټم د </w:t>
      </w:r>
      <w:r>
        <w:rPr>
          <w:rFonts w:hint="cs"/>
          <w:rtl/>
          <w:lang w:bidi="ps-AF"/>
        </w:rPr>
        <w:t>جوړولو</w:t>
      </w:r>
      <w:r>
        <w:rPr>
          <w:rtl/>
        </w:rPr>
        <w:t xml:space="preserve"> پرمهال په پام کې ونیول شي</w:t>
      </w:r>
      <w:r>
        <w:t xml:space="preserve">. </w:t>
      </w:r>
    </w:p>
    <w:p w:rsidR="007600AD" w:rsidRDefault="007600AD" w:rsidP="007600AD">
      <w:pPr>
        <w:spacing w:line="276" w:lineRule="auto"/>
        <w:ind w:right="0" w:firstLine="0"/>
        <w:rPr>
          <w:rFonts w:cs="Times New Roman"/>
          <w:rtl/>
          <w:lang w:bidi="ps-AF"/>
        </w:rPr>
      </w:pPr>
      <w:r>
        <w:t xml:space="preserve"> 1</w:t>
      </w:r>
      <w:r>
        <w:rPr>
          <w:rFonts w:hint="cs"/>
          <w:rtl/>
          <w:lang w:bidi="ps-AF"/>
        </w:rPr>
        <w:t>تشبث</w:t>
      </w:r>
    </w:p>
    <w:p w:rsidR="007600AD" w:rsidRDefault="007600AD" w:rsidP="007600AD">
      <w:pPr>
        <w:spacing w:line="276" w:lineRule="auto"/>
        <w:ind w:right="0" w:firstLine="0"/>
        <w:rPr>
          <w:rFonts w:cs="Times New Roman"/>
          <w:rtl/>
          <w:lang w:bidi="ps-AF"/>
        </w:rPr>
      </w:pPr>
      <w:r>
        <w:t xml:space="preserve"> 2</w:t>
      </w:r>
      <w:r>
        <w:rPr>
          <w:rFonts w:hint="cs"/>
          <w:rtl/>
          <w:lang w:bidi="ps-AF"/>
        </w:rPr>
        <w:t>پروسه</w:t>
      </w:r>
    </w:p>
    <w:p w:rsidR="007600AD" w:rsidRDefault="007600AD" w:rsidP="007600AD">
      <w:pPr>
        <w:spacing w:line="276" w:lineRule="auto"/>
        <w:ind w:right="0" w:firstLine="0"/>
        <w:rPr>
          <w:rFonts w:cs="Times New Roman"/>
          <w:rtl/>
          <w:lang w:bidi="ps-AF"/>
        </w:rPr>
      </w:pPr>
      <w:r>
        <w:t>3</w:t>
      </w:r>
      <w:r>
        <w:rPr>
          <w:rtl/>
        </w:rPr>
        <w:t xml:space="preserve"> </w:t>
      </w:r>
      <w:r>
        <w:rPr>
          <w:rFonts w:hint="cs"/>
          <w:rtl/>
          <w:lang w:bidi="ps-AF"/>
        </w:rPr>
        <w:t>تکنالوږي</w:t>
      </w:r>
    </w:p>
    <w:p w:rsidR="007600AD" w:rsidRDefault="007600AD" w:rsidP="007600AD">
      <w:pPr>
        <w:spacing w:line="276" w:lineRule="auto"/>
        <w:ind w:right="0" w:firstLine="0"/>
        <w:rPr>
          <w:rFonts w:cs="Times New Roman"/>
          <w:rtl/>
          <w:lang w:bidi="ps-AF"/>
        </w:rPr>
      </w:pPr>
      <w:r>
        <w:rPr>
          <w:rtl/>
        </w:rPr>
        <w:t xml:space="preserve"> </w:t>
      </w:r>
      <w:r>
        <w:t xml:space="preserve"> 4</w:t>
      </w:r>
      <w:r>
        <w:rPr>
          <w:rFonts w:hint="cs"/>
          <w:rtl/>
          <w:lang w:bidi="ps-AF"/>
        </w:rPr>
        <w:t>منځپانګه</w:t>
      </w:r>
    </w:p>
    <w:p w:rsidR="007600AD" w:rsidRDefault="007600AD" w:rsidP="007600AD">
      <w:pPr>
        <w:spacing w:line="276" w:lineRule="auto"/>
        <w:ind w:right="0" w:firstLine="0"/>
        <w:rPr>
          <w:rFonts w:cs="Times New Roman"/>
          <w:rtl/>
          <w:lang w:bidi="ps-AF"/>
        </w:rPr>
      </w:pPr>
      <w:r>
        <w:rPr>
          <w:rtl/>
        </w:rPr>
        <w:t>که څه هم نوې پروژه ممکن د ښه ټاکل شوي اهدافو او مهمو هدفونو سره روښانه پا</w:t>
      </w:r>
      <w:r>
        <w:rPr>
          <w:rFonts w:hint="cs"/>
          <w:rtl/>
          <w:lang w:bidi="ps-AF"/>
        </w:rPr>
        <w:t>یله</w:t>
      </w:r>
      <w:r>
        <w:rPr>
          <w:rtl/>
        </w:rPr>
        <w:t xml:space="preserve"> ولري ،</w:t>
      </w:r>
      <w:r>
        <w:rPr>
          <w:rFonts w:hint="cs"/>
          <w:rtl/>
          <w:lang w:bidi="ps-AF"/>
        </w:rPr>
        <w:t xml:space="preserve"> او یا هم</w:t>
      </w:r>
      <w:r>
        <w:rPr>
          <w:rtl/>
        </w:rPr>
        <w:t xml:space="preserve"> ممکن دا مطلوب بریا تر</w:t>
      </w:r>
      <w:r>
        <w:rPr>
          <w:rFonts w:hint="cs"/>
          <w:rtl/>
          <w:lang w:bidi="ps-AF"/>
        </w:rPr>
        <w:t>لا</w:t>
      </w:r>
      <w:r>
        <w:rPr>
          <w:rtl/>
        </w:rPr>
        <w:t>سه نکړي که چیرې د مدیریت لوړ م</w:t>
      </w:r>
      <w:r>
        <w:rPr>
          <w:rFonts w:hint="cs"/>
          <w:rtl/>
          <w:lang w:bidi="ps-AF"/>
        </w:rPr>
        <w:t>لا</w:t>
      </w:r>
      <w:r>
        <w:rPr>
          <w:rtl/>
        </w:rPr>
        <w:t>تړ شتون ونلري. که</w:t>
      </w:r>
      <w:r>
        <w:rPr>
          <w:rFonts w:hint="cs"/>
          <w:rtl/>
          <w:lang w:bidi="ps-AF"/>
        </w:rPr>
        <w:t xml:space="preserve"> د</w:t>
      </w:r>
      <w:r>
        <w:rPr>
          <w:rtl/>
        </w:rPr>
        <w:t xml:space="preserve"> یو فعالیت هر پروسه په پام کې ونیسي</w:t>
      </w:r>
      <w:r>
        <w:rPr>
          <w:rFonts w:hint="cs"/>
          <w:rtl/>
          <w:lang w:bidi="ps-AF"/>
        </w:rPr>
        <w:t xml:space="preserve"> </w:t>
      </w:r>
      <w:r>
        <w:rPr>
          <w:rtl/>
        </w:rPr>
        <w:t xml:space="preserve"> د شرکت او د مینځپانګې اجنټان</w:t>
      </w:r>
      <w:r>
        <w:rPr>
          <w:rFonts w:hint="cs"/>
          <w:rtl/>
          <w:lang w:bidi="ps-AF"/>
        </w:rPr>
        <w:t xml:space="preserve"> </w:t>
      </w:r>
      <w:r>
        <w:rPr>
          <w:rtl/>
        </w:rPr>
        <w:t xml:space="preserve">مګر نشي کولی ټیکنالوژي په پام کې ونیسي, </w:t>
      </w:r>
      <w:r>
        <w:rPr>
          <w:rFonts w:hint="cs"/>
          <w:rtl/>
          <w:lang w:bidi="ps-AF"/>
        </w:rPr>
        <w:t xml:space="preserve">چي </w:t>
      </w:r>
      <w:r>
        <w:rPr>
          <w:rtl/>
        </w:rPr>
        <w:t>دا مطلوب بریا تر</w:t>
      </w:r>
      <w:r>
        <w:rPr>
          <w:rFonts w:hint="cs"/>
          <w:rtl/>
          <w:lang w:bidi="ps-AF"/>
        </w:rPr>
        <w:t>لا</w:t>
      </w:r>
      <w:r>
        <w:rPr>
          <w:rtl/>
        </w:rPr>
        <w:t>سه نکړي د څلورمې ساحې بریا ته په پام سره ، مینځپانګې په تیوریکي چوکاټ کې نه راځي ځکه چې د مینځپانګې لپاره تجرباتي ماډل شتون نلري. دا مینځپانګه د چوکاټ د توسع په توګه شتون لري ، کوم چې د تیروینین څخه اخیستل شوی د</w:t>
      </w:r>
      <w:r>
        <w:rPr>
          <w:rFonts w:hint="cs"/>
          <w:rtl/>
          <w:lang w:bidi="ps-AF"/>
        </w:rPr>
        <w:t xml:space="preserve">نه </w:t>
      </w:r>
      <w:r>
        <w:rPr>
          <w:rtl/>
        </w:rPr>
        <w:t>تایید شوی ماډل بریا د تمه شوي سیسټم کارول او کارونکي رضایت او انفرادي او تنظیمي اغیزو باندې د دوی مستقیم تاثیر په ترکیب سره تر</w:t>
      </w:r>
      <w:r>
        <w:rPr>
          <w:rFonts w:hint="cs"/>
          <w:rtl/>
          <w:lang w:bidi="ps-AF"/>
        </w:rPr>
        <w:t>لا</w:t>
      </w:r>
      <w:r>
        <w:rPr>
          <w:rtl/>
        </w:rPr>
        <w:t>سه کیږي. دا ماډل په پراخه کچه ازمو</w:t>
      </w:r>
      <w:r>
        <w:rPr>
          <w:rFonts w:hint="cs"/>
          <w:rtl/>
          <w:lang w:bidi="ps-AF"/>
        </w:rPr>
        <w:t>ی</w:t>
      </w:r>
      <w:r>
        <w:rPr>
          <w:rtl/>
        </w:rPr>
        <w:t>ل شوی او د دې لپاره مناسب دی</w:t>
      </w:r>
      <w:r>
        <w:rPr>
          <w:rFonts w:hint="cs"/>
          <w:rtl/>
          <w:lang w:bidi="ps-AF"/>
        </w:rPr>
        <w:t>.</w:t>
      </w:r>
      <w:r>
        <w:rPr>
          <w:rtl/>
        </w:rPr>
        <w:t xml:space="preserve"> د</w:t>
      </w:r>
      <w:r w:rsidRPr="008D6FF3">
        <w:rPr>
          <w:b w:val="0"/>
          <w:bCs/>
        </w:rPr>
        <w:t xml:space="preserve"> ECM</w:t>
      </w:r>
      <w:r>
        <w:t xml:space="preserve"> </w:t>
      </w:r>
      <w:r>
        <w:rPr>
          <w:rtl/>
        </w:rPr>
        <w:t xml:space="preserve">پلي کولو بریا تعریف کول په فعالیت کې بریا د خپلواکۍ تر اغیز </w:t>
      </w:r>
      <w:r>
        <w:rPr>
          <w:rFonts w:hint="cs"/>
          <w:rtl/>
          <w:lang w:bidi="ps-AF"/>
        </w:rPr>
        <w:t>لا</w:t>
      </w:r>
      <w:r>
        <w:rPr>
          <w:rtl/>
        </w:rPr>
        <w:t>ندې راځي تغیرات چې د پلي کولو پروسې مثبت یا منفي اغیزه کوي. د دې چوکاټ ماډلونو ترکیب د پلي کولو عوامل ته اجازه ورکوي چې په دوه برخو وویشل شي اړونده سیمې او نور یې د پلي کولو په بریا کې د دوی اغیزې مشخص کړئ</w:t>
      </w:r>
      <w:r>
        <w:t>.</w:t>
      </w:r>
    </w:p>
    <w:p w:rsidR="007600AD" w:rsidRDefault="007600AD" w:rsidP="007600AD">
      <w:pPr>
        <w:spacing w:line="276" w:lineRule="auto"/>
        <w:ind w:right="0" w:firstLine="0"/>
        <w:rPr>
          <w:lang w:bidi="ps-AF"/>
        </w:rPr>
      </w:pPr>
      <w:r>
        <w:rPr>
          <w:rtl/>
        </w:rPr>
        <w:t>د سروې پایلې ښیې چې ویب پا</w:t>
      </w:r>
      <w:r>
        <w:rPr>
          <w:rFonts w:hint="cs"/>
          <w:rtl/>
          <w:lang w:bidi="ps-AF"/>
        </w:rPr>
        <w:t>ني</w:t>
      </w:r>
      <w:r>
        <w:rPr>
          <w:rtl/>
        </w:rPr>
        <w:t xml:space="preserve"> د خپل اصلي مینځپانګې اداره کولو لپاره</w:t>
      </w:r>
      <w:r>
        <w:rPr>
          <w:rFonts w:hint="cs"/>
          <w:rtl/>
          <w:lang w:bidi="ps-AF"/>
        </w:rPr>
        <w:t xml:space="preserve"> څومړه </w:t>
      </w:r>
      <w:r>
        <w:t xml:space="preserve"> CMS</w:t>
      </w:r>
      <w:r>
        <w:rPr>
          <w:rtl/>
        </w:rPr>
        <w:t>کاروي</w:t>
      </w:r>
      <w:bookmarkStart w:id="182" w:name="_Toc51467706"/>
      <w:bookmarkStart w:id="183" w:name="_Toc51468579"/>
      <w:bookmarkStart w:id="184" w:name="_Toc51470923"/>
      <w:bookmarkStart w:id="185" w:name="_Toc52106003"/>
      <w:r>
        <w:rPr>
          <w:rFonts w:hint="cs"/>
          <w:rtl/>
          <w:lang w:bidi="ps-AF"/>
        </w:rPr>
        <w:t>.</w:t>
      </w:r>
    </w:p>
    <w:tbl>
      <w:tblPr>
        <w:tblStyle w:val="TableGrid"/>
        <w:tblW w:w="9294" w:type="dxa"/>
        <w:tblInd w:w="5" w:type="dxa"/>
        <w:tblCellMar>
          <w:top w:w="45" w:type="dxa"/>
          <w:left w:w="105" w:type="dxa"/>
          <w:right w:w="195" w:type="dxa"/>
        </w:tblCellMar>
        <w:tblLook w:val="04A0" w:firstRow="1" w:lastRow="0" w:firstColumn="1" w:lastColumn="0" w:noHBand="0" w:noVBand="1"/>
      </w:tblPr>
      <w:tblGrid>
        <w:gridCol w:w="2325"/>
        <w:gridCol w:w="2323"/>
        <w:gridCol w:w="2323"/>
        <w:gridCol w:w="2323"/>
      </w:tblGrid>
      <w:tr w:rsidR="007600AD" w:rsidTr="00C21C93">
        <w:trPr>
          <w:trHeight w:val="237"/>
        </w:trPr>
        <w:tc>
          <w:tcPr>
            <w:tcW w:w="2325"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 </w:t>
            </w:r>
          </w:p>
        </w:tc>
        <w:tc>
          <w:tcPr>
            <w:tcW w:w="6969" w:type="dxa"/>
            <w:gridSpan w:val="3"/>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                                   Use a CMS to Manage website </w:t>
            </w:r>
          </w:p>
        </w:tc>
      </w:tr>
      <w:tr w:rsidR="007600AD" w:rsidTr="00C21C93">
        <w:trPr>
          <w:trHeight w:val="238"/>
        </w:trPr>
        <w:tc>
          <w:tcPr>
            <w:tcW w:w="2325"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 </w:t>
            </w:r>
          </w:p>
        </w:tc>
        <w:tc>
          <w:tcPr>
            <w:tcW w:w="6969" w:type="dxa"/>
            <w:gridSpan w:val="3"/>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                                                 Yes                                    |         No </w:t>
            </w:r>
          </w:p>
        </w:tc>
      </w:tr>
      <w:tr w:rsidR="007600AD" w:rsidTr="00C21C93">
        <w:trPr>
          <w:trHeight w:val="233"/>
        </w:trPr>
        <w:tc>
          <w:tcPr>
            <w:tcW w:w="2325" w:type="dxa"/>
            <w:vMerge w:val="restart"/>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User is highly </w:t>
            </w:r>
            <w:r>
              <w:rPr>
                <w:lang w:bidi="en-US"/>
              </w:rPr>
              <w:lastRenderedPageBreak/>
              <w:t xml:space="preserve">satisfied Or not satisfied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lastRenderedPageBreak/>
              <w:t xml:space="preserve">Yes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54%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47% </w:t>
            </w:r>
          </w:p>
        </w:tc>
      </w:tr>
      <w:tr w:rsidR="007600AD" w:rsidTr="00C21C93">
        <w:trPr>
          <w:trHeight w:val="237"/>
        </w:trPr>
        <w:tc>
          <w:tcPr>
            <w:tcW w:w="0" w:type="auto"/>
            <w:vMerge/>
            <w:tcBorders>
              <w:top w:val="single" w:sz="4" w:space="0" w:color="000000"/>
              <w:left w:val="single" w:sz="4" w:space="0" w:color="000000"/>
              <w:bottom w:val="single" w:sz="4" w:space="0" w:color="000000"/>
              <w:right w:val="single" w:sz="4" w:space="0" w:color="000000"/>
            </w:tcBorders>
            <w:vAlign w:val="center"/>
            <w:hideMark/>
          </w:tcPr>
          <w:p w:rsidR="007600AD" w:rsidRDefault="007600AD" w:rsidP="00C21C93">
            <w:pPr>
              <w:spacing w:line="240" w:lineRule="auto"/>
              <w:rPr>
                <w:sz w:val="22"/>
                <w:lang w:bidi="en-US"/>
              </w:rPr>
            </w:pP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No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46%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53% </w:t>
            </w:r>
          </w:p>
        </w:tc>
      </w:tr>
      <w:tr w:rsidR="007600AD" w:rsidTr="00C21C93">
        <w:trPr>
          <w:trHeight w:val="237"/>
        </w:trPr>
        <w:tc>
          <w:tcPr>
            <w:tcW w:w="2325"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lastRenderedPageBreak/>
              <w:t xml:space="preserve">Total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47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100% </w:t>
            </w:r>
          </w:p>
        </w:tc>
        <w:tc>
          <w:tcPr>
            <w:tcW w:w="2323"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ind w:left="5"/>
              <w:rPr>
                <w:sz w:val="22"/>
                <w:lang w:bidi="en-US"/>
              </w:rPr>
            </w:pPr>
            <w:r>
              <w:rPr>
                <w:lang w:bidi="en-US"/>
              </w:rPr>
              <w:t xml:space="preserve">100% </w:t>
            </w:r>
          </w:p>
        </w:tc>
      </w:tr>
    </w:tbl>
    <w:p w:rsidR="007600AD" w:rsidRDefault="007600AD" w:rsidP="007600AD">
      <w:pPr>
        <w:spacing w:line="276" w:lineRule="auto"/>
        <w:ind w:right="0" w:firstLine="0"/>
        <w:rPr>
          <w:rFonts w:cs="Times New Roman"/>
          <w:rtl/>
          <w:lang w:bidi="ps-AF"/>
        </w:rPr>
      </w:pPr>
    </w:p>
    <w:p w:rsidR="007600AD" w:rsidRDefault="007600AD" w:rsidP="007600AD">
      <w:pPr>
        <w:spacing w:line="276" w:lineRule="auto"/>
        <w:ind w:right="0" w:firstLine="0"/>
      </w:pPr>
      <w:r>
        <w:rPr>
          <w:rtl/>
        </w:rPr>
        <w:t xml:space="preserve">د </w:t>
      </w:r>
      <w:r>
        <w:rPr>
          <w:rFonts w:hint="cs"/>
          <w:rtl/>
          <w:lang w:bidi="ps-AF"/>
        </w:rPr>
        <w:t xml:space="preserve">هغه </w:t>
      </w:r>
      <w:r>
        <w:rPr>
          <w:rtl/>
        </w:rPr>
        <w:t>کارونکو څخه وپوښتل شول چې دوی د دوی</w:t>
      </w:r>
      <w:r>
        <w:rPr>
          <w:rFonts w:hint="cs"/>
          <w:rtl/>
          <w:lang w:bidi="ps-AF"/>
        </w:rPr>
        <w:t xml:space="preserve"> ویب</w:t>
      </w:r>
      <w:r>
        <w:rPr>
          <w:rtl/>
        </w:rPr>
        <w:t xml:space="preserve"> سایټ</w:t>
      </w:r>
      <w:r>
        <w:rPr>
          <w:rFonts w:hint="cs"/>
          <w:rtl/>
          <w:lang w:bidi="ps-AF"/>
        </w:rPr>
        <w:t xml:space="preserve"> په</w:t>
      </w:r>
      <w:r>
        <w:rPr>
          <w:rtl/>
        </w:rPr>
        <w:t xml:space="preserve"> اداره کولو</w:t>
      </w:r>
      <w:r>
        <w:rPr>
          <w:rFonts w:hint="cs"/>
          <w:rtl/>
          <w:lang w:bidi="ps-AF"/>
        </w:rPr>
        <w:t xml:space="preserve"> کې </w:t>
      </w:r>
      <w:r w:rsidRPr="00685BD8">
        <w:rPr>
          <w:b w:val="0"/>
          <w:bCs/>
          <w:lang w:bidi="ps-AF"/>
        </w:rPr>
        <w:t>CMS</w:t>
      </w:r>
      <w:r>
        <w:rPr>
          <w:rtl/>
        </w:rPr>
        <w:t xml:space="preserve">  سیسټم</w:t>
      </w:r>
      <w:r>
        <w:rPr>
          <w:rFonts w:hint="cs"/>
          <w:rtl/>
          <w:lang w:bidi="ps-AF"/>
        </w:rPr>
        <w:t xml:space="preserve"> نه</w:t>
      </w:r>
      <w:r>
        <w:rPr>
          <w:rtl/>
        </w:rPr>
        <w:t xml:space="preserve"> کاروي</w:t>
      </w:r>
      <w:r>
        <w:t>.</w:t>
      </w:r>
    </w:p>
    <w:p w:rsidR="007600AD" w:rsidRDefault="007600AD" w:rsidP="007600AD">
      <w:pPr>
        <w:spacing w:line="276" w:lineRule="auto"/>
        <w:ind w:right="0" w:firstLine="0"/>
        <w:rPr>
          <w:rFonts w:cs="Times New Roman"/>
          <w:rtl/>
          <w:lang w:bidi="ps-AF"/>
        </w:rPr>
      </w:pPr>
    </w:p>
    <w:tbl>
      <w:tblPr>
        <w:tblStyle w:val="TableGrid"/>
        <w:tblW w:w="8139" w:type="dxa"/>
        <w:tblInd w:w="5" w:type="dxa"/>
        <w:tblCellMar>
          <w:top w:w="45" w:type="dxa"/>
          <w:left w:w="110" w:type="dxa"/>
          <w:right w:w="115" w:type="dxa"/>
        </w:tblCellMar>
        <w:tblLook w:val="04A0" w:firstRow="1" w:lastRow="0" w:firstColumn="1" w:lastColumn="0" w:noHBand="0" w:noVBand="1"/>
      </w:tblPr>
      <w:tblGrid>
        <w:gridCol w:w="3687"/>
        <w:gridCol w:w="4452"/>
      </w:tblGrid>
      <w:tr w:rsidR="007600AD" w:rsidTr="00C21C93">
        <w:trPr>
          <w:trHeight w:val="275"/>
        </w:trPr>
        <w:tc>
          <w:tcPr>
            <w:tcW w:w="8139" w:type="dxa"/>
            <w:gridSpan w:val="2"/>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b w:val="0"/>
                <w:lang w:bidi="en-US"/>
              </w:rPr>
              <w:t xml:space="preserve">              Non-CMS Users Considering a Move to a CMS within the Next Two Years </w:t>
            </w:r>
          </w:p>
        </w:tc>
      </w:tr>
      <w:tr w:rsidR="007600AD" w:rsidTr="00C21C93">
        <w:trPr>
          <w:trHeight w:val="280"/>
        </w:trPr>
        <w:tc>
          <w:tcPr>
            <w:tcW w:w="3687"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No </w:t>
            </w:r>
          </w:p>
        </w:tc>
        <w:tc>
          <w:tcPr>
            <w:tcW w:w="4452"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20% </w:t>
            </w:r>
          </w:p>
        </w:tc>
      </w:tr>
      <w:tr w:rsidR="007600AD" w:rsidTr="00C21C93">
        <w:trPr>
          <w:trHeight w:val="280"/>
        </w:trPr>
        <w:tc>
          <w:tcPr>
            <w:tcW w:w="3687"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Yes </w:t>
            </w:r>
          </w:p>
        </w:tc>
        <w:tc>
          <w:tcPr>
            <w:tcW w:w="4452"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80% </w:t>
            </w:r>
          </w:p>
        </w:tc>
      </w:tr>
      <w:tr w:rsidR="007600AD" w:rsidTr="00C21C93">
        <w:trPr>
          <w:trHeight w:val="275"/>
        </w:trPr>
        <w:tc>
          <w:tcPr>
            <w:tcW w:w="3687"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Total </w:t>
            </w:r>
          </w:p>
        </w:tc>
        <w:tc>
          <w:tcPr>
            <w:tcW w:w="4452" w:type="dxa"/>
            <w:tcBorders>
              <w:top w:val="single" w:sz="4" w:space="0" w:color="000000"/>
              <w:left w:val="single" w:sz="4" w:space="0" w:color="000000"/>
              <w:bottom w:val="single" w:sz="4" w:space="0" w:color="000000"/>
              <w:right w:val="single" w:sz="4" w:space="0" w:color="000000"/>
            </w:tcBorders>
            <w:hideMark/>
          </w:tcPr>
          <w:p w:rsidR="007600AD" w:rsidRDefault="007600AD" w:rsidP="00C21C93">
            <w:pPr>
              <w:bidi w:val="0"/>
              <w:spacing w:line="256" w:lineRule="auto"/>
              <w:rPr>
                <w:sz w:val="22"/>
                <w:lang w:bidi="en-US"/>
              </w:rPr>
            </w:pPr>
            <w:r>
              <w:rPr>
                <w:lang w:bidi="en-US"/>
              </w:rPr>
              <w:t xml:space="preserve">100% </w:t>
            </w:r>
          </w:p>
        </w:tc>
      </w:tr>
    </w:tbl>
    <w:p w:rsidR="007600AD" w:rsidRDefault="007600AD" w:rsidP="007600AD">
      <w:pPr>
        <w:spacing w:line="276" w:lineRule="auto"/>
        <w:ind w:right="0" w:firstLine="0"/>
      </w:pPr>
    </w:p>
    <w:p w:rsidR="007600AD" w:rsidRDefault="007600AD" w:rsidP="007600AD">
      <w:pPr>
        <w:spacing w:line="276" w:lineRule="auto"/>
        <w:ind w:right="0" w:firstLine="0"/>
      </w:pPr>
    </w:p>
    <w:p w:rsidR="007600AD" w:rsidRDefault="007600AD" w:rsidP="007600AD">
      <w:pPr>
        <w:spacing w:line="276" w:lineRule="auto"/>
        <w:ind w:right="0" w:firstLine="0"/>
      </w:pPr>
      <w:bookmarkStart w:id="186" w:name="_GoBack"/>
      <w:bookmarkEnd w:id="186"/>
    </w:p>
    <w:p w:rsidR="007600AD" w:rsidRDefault="007600AD" w:rsidP="007600AD">
      <w:pPr>
        <w:spacing w:line="276" w:lineRule="auto"/>
        <w:ind w:right="0" w:firstLine="0"/>
        <w:rPr>
          <w:lang w:bidi="en-US"/>
        </w:rPr>
      </w:pPr>
      <w:r>
        <w:rPr>
          <w:noProof/>
        </w:rPr>
        <mc:AlternateContent>
          <mc:Choice Requires="wpg">
            <w:drawing>
              <wp:inline distT="0" distB="0" distL="0" distR="0" wp14:anchorId="646809B1" wp14:editId="0648BA33">
                <wp:extent cx="6156160" cy="3175525"/>
                <wp:effectExtent l="0" t="0" r="16510" b="25400"/>
                <wp:docPr id="15815" name="Group 15815"/>
                <wp:cNvGraphicFramePr/>
                <a:graphic xmlns:a="http://schemas.openxmlformats.org/drawingml/2006/main">
                  <a:graphicData uri="http://schemas.microsoft.com/office/word/2010/wordprocessingGroup">
                    <wpg:wgp>
                      <wpg:cNvGrpSpPr/>
                      <wpg:grpSpPr>
                        <a:xfrm>
                          <a:off x="0" y="0"/>
                          <a:ext cx="6156160" cy="3175525"/>
                          <a:chOff x="0" y="0"/>
                          <a:chExt cx="5520513" cy="3239187"/>
                        </a:xfrm>
                      </wpg:grpSpPr>
                      <wps:wsp>
                        <wps:cNvPr id="825" name="Rectangle 825"/>
                        <wps:cNvSpPr/>
                        <wps:spPr>
                          <a:xfrm>
                            <a:off x="5488940" y="3096895"/>
                            <a:ext cx="41991" cy="189248"/>
                          </a:xfrm>
                          <a:prstGeom prst="rect">
                            <a:avLst/>
                          </a:prstGeom>
                          <a:ln>
                            <a:noFill/>
                          </a:ln>
                        </wps:spPr>
                        <wps:txbx>
                          <w:txbxContent>
                            <w:p w:rsidR="007600AD" w:rsidRDefault="007600AD" w:rsidP="007600AD">
                              <w:r>
                                <w:t xml:space="preserve"> </w:t>
                              </w:r>
                            </w:p>
                          </w:txbxContent>
                        </wps:txbx>
                        <wps:bodyPr horzOverflow="overflow" vert="horz" lIns="0" tIns="0" rIns="0" bIns="0" rtlCol="0">
                          <a:noAutofit/>
                        </wps:bodyPr>
                      </wps:wsp>
                      <pic:pic xmlns:pic="http://schemas.openxmlformats.org/drawingml/2006/picture">
                        <pic:nvPicPr>
                          <pic:cNvPr id="892" name="Picture 892"/>
                          <pic:cNvPicPr/>
                        </pic:nvPicPr>
                        <pic:blipFill>
                          <a:blip r:embed="rId16"/>
                          <a:stretch>
                            <a:fillRect/>
                          </a:stretch>
                        </pic:blipFill>
                        <pic:spPr>
                          <a:xfrm>
                            <a:off x="2667000" y="828675"/>
                            <a:ext cx="1143889" cy="1912239"/>
                          </a:xfrm>
                          <a:prstGeom prst="rect">
                            <a:avLst/>
                          </a:prstGeom>
                        </pic:spPr>
                      </pic:pic>
                      <pic:pic xmlns:pic="http://schemas.openxmlformats.org/drawingml/2006/picture">
                        <pic:nvPicPr>
                          <pic:cNvPr id="894" name="Picture 894"/>
                          <pic:cNvPicPr/>
                        </pic:nvPicPr>
                        <pic:blipFill>
                          <a:blip r:embed="rId17"/>
                          <a:stretch>
                            <a:fillRect/>
                          </a:stretch>
                        </pic:blipFill>
                        <pic:spPr>
                          <a:xfrm>
                            <a:off x="2670175" y="1828800"/>
                            <a:ext cx="791464" cy="1143889"/>
                          </a:xfrm>
                          <a:prstGeom prst="rect">
                            <a:avLst/>
                          </a:prstGeom>
                        </pic:spPr>
                      </pic:pic>
                      <pic:pic xmlns:pic="http://schemas.openxmlformats.org/drawingml/2006/picture">
                        <pic:nvPicPr>
                          <pic:cNvPr id="896" name="Picture 896"/>
                          <pic:cNvPicPr/>
                        </pic:nvPicPr>
                        <pic:blipFill>
                          <a:blip r:embed="rId18"/>
                          <a:stretch>
                            <a:fillRect/>
                          </a:stretch>
                        </pic:blipFill>
                        <pic:spPr>
                          <a:xfrm>
                            <a:off x="1673225" y="1343025"/>
                            <a:ext cx="1143889" cy="1636014"/>
                          </a:xfrm>
                          <a:prstGeom prst="rect">
                            <a:avLst/>
                          </a:prstGeom>
                        </pic:spPr>
                      </pic:pic>
                      <pic:pic xmlns:pic="http://schemas.openxmlformats.org/drawingml/2006/picture">
                        <pic:nvPicPr>
                          <pic:cNvPr id="898" name="Picture 898"/>
                          <pic:cNvPicPr/>
                        </pic:nvPicPr>
                        <pic:blipFill>
                          <a:blip r:embed="rId19"/>
                          <a:stretch>
                            <a:fillRect/>
                          </a:stretch>
                        </pic:blipFill>
                        <pic:spPr>
                          <a:xfrm>
                            <a:off x="1797050" y="920750"/>
                            <a:ext cx="1020064" cy="1058164"/>
                          </a:xfrm>
                          <a:prstGeom prst="rect">
                            <a:avLst/>
                          </a:prstGeom>
                        </pic:spPr>
                      </pic:pic>
                      <pic:pic xmlns:pic="http://schemas.openxmlformats.org/drawingml/2006/picture">
                        <pic:nvPicPr>
                          <pic:cNvPr id="900" name="Picture 900"/>
                          <pic:cNvPicPr/>
                        </pic:nvPicPr>
                        <pic:blipFill>
                          <a:blip r:embed="rId20"/>
                          <a:stretch>
                            <a:fillRect/>
                          </a:stretch>
                        </pic:blipFill>
                        <pic:spPr>
                          <a:xfrm>
                            <a:off x="2273300" y="835025"/>
                            <a:ext cx="537464" cy="1143889"/>
                          </a:xfrm>
                          <a:prstGeom prst="rect">
                            <a:avLst/>
                          </a:prstGeom>
                        </pic:spPr>
                      </pic:pic>
                      <wps:wsp>
                        <wps:cNvPr id="901" name="Shape 901"/>
                        <wps:cNvSpPr/>
                        <wps:spPr>
                          <a:xfrm>
                            <a:off x="2743200" y="911987"/>
                            <a:ext cx="993394" cy="1745996"/>
                          </a:xfrm>
                          <a:custGeom>
                            <a:avLst/>
                            <a:gdLst/>
                            <a:ahLst/>
                            <a:cxnLst/>
                            <a:rect l="0" t="0" r="0" b="0"/>
                            <a:pathLst>
                              <a:path w="993394" h="1745996">
                                <a:moveTo>
                                  <a:pt x="0" y="0"/>
                                </a:moveTo>
                                <a:cubicBezTo>
                                  <a:pt x="548640" y="0"/>
                                  <a:pt x="993394" y="444754"/>
                                  <a:pt x="993394" y="993394"/>
                                </a:cubicBezTo>
                                <a:cubicBezTo>
                                  <a:pt x="993394" y="1282446"/>
                                  <a:pt x="867537" y="1557274"/>
                                  <a:pt x="648589" y="1745996"/>
                                </a:cubicBezTo>
                                <a:lnTo>
                                  <a:pt x="0" y="993394"/>
                                </a:lnTo>
                                <a:lnTo>
                                  <a:pt x="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902" name="Shape 902"/>
                        <wps:cNvSpPr/>
                        <wps:spPr>
                          <a:xfrm>
                            <a:off x="2743200" y="1905381"/>
                            <a:ext cx="648589" cy="993394"/>
                          </a:xfrm>
                          <a:custGeom>
                            <a:avLst/>
                            <a:gdLst/>
                            <a:ahLst/>
                            <a:cxnLst/>
                            <a:rect l="0" t="0" r="0" b="0"/>
                            <a:pathLst>
                              <a:path w="648589" h="993394">
                                <a:moveTo>
                                  <a:pt x="0" y="0"/>
                                </a:moveTo>
                                <a:lnTo>
                                  <a:pt x="648589" y="752602"/>
                                </a:lnTo>
                                <a:cubicBezTo>
                                  <a:pt x="468249" y="907923"/>
                                  <a:pt x="237998" y="993394"/>
                                  <a:pt x="0" y="993394"/>
                                </a:cubicBezTo>
                                <a:lnTo>
                                  <a:pt x="0" y="0"/>
                                </a:lnTo>
                                <a:close/>
                              </a:path>
                            </a:pathLst>
                          </a:custGeom>
                          <a:ln w="0" cap="flat">
                            <a:miter lim="127000"/>
                          </a:ln>
                        </wps:spPr>
                        <wps:style>
                          <a:lnRef idx="0">
                            <a:srgbClr val="000000">
                              <a:alpha val="0"/>
                            </a:srgbClr>
                          </a:lnRef>
                          <a:fillRef idx="1">
                            <a:srgbClr val="ED7D31"/>
                          </a:fillRef>
                          <a:effectRef idx="0">
                            <a:scrgbClr r="0" g="0" b="0"/>
                          </a:effectRef>
                          <a:fontRef idx="none"/>
                        </wps:style>
                        <wps:txbx>
                          <w:txbxContent>
                            <w:p w:rsidR="007600AD" w:rsidRDefault="007600AD" w:rsidP="007600AD">
                              <w:pPr>
                                <w:jc w:val="center"/>
                              </w:pPr>
                            </w:p>
                          </w:txbxContent>
                        </wps:txbx>
                        <wps:bodyPr/>
                      </wps:wsp>
                      <wps:wsp>
                        <wps:cNvPr id="903" name="Shape 903"/>
                        <wps:cNvSpPr/>
                        <wps:spPr>
                          <a:xfrm>
                            <a:off x="1749806" y="1425702"/>
                            <a:ext cx="993394" cy="1473073"/>
                          </a:xfrm>
                          <a:custGeom>
                            <a:avLst/>
                            <a:gdLst/>
                            <a:ahLst/>
                            <a:cxnLst/>
                            <a:rect l="0" t="0" r="0" b="0"/>
                            <a:pathLst>
                              <a:path w="993394" h="1473073">
                                <a:moveTo>
                                  <a:pt x="123444" y="0"/>
                                </a:moveTo>
                                <a:lnTo>
                                  <a:pt x="993394" y="479679"/>
                                </a:lnTo>
                                <a:lnTo>
                                  <a:pt x="993394" y="1473073"/>
                                </a:lnTo>
                                <a:cubicBezTo>
                                  <a:pt x="444754" y="1473073"/>
                                  <a:pt x="0" y="1028319"/>
                                  <a:pt x="0" y="479679"/>
                                </a:cubicBezTo>
                                <a:cubicBezTo>
                                  <a:pt x="0" y="311912"/>
                                  <a:pt x="42418" y="146939"/>
                                  <a:pt x="123444" y="0"/>
                                </a:cubicBezTo>
                                <a:close/>
                              </a:path>
                            </a:pathLst>
                          </a:custGeom>
                          <a:ln w="0" cap="flat">
                            <a:miter lim="127000"/>
                          </a:ln>
                        </wps:spPr>
                        <wps:style>
                          <a:lnRef idx="0">
                            <a:srgbClr val="000000">
                              <a:alpha val="0"/>
                            </a:srgbClr>
                          </a:lnRef>
                          <a:fillRef idx="1">
                            <a:srgbClr val="A5A5A5"/>
                          </a:fillRef>
                          <a:effectRef idx="0">
                            <a:scrgbClr r="0" g="0" b="0"/>
                          </a:effectRef>
                          <a:fontRef idx="none"/>
                        </wps:style>
                        <wps:bodyPr/>
                      </wps:wsp>
                      <wps:wsp>
                        <wps:cNvPr id="904" name="Shape 904"/>
                        <wps:cNvSpPr/>
                        <wps:spPr>
                          <a:xfrm>
                            <a:off x="1873250" y="996188"/>
                            <a:ext cx="869950" cy="909193"/>
                          </a:xfrm>
                          <a:custGeom>
                            <a:avLst/>
                            <a:gdLst/>
                            <a:ahLst/>
                            <a:cxnLst/>
                            <a:rect l="0" t="0" r="0" b="0"/>
                            <a:pathLst>
                              <a:path w="869950" h="909193">
                                <a:moveTo>
                                  <a:pt x="469519" y="0"/>
                                </a:moveTo>
                                <a:lnTo>
                                  <a:pt x="869950" y="909193"/>
                                </a:lnTo>
                                <a:lnTo>
                                  <a:pt x="0" y="429514"/>
                                </a:lnTo>
                                <a:cubicBezTo>
                                  <a:pt x="105156" y="238760"/>
                                  <a:pt x="270129" y="87884"/>
                                  <a:pt x="469519" y="0"/>
                                </a:cubicBezTo>
                                <a:close/>
                              </a:path>
                            </a:pathLst>
                          </a:custGeom>
                          <a:ln w="0" cap="flat">
                            <a:miter lim="127000"/>
                          </a:ln>
                        </wps:spPr>
                        <wps:style>
                          <a:lnRef idx="0">
                            <a:srgbClr val="000000">
                              <a:alpha val="0"/>
                            </a:srgbClr>
                          </a:lnRef>
                          <a:fillRef idx="1">
                            <a:srgbClr val="FFC000"/>
                          </a:fillRef>
                          <a:effectRef idx="0">
                            <a:scrgbClr r="0" g="0" b="0"/>
                          </a:effectRef>
                          <a:fontRef idx="none"/>
                        </wps:style>
                        <wps:bodyPr/>
                      </wps:wsp>
                      <wps:wsp>
                        <wps:cNvPr id="905" name="Shape 905"/>
                        <wps:cNvSpPr/>
                        <wps:spPr>
                          <a:xfrm>
                            <a:off x="2342769" y="911987"/>
                            <a:ext cx="400431" cy="993394"/>
                          </a:xfrm>
                          <a:custGeom>
                            <a:avLst/>
                            <a:gdLst/>
                            <a:ahLst/>
                            <a:cxnLst/>
                            <a:rect l="0" t="0" r="0" b="0"/>
                            <a:pathLst>
                              <a:path w="400431" h="993394">
                                <a:moveTo>
                                  <a:pt x="400431" y="0"/>
                                </a:moveTo>
                                <a:lnTo>
                                  <a:pt x="400431" y="993394"/>
                                </a:lnTo>
                                <a:lnTo>
                                  <a:pt x="0" y="84201"/>
                                </a:lnTo>
                                <a:cubicBezTo>
                                  <a:pt x="126111" y="28702"/>
                                  <a:pt x="262509" y="0"/>
                                  <a:pt x="400431" y="0"/>
                                </a:cubicBez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s:wsp>
                        <wps:cNvPr id="906" name="Rectangle 906"/>
                        <wps:cNvSpPr/>
                        <wps:spPr>
                          <a:xfrm>
                            <a:off x="3766185" y="1352169"/>
                            <a:ext cx="797086" cy="172044"/>
                          </a:xfrm>
                          <a:prstGeom prst="rect">
                            <a:avLst/>
                          </a:prstGeom>
                          <a:ln>
                            <a:noFill/>
                          </a:ln>
                        </wps:spPr>
                        <wps:txbx>
                          <w:txbxContent>
                            <w:p w:rsidR="007600AD" w:rsidRDefault="007600AD" w:rsidP="007600AD">
                              <w:r>
                                <w:rPr>
                                  <w:color w:val="5B9BD5"/>
                                  <w:sz w:val="20"/>
                                </w:rPr>
                                <w:t>Managerial</w:t>
                              </w:r>
                            </w:p>
                          </w:txbxContent>
                        </wps:txbx>
                        <wps:bodyPr horzOverflow="overflow" vert="horz" lIns="0" tIns="0" rIns="0" bIns="0" rtlCol="0">
                          <a:noAutofit/>
                        </wps:bodyPr>
                      </wps:wsp>
                      <wps:wsp>
                        <wps:cNvPr id="15546" name="Rectangle 15546"/>
                        <wps:cNvSpPr/>
                        <wps:spPr>
                          <a:xfrm>
                            <a:off x="3957066" y="1507744"/>
                            <a:ext cx="170093" cy="172044"/>
                          </a:xfrm>
                          <a:prstGeom prst="rect">
                            <a:avLst/>
                          </a:prstGeom>
                          <a:ln>
                            <a:noFill/>
                          </a:ln>
                        </wps:spPr>
                        <wps:txbx>
                          <w:txbxContent>
                            <w:p w:rsidR="007600AD" w:rsidRDefault="007600AD" w:rsidP="007600AD">
                              <w:r>
                                <w:rPr>
                                  <w:color w:val="5B9BD5"/>
                                  <w:sz w:val="20"/>
                                </w:rPr>
                                <w:t>39</w:t>
                              </w:r>
                            </w:p>
                          </w:txbxContent>
                        </wps:txbx>
                        <wps:bodyPr horzOverflow="overflow" vert="horz" lIns="0" tIns="0" rIns="0" bIns="0" rtlCol="0">
                          <a:noAutofit/>
                        </wps:bodyPr>
                      </wps:wsp>
                      <wps:wsp>
                        <wps:cNvPr id="15547" name="Rectangle 15547"/>
                        <wps:cNvSpPr/>
                        <wps:spPr>
                          <a:xfrm>
                            <a:off x="4084066" y="1507744"/>
                            <a:ext cx="123136" cy="172044"/>
                          </a:xfrm>
                          <a:prstGeom prst="rect">
                            <a:avLst/>
                          </a:prstGeom>
                          <a:ln>
                            <a:noFill/>
                          </a:ln>
                        </wps:spPr>
                        <wps:txbx>
                          <w:txbxContent>
                            <w:p w:rsidR="007600AD" w:rsidRDefault="007600AD" w:rsidP="007600AD">
                              <w:r>
                                <w:rPr>
                                  <w:color w:val="5B9BD5"/>
                                  <w:sz w:val="20"/>
                                </w:rPr>
                                <w:t>%</w:t>
                              </w:r>
                            </w:p>
                          </w:txbxContent>
                        </wps:txbx>
                        <wps:bodyPr horzOverflow="overflow" vert="horz" lIns="0" tIns="0" rIns="0" bIns="0" rtlCol="0">
                          <a:noAutofit/>
                        </wps:bodyPr>
                      </wps:wsp>
                      <wps:wsp>
                        <wps:cNvPr id="908" name="Rectangle 908"/>
                        <wps:cNvSpPr/>
                        <wps:spPr>
                          <a:xfrm>
                            <a:off x="3148584" y="2897521"/>
                            <a:ext cx="321901" cy="172474"/>
                          </a:xfrm>
                          <a:prstGeom prst="rect">
                            <a:avLst/>
                          </a:prstGeom>
                          <a:ln>
                            <a:noFill/>
                          </a:ln>
                        </wps:spPr>
                        <wps:txbx>
                          <w:txbxContent>
                            <w:p w:rsidR="007600AD" w:rsidRDefault="007600AD" w:rsidP="007600AD">
                              <w:r>
                                <w:rPr>
                                  <w:color w:val="ED7D31"/>
                                  <w:sz w:val="20"/>
                                </w:rPr>
                                <w:t>User</w:t>
                              </w:r>
                            </w:p>
                          </w:txbxContent>
                        </wps:txbx>
                        <wps:bodyPr horzOverflow="overflow" vert="horz" lIns="0" tIns="0" rIns="0" bIns="0" rtlCol="0">
                          <a:noAutofit/>
                        </wps:bodyPr>
                      </wps:wsp>
                      <wps:wsp>
                        <wps:cNvPr id="15550" name="Rectangle 15550"/>
                        <wps:cNvSpPr/>
                        <wps:spPr>
                          <a:xfrm>
                            <a:off x="3161284" y="3053715"/>
                            <a:ext cx="170093" cy="172044"/>
                          </a:xfrm>
                          <a:prstGeom prst="rect">
                            <a:avLst/>
                          </a:prstGeom>
                          <a:ln>
                            <a:noFill/>
                          </a:ln>
                        </wps:spPr>
                        <wps:txbx>
                          <w:txbxContent>
                            <w:p w:rsidR="007600AD" w:rsidRDefault="007600AD" w:rsidP="007600AD">
                              <w:r>
                                <w:rPr>
                                  <w:color w:val="ED7D31"/>
                                  <w:sz w:val="20"/>
                                </w:rPr>
                                <w:t>11</w:t>
                              </w:r>
                            </w:p>
                          </w:txbxContent>
                        </wps:txbx>
                        <wps:bodyPr horzOverflow="overflow" vert="horz" lIns="0" tIns="0" rIns="0" bIns="0" rtlCol="0">
                          <a:noAutofit/>
                        </wps:bodyPr>
                      </wps:wsp>
                      <wps:wsp>
                        <wps:cNvPr id="15552" name="Rectangle 15552"/>
                        <wps:cNvSpPr/>
                        <wps:spPr>
                          <a:xfrm>
                            <a:off x="3288284" y="3053715"/>
                            <a:ext cx="123136" cy="172044"/>
                          </a:xfrm>
                          <a:prstGeom prst="rect">
                            <a:avLst/>
                          </a:prstGeom>
                          <a:ln>
                            <a:noFill/>
                          </a:ln>
                        </wps:spPr>
                        <wps:txbx>
                          <w:txbxContent>
                            <w:p w:rsidR="007600AD" w:rsidRDefault="007600AD" w:rsidP="007600AD">
                              <w:r>
                                <w:rPr>
                                  <w:color w:val="ED7D31"/>
                                  <w:sz w:val="20"/>
                                </w:rPr>
                                <w:t>%</w:t>
                              </w:r>
                            </w:p>
                          </w:txbxContent>
                        </wps:txbx>
                        <wps:bodyPr horzOverflow="overflow" vert="horz" lIns="0" tIns="0" rIns="0" bIns="0" rtlCol="0">
                          <a:noAutofit/>
                        </wps:bodyPr>
                      </wps:wsp>
                      <wps:wsp>
                        <wps:cNvPr id="910" name="Rectangle 910"/>
                        <wps:cNvSpPr/>
                        <wps:spPr>
                          <a:xfrm>
                            <a:off x="1145159" y="2404999"/>
                            <a:ext cx="317044" cy="172044"/>
                          </a:xfrm>
                          <a:prstGeom prst="rect">
                            <a:avLst/>
                          </a:prstGeom>
                          <a:ln>
                            <a:noFill/>
                          </a:ln>
                        </wps:spPr>
                        <wps:txbx>
                          <w:txbxContent>
                            <w:p w:rsidR="007600AD" w:rsidRDefault="007600AD" w:rsidP="007600AD">
                              <w:r>
                                <w:rPr>
                                  <w:color w:val="A5A5A5"/>
                                  <w:sz w:val="20"/>
                                </w:rPr>
                                <w:t>Task</w:t>
                              </w:r>
                            </w:p>
                          </w:txbxContent>
                        </wps:txbx>
                        <wps:bodyPr horzOverflow="overflow" vert="horz" lIns="0" tIns="0" rIns="0" bIns="0" rtlCol="0">
                          <a:noAutofit/>
                        </wps:bodyPr>
                      </wps:wsp>
                      <wps:wsp>
                        <wps:cNvPr id="911" name="Rectangle 911"/>
                        <wps:cNvSpPr/>
                        <wps:spPr>
                          <a:xfrm>
                            <a:off x="1383411" y="2404999"/>
                            <a:ext cx="51686" cy="172044"/>
                          </a:xfrm>
                          <a:prstGeom prst="rect">
                            <a:avLst/>
                          </a:prstGeom>
                          <a:ln>
                            <a:noFill/>
                          </a:ln>
                        </wps:spPr>
                        <wps:txbx>
                          <w:txbxContent>
                            <w:p w:rsidR="007600AD" w:rsidRDefault="007600AD" w:rsidP="007600AD">
                              <w:r>
                                <w:rPr>
                                  <w:color w:val="A5A5A5"/>
                                  <w:sz w:val="20"/>
                                </w:rPr>
                                <w:t>-</w:t>
                              </w:r>
                            </w:p>
                          </w:txbxContent>
                        </wps:txbx>
                        <wps:bodyPr horzOverflow="overflow" vert="horz" lIns="0" tIns="0" rIns="0" bIns="0" rtlCol="0">
                          <a:noAutofit/>
                        </wps:bodyPr>
                      </wps:wsp>
                      <wps:wsp>
                        <wps:cNvPr id="912" name="Rectangle 912"/>
                        <wps:cNvSpPr/>
                        <wps:spPr>
                          <a:xfrm>
                            <a:off x="1421511" y="2404999"/>
                            <a:ext cx="504196" cy="172044"/>
                          </a:xfrm>
                          <a:prstGeom prst="rect">
                            <a:avLst/>
                          </a:prstGeom>
                          <a:ln>
                            <a:noFill/>
                          </a:ln>
                        </wps:spPr>
                        <wps:txbx>
                          <w:txbxContent>
                            <w:p w:rsidR="007600AD" w:rsidRDefault="007600AD" w:rsidP="007600AD">
                              <w:proofErr w:type="gramStart"/>
                              <w:r>
                                <w:rPr>
                                  <w:color w:val="A5A5A5"/>
                                  <w:sz w:val="20"/>
                                </w:rPr>
                                <w:t>related</w:t>
                              </w:r>
                              <w:proofErr w:type="gramEnd"/>
                            </w:p>
                          </w:txbxContent>
                        </wps:txbx>
                        <wps:bodyPr horzOverflow="overflow" vert="horz" lIns="0" tIns="0" rIns="0" bIns="0" rtlCol="0">
                          <a:noAutofit/>
                        </wps:bodyPr>
                      </wps:wsp>
                      <wps:wsp>
                        <wps:cNvPr id="15548" name="Rectangle 15548"/>
                        <wps:cNvSpPr/>
                        <wps:spPr>
                          <a:xfrm>
                            <a:off x="1361059" y="2560574"/>
                            <a:ext cx="170093" cy="172044"/>
                          </a:xfrm>
                          <a:prstGeom prst="rect">
                            <a:avLst/>
                          </a:prstGeom>
                          <a:ln>
                            <a:noFill/>
                          </a:ln>
                        </wps:spPr>
                        <wps:txbx>
                          <w:txbxContent>
                            <w:p w:rsidR="007600AD" w:rsidRDefault="007600AD" w:rsidP="007600AD">
                              <w:r>
                                <w:rPr>
                                  <w:color w:val="A5A5A5"/>
                                  <w:sz w:val="20"/>
                                </w:rPr>
                                <w:t>33</w:t>
                              </w:r>
                            </w:p>
                          </w:txbxContent>
                        </wps:txbx>
                        <wps:bodyPr horzOverflow="overflow" vert="horz" lIns="0" tIns="0" rIns="0" bIns="0" rtlCol="0">
                          <a:noAutofit/>
                        </wps:bodyPr>
                      </wps:wsp>
                      <wps:wsp>
                        <wps:cNvPr id="15549" name="Rectangle 15549"/>
                        <wps:cNvSpPr/>
                        <wps:spPr>
                          <a:xfrm>
                            <a:off x="1488059" y="2560574"/>
                            <a:ext cx="123135" cy="172044"/>
                          </a:xfrm>
                          <a:prstGeom prst="rect">
                            <a:avLst/>
                          </a:prstGeom>
                          <a:ln>
                            <a:noFill/>
                          </a:ln>
                        </wps:spPr>
                        <wps:txbx>
                          <w:txbxContent>
                            <w:p w:rsidR="007600AD" w:rsidRDefault="007600AD" w:rsidP="007600AD">
                              <w:r>
                                <w:rPr>
                                  <w:color w:val="A5A5A5"/>
                                  <w:sz w:val="20"/>
                                </w:rPr>
                                <w:t>%</w:t>
                              </w:r>
                            </w:p>
                          </w:txbxContent>
                        </wps:txbx>
                        <wps:bodyPr horzOverflow="overflow" vert="horz" lIns="0" tIns="0" rIns="0" bIns="0" rtlCol="0">
                          <a:noAutofit/>
                        </wps:bodyPr>
                      </wps:wsp>
                      <wps:wsp>
                        <wps:cNvPr id="914" name="Rectangle 914"/>
                        <wps:cNvSpPr/>
                        <wps:spPr>
                          <a:xfrm>
                            <a:off x="1268730" y="840105"/>
                            <a:ext cx="964983" cy="172044"/>
                          </a:xfrm>
                          <a:prstGeom prst="rect">
                            <a:avLst/>
                          </a:prstGeom>
                          <a:ln>
                            <a:noFill/>
                          </a:ln>
                        </wps:spPr>
                        <wps:txbx>
                          <w:txbxContent>
                            <w:p w:rsidR="007600AD" w:rsidRDefault="007600AD" w:rsidP="007600AD">
                              <w:r>
                                <w:rPr>
                                  <w:color w:val="FFC000"/>
                                  <w:sz w:val="20"/>
                                </w:rPr>
                                <w:t>Technological</w:t>
                              </w:r>
                            </w:p>
                          </w:txbxContent>
                        </wps:txbx>
                        <wps:bodyPr horzOverflow="overflow" vert="horz" lIns="0" tIns="0" rIns="0" bIns="0" rtlCol="0">
                          <a:noAutofit/>
                        </wps:bodyPr>
                      </wps:wsp>
                      <wps:wsp>
                        <wps:cNvPr id="15544" name="Rectangle 15544"/>
                        <wps:cNvSpPr/>
                        <wps:spPr>
                          <a:xfrm>
                            <a:off x="1522730" y="995680"/>
                            <a:ext cx="170093" cy="172044"/>
                          </a:xfrm>
                          <a:prstGeom prst="rect">
                            <a:avLst/>
                          </a:prstGeom>
                          <a:ln>
                            <a:noFill/>
                          </a:ln>
                        </wps:spPr>
                        <wps:txbx>
                          <w:txbxContent>
                            <w:p w:rsidR="007600AD" w:rsidRDefault="007600AD" w:rsidP="007600AD">
                              <w:r>
                                <w:rPr>
                                  <w:color w:val="FFC000"/>
                                  <w:sz w:val="20"/>
                                </w:rPr>
                                <w:t>10</w:t>
                              </w:r>
                            </w:p>
                          </w:txbxContent>
                        </wps:txbx>
                        <wps:bodyPr horzOverflow="overflow" vert="horz" lIns="0" tIns="0" rIns="0" bIns="0" rtlCol="0">
                          <a:noAutofit/>
                        </wps:bodyPr>
                      </wps:wsp>
                      <wps:wsp>
                        <wps:cNvPr id="15545" name="Rectangle 15545"/>
                        <wps:cNvSpPr/>
                        <wps:spPr>
                          <a:xfrm>
                            <a:off x="1649730" y="995680"/>
                            <a:ext cx="123135" cy="172044"/>
                          </a:xfrm>
                          <a:prstGeom prst="rect">
                            <a:avLst/>
                          </a:prstGeom>
                          <a:ln>
                            <a:noFill/>
                          </a:ln>
                        </wps:spPr>
                        <wps:txbx>
                          <w:txbxContent>
                            <w:p w:rsidR="007600AD" w:rsidRDefault="007600AD" w:rsidP="007600AD">
                              <w:r>
                                <w:rPr>
                                  <w:color w:val="FFC000"/>
                                  <w:sz w:val="20"/>
                                </w:rPr>
                                <w:t>%</w:t>
                              </w:r>
                            </w:p>
                          </w:txbxContent>
                        </wps:txbx>
                        <wps:bodyPr horzOverflow="overflow" vert="horz" lIns="0" tIns="0" rIns="0" bIns="0" rtlCol="0">
                          <a:noAutofit/>
                        </wps:bodyPr>
                      </wps:wsp>
                      <wps:wsp>
                        <wps:cNvPr id="916" name="Rectangle 916"/>
                        <wps:cNvSpPr/>
                        <wps:spPr>
                          <a:xfrm>
                            <a:off x="2155825" y="591185"/>
                            <a:ext cx="560950" cy="172044"/>
                          </a:xfrm>
                          <a:prstGeom prst="rect">
                            <a:avLst/>
                          </a:prstGeom>
                          <a:ln>
                            <a:noFill/>
                          </a:ln>
                        </wps:spPr>
                        <wps:txbx>
                          <w:txbxContent>
                            <w:p w:rsidR="007600AD" w:rsidRDefault="007600AD" w:rsidP="007600AD">
                              <w:r>
                                <w:rPr>
                                  <w:color w:val="4472C4"/>
                                  <w:sz w:val="20"/>
                                </w:rPr>
                                <w:t>Content</w:t>
                              </w:r>
                            </w:p>
                          </w:txbxContent>
                        </wps:txbx>
                        <wps:bodyPr horzOverflow="overflow" vert="horz" lIns="0" tIns="0" rIns="0" bIns="0" rtlCol="0">
                          <a:noAutofit/>
                        </wps:bodyPr>
                      </wps:wsp>
                      <wps:wsp>
                        <wps:cNvPr id="15542" name="Rectangle 15542"/>
                        <wps:cNvSpPr/>
                        <wps:spPr>
                          <a:xfrm>
                            <a:off x="2289175" y="746760"/>
                            <a:ext cx="85638" cy="172044"/>
                          </a:xfrm>
                          <a:prstGeom prst="rect">
                            <a:avLst/>
                          </a:prstGeom>
                          <a:ln>
                            <a:noFill/>
                          </a:ln>
                        </wps:spPr>
                        <wps:txbx>
                          <w:txbxContent>
                            <w:p w:rsidR="007600AD" w:rsidRDefault="007600AD" w:rsidP="007600AD">
                              <w:r>
                                <w:rPr>
                                  <w:color w:val="4472C4"/>
                                  <w:sz w:val="20"/>
                                </w:rPr>
                                <w:t>7</w:t>
                              </w:r>
                            </w:p>
                          </w:txbxContent>
                        </wps:txbx>
                        <wps:bodyPr horzOverflow="overflow" vert="horz" lIns="0" tIns="0" rIns="0" bIns="0" rtlCol="0">
                          <a:noAutofit/>
                        </wps:bodyPr>
                      </wps:wsp>
                      <wps:wsp>
                        <wps:cNvPr id="15543" name="Rectangle 15543"/>
                        <wps:cNvSpPr/>
                        <wps:spPr>
                          <a:xfrm>
                            <a:off x="2352675" y="746760"/>
                            <a:ext cx="123136" cy="172044"/>
                          </a:xfrm>
                          <a:prstGeom prst="rect">
                            <a:avLst/>
                          </a:prstGeom>
                          <a:ln>
                            <a:noFill/>
                          </a:ln>
                        </wps:spPr>
                        <wps:txbx>
                          <w:txbxContent>
                            <w:p w:rsidR="007600AD" w:rsidRDefault="007600AD" w:rsidP="007600AD">
                              <w:r>
                                <w:rPr>
                                  <w:color w:val="4472C4"/>
                                  <w:sz w:val="20"/>
                                </w:rPr>
                                <w:t>%</w:t>
                              </w:r>
                            </w:p>
                          </w:txbxContent>
                        </wps:txbx>
                        <wps:bodyPr horzOverflow="overflow" vert="horz" lIns="0" tIns="0" rIns="0" bIns="0" rtlCol="0">
                          <a:noAutofit/>
                        </wps:bodyPr>
                      </wps:wsp>
                      <wps:wsp>
                        <wps:cNvPr id="918" name="Rectangle 918"/>
                        <wps:cNvSpPr/>
                        <wps:spPr>
                          <a:xfrm>
                            <a:off x="1095629" y="136906"/>
                            <a:ext cx="4438685" cy="275271"/>
                          </a:xfrm>
                          <a:prstGeom prst="rect">
                            <a:avLst/>
                          </a:prstGeom>
                          <a:ln>
                            <a:noFill/>
                          </a:ln>
                        </wps:spPr>
                        <wps:txbx>
                          <w:txbxContent>
                            <w:p w:rsidR="007600AD" w:rsidRDefault="007600AD" w:rsidP="007600AD">
                              <w:r>
                                <w:rPr>
                                  <w:color w:val="595959"/>
                                  <w:sz w:val="32"/>
                                </w:rPr>
                                <w:t xml:space="preserve">SHARE OF EACH FACTOR TO DECIDE ON </w:t>
                              </w:r>
                            </w:p>
                          </w:txbxContent>
                        </wps:txbx>
                        <wps:bodyPr horzOverflow="overflow" vert="horz" lIns="0" tIns="0" rIns="0" bIns="0" rtlCol="0">
                          <a:noAutofit/>
                        </wps:bodyPr>
                      </wps:wsp>
                      <wps:wsp>
                        <wps:cNvPr id="919" name="Rectangle 919"/>
                        <wps:cNvSpPr/>
                        <wps:spPr>
                          <a:xfrm>
                            <a:off x="1899285" y="384318"/>
                            <a:ext cx="2307262" cy="275700"/>
                          </a:xfrm>
                          <a:prstGeom prst="rect">
                            <a:avLst/>
                          </a:prstGeom>
                          <a:ln>
                            <a:noFill/>
                          </a:ln>
                        </wps:spPr>
                        <wps:txbx>
                          <w:txbxContent>
                            <w:p w:rsidR="007600AD" w:rsidRDefault="007600AD" w:rsidP="007600AD">
                              <w:r>
                                <w:rPr>
                                  <w:color w:val="595959"/>
                                  <w:sz w:val="32"/>
                                </w:rPr>
                                <w:t xml:space="preserve">SWITCHING TO CMS </w:t>
                              </w:r>
                            </w:p>
                          </w:txbxContent>
                        </wps:txbx>
                        <wps:bodyPr horzOverflow="overflow" vert="horz" lIns="0" tIns="0" rIns="0" bIns="0" rtlCol="0">
                          <a:noAutofit/>
                        </wps:bodyPr>
                      </wps:wsp>
                      <wps:wsp>
                        <wps:cNvPr id="920" name="Shape 920"/>
                        <wps:cNvSpPr/>
                        <wps:spPr>
                          <a:xfrm>
                            <a:off x="0" y="0"/>
                            <a:ext cx="5486400" cy="3200400"/>
                          </a:xfrm>
                          <a:custGeom>
                            <a:avLst/>
                            <a:gdLst/>
                            <a:ahLst/>
                            <a:cxnLst/>
                            <a:rect l="0" t="0" r="0" b="0"/>
                            <a:pathLst>
                              <a:path w="5486400" h="3200400">
                                <a:moveTo>
                                  <a:pt x="0" y="3200400"/>
                                </a:moveTo>
                                <a:lnTo>
                                  <a:pt x="5486400" y="3200400"/>
                                </a:lnTo>
                                <a:lnTo>
                                  <a:pt x="548640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inline>
            </w:drawing>
          </mc:Choice>
          <mc:Fallback>
            <w:pict>
              <v:group id="Group 15815" o:spid="_x0000_s1032" style="width:484.75pt;height:250.05pt;mso-position-horizontal-relative:char;mso-position-vertical-relative:line" coordsize="55205,323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">
                <v:rect id="Rectangle 825" o:spid="_x0000_s1033" style="position:absolute;left:54889;top:30968;width:420;height:1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ZFHMYA&#10;AADcAAAADwAAAGRycy9kb3ducmV2LnhtbESPQWvCQBSE7wX/w/KE3uqmAUuMrhK0Eo+tCra3R/aZ&#10;hGbfhuw2SfvruwXB4zAz3zCrzWga0VPnassKnmcRCOLC6ppLBefT/ikB4TyyxsYyKfghB5v15GGF&#10;qbYDv1N/9KUIEHYpKqi8b1MpXVGRQTezLXHwrrYz6IPsSqk7HALcNDKOohdpsOawUGFL24qKr+O3&#10;UZAnbfZxsL9D2bx+5pe3y2J3WnilHqdjtgThafT38K190AqSeA7/Z8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AZFHMYAAADcAAAADwAAAAAAAAAAAAAAAACYAgAAZHJz&#10;L2Rvd25yZXYueG1sUEsFBgAAAAAEAAQA9QAAAIsDAAAAAA==&#10;" filled="f" stroked="f">
                  <v:textbox inset="0,0,0,0">
                    <w:txbxContent>
                      <w:p w:rsidR="007600AD" w:rsidRDefault="007600AD" w:rsidP="007600AD">
                        <w:r>
                          <w:t xml:space="preserve"> </w:t>
                        </w:r>
                      </w:p>
                    </w:txbxContent>
                  </v:textbox>
                </v:rect>
                <v:shape id="Picture 892" o:spid="_x0000_s1034" type="#_x0000_t75" style="position:absolute;left:26670;top:8286;width:11438;height:191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N6zXLFAAAA3AAAAA8AAABkcnMvZG93bnJldi54bWxEj0FrAjEUhO+F/ofwCt5qVg/FrkYpBaGF&#10;Pai1FG+PzTNZ3bwsSbqu/94IhR6HmfmGWawG14qeQmw8K5iMCxDEtdcNGwX7r/XzDERMyBpbz6Tg&#10;ShFWy8eHBZbaX3hL/S4ZkSEcS1RgU+pKKWNtyWEc+444e0cfHKYsg5E64CXDXSunRfEiHTacFyx2&#10;9G6pPu9+nYLTZ7s9xOs6TKrqYL9/KtN3ZqPU6Gl4m4NINKT/8F/7QyuYvU7hfiYfAbm8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Des1yxQAAANwAAAAPAAAAAAAAAAAAAAAA&#10;AJ8CAABkcnMvZG93bnJldi54bWxQSwUGAAAAAAQABAD3AAAAkQMAAAAA&#10;">
                  <v:imagedata r:id="rId21" o:title=""/>
                </v:shape>
                <v:shape id="Picture 894" o:spid="_x0000_s1035" type="#_x0000_t75" style="position:absolute;left:26701;top:18288;width:7915;height:114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hKnbGAAAA3AAAAA8AAABkcnMvZG93bnJldi54bWxEj0FrwkAUhO8F/8PyBC+lbtTSauoqUSuU&#10;3hq9eHtkX7PB7NuQXTXx13cLhR6HmfmGWa47W4srtb5yrGAyTkAQF05XXCo4HvZPcxA+IGusHZOC&#10;njysV4OHJaba3fiLrnkoRYSwT1GBCaFJpfSFIYt+7Bri6H271mKIsi2lbvEW4baW0yR5kRYrjgsG&#10;G9oaKs75xSqYnY6Z6V9Pu01evZP7vGeP/b5UajTssjcQgbrwH/5rf2gF88Uz/J6JR0Cuf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ayEqdsYAAADcAAAADwAAAAAAAAAAAAAA&#10;AACfAgAAZHJzL2Rvd25yZXYueG1sUEsFBgAAAAAEAAQA9wAAAJIDAAAAAA==&#10;">
                  <v:imagedata r:id="rId22" o:title=""/>
                </v:shape>
                <v:shape id="Picture 896" o:spid="_x0000_s1036" type="#_x0000_t75" style="position:absolute;left:16732;top:13430;width:11439;height:16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yT8DEAAAA3AAAAA8AAABkcnMvZG93bnJldi54bWxEj81qwzAQhO+FvIPYQG+1nB6C40YJIRCa&#10;Q3CJ7QfYWusfYq2MpcbO20eFQo/DzHzDbPez6cWdRtdZVrCKYhDEldUdNwrK4vSWgHAeWWNvmRQ8&#10;yMF+t3jZYqrtxFe6574RAcIuRQWt90MqpataMugiOxAHr7ajQR/k2Eg94hTgppfvcbyWBjsOCy0O&#10;dGypuuU/RsHxfKmLMq4vk82zL/pm/ZkVWqnX5Xz4AOFp9v/hv/ZZK0g2a/g9E46A3D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uyT8DEAAAA3AAAAA8AAAAAAAAAAAAAAAAA&#10;nwIAAGRycy9kb3ducmV2LnhtbFBLBQYAAAAABAAEAPcAAACQAwAAAAA=&#10;">
                  <v:imagedata r:id="rId23" o:title=""/>
                </v:shape>
                <v:shape id="Picture 898" o:spid="_x0000_s1037" type="#_x0000_t75" style="position:absolute;left:17970;top:9207;width:10201;height:105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OY0fm/AAAA3AAAAA8AAABkcnMvZG93bnJldi54bWxET82KwjAQvgv7DmEEb5qq6NpqKquL4lV3&#10;H2BoZpvSZlKaaOvbbw6Cx4/vf7cfbCMe1PnKsYL5LAFBXDhdcang9+c03YDwAVlj45gUPMnDPv8Y&#10;7TDTrucrPW6hFDGEfYYKTAhtJqUvDFn0M9cSR+7PdRZDhF0pdYd9DLeNXCTJWlqsODYYbOloqKhv&#10;d6vg5A4y/V5eqvPBfs7THle1oZVSk/HwtQURaAhv8ct90Qo2aVwbz8QjIPN/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DmNH5vwAAANwAAAAPAAAAAAAAAAAAAAAAAJ8CAABk&#10;cnMvZG93bnJldi54bWxQSwUGAAAAAAQABAD3AAAAiwMAAAAA&#10;">
                  <v:imagedata r:id="rId24" o:title=""/>
                </v:shape>
                <v:shape id="Picture 900" o:spid="_x0000_s1038" type="#_x0000_t75" style="position:absolute;left:22733;top:8350;width:5374;height:114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NGCnCAAAA3AAAAA8AAABkcnMvZG93bnJldi54bWxET01rwkAQvQv9D8sUvJmNgiWmrqKhhXgo&#10;2LS5D9kxCWZn0+w2xn/fPRQ8Pt73dj+ZTow0uNaygmUUgyCurG65VvD99b5IQDiPrLGzTAru5GC/&#10;e5ptMdX2xp80Fr4WIYRdigoa7/tUSlc1ZNBFticO3MUOBn2AQy31gLcQbjq5iuMXabDl0NBgT1lD&#10;1bX4NQrcuDr9lMdldi7XyVt5OX7kPtsoNX+eDq8gPE3+If5351rBJg7zw5lwBOTu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zRgpwgAAANwAAAAPAAAAAAAAAAAAAAAAAJ8C&#10;AABkcnMvZG93bnJldi54bWxQSwUGAAAAAAQABAD3AAAAjgMAAAAA&#10;">
                  <v:imagedata r:id="rId25" o:title=""/>
                </v:shape>
                <v:shape id="Shape 901" o:spid="_x0000_s1039" style="position:absolute;left:27432;top:9119;width:9933;height:17460;visibility:visible;mso-wrap-style:square;v-text-anchor:top" coordsize="993394,1745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xvtMIA&#10;AADcAAAADwAAAGRycy9kb3ducmV2LnhtbESPwWrDMBBE74X8g9hAb7XsHkzjRgkmkNBDL3VLzou1&#10;tU2klbEU2/r7qlDocZiZN8z+uFojZpr84FhBkeUgiFunB+4UfH2en15A+ICs0TgmBZE8HA+bhz1W&#10;2i38QXMTOpEg7CtU0IcwVlL6tieLPnMjcfK+3WQxJDl1Uk+4JLg18jnPS2lx4LTQ40inntpbc7cK&#10;Ghlnt1zfdxduajKLieWtjEo9btf6FUSgNfyH/9pvWsEuL+D3TDoC8vA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fG+0wgAAANwAAAAPAAAAAAAAAAAAAAAAAJgCAABkcnMvZG93&#10;bnJldi54bWxQSwUGAAAAAAQABAD1AAAAhwMAAAAA&#10;" path="m,c548640,,993394,444754,993394,993394v,289052,-125857,563880,-344805,752602l,993394,,xe" fillcolor="#5b9bd5" stroked="f" strokeweight="0">
                  <v:stroke miterlimit="83231f" joinstyle="miter"/>
                  <v:path arrowok="t" textboxrect="0,0,993394,1745996"/>
                </v:shape>
                <v:shape id="Shape 902" o:spid="_x0000_s1040" style="position:absolute;left:27432;top:19053;width:6485;height:9934;visibility:visible;mso-wrap-style:square;v-text-anchor:top" coordsize="648589,993394"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P6JMUA&#10;AADcAAAADwAAAGRycy9kb3ducmV2LnhtbESPQWvCQBSE7wX/w/IKvTWb5lBtdJUoxIo9NS14fWaf&#10;SUz2bchuNf57t1DocZiZb5jFajSduNDgGssKXqIYBHFpdcOVgu+v/HkGwnlkjZ1lUnAjB6vl5GGB&#10;qbZX/qRL4SsRIOxSVFB736dSurImgy6yPXHwTnYw6IMcKqkHvAa46WQSx6/SYMNhocaeNjWVbfFj&#10;FKxvrc3e2/68dYc8afbTDzk7H5V6ehyzOQhPo/8P/7V3WsFbnMDvmXAE5P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M/okxQAAANwAAAAPAAAAAAAAAAAAAAAAAJgCAABkcnMv&#10;ZG93bnJldi54bWxQSwUGAAAAAAQABAD1AAAAigMAAAAA&#10;" adj="-11796480,,5400" path="m,l648589,752602c468249,907923,237998,993394,,993394l,xe" fillcolor="#ed7d31" stroked="f" strokeweight="0">
                  <v:stroke miterlimit="83231f" joinstyle="miter"/>
                  <v:formulas/>
                  <v:path arrowok="t" o:connecttype="custom" textboxrect="0,0,648589,993394"/>
                  <v:textbox>
                    <w:txbxContent>
                      <w:p w:rsidR="007600AD" w:rsidRDefault="007600AD" w:rsidP="007600AD">
                        <w:pPr>
                          <w:jc w:val="center"/>
                        </w:pPr>
                      </w:p>
                    </w:txbxContent>
                  </v:textbox>
                </v:shape>
                <v:shape id="Shape 903" o:spid="_x0000_s1041" style="position:absolute;left:17498;top:14257;width:9934;height:14730;visibility:visible;mso-wrap-style:square;v-text-anchor:top" coordsize="993394,14730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0ra8QA&#10;AADcAAAADwAAAGRycy9kb3ducmV2LnhtbESPzWrDMBCE74G+g9hCL6GR20B+nCghbQnkGLul58Va&#10;W6bWykiq4759FQjkOMzMN8x2P9pODORD61jByywDQVw53XKj4Ovz+LwCESKyxs4xKfijAPvdw2SL&#10;uXYXLmgoYyMShEOOCkyMfS5lqAxZDDPXEyevdt5iTNI3Unu8JLjt5GuWLaTFltOCwZ7eDVU/5a9V&#10;sPpe6vpg6pN2/XT+MZzfHNeFUk+P42EDItIY7+Fb+6QVrLM5XM+kIyB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9K2vEAAAA3AAAAA8AAAAAAAAAAAAAAAAAmAIAAGRycy9k&#10;b3ducmV2LnhtbFBLBQYAAAAABAAEAPUAAACJAwAAAAA=&#10;" path="m123444,l993394,479679r,993394c444754,1473073,,1028319,,479679,,311912,42418,146939,123444,xe" fillcolor="#a5a5a5" stroked="f" strokeweight="0">
                  <v:stroke miterlimit="83231f" joinstyle="miter"/>
                  <v:path arrowok="t" textboxrect="0,0,993394,1473073"/>
                </v:shape>
                <v:shape id="Shape 904" o:spid="_x0000_s1042" style="position:absolute;left:18732;top:9961;width:8700;height:9092;visibility:visible;mso-wrap-style:square;v-text-anchor:top" coordsize="869950,909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d+VcYA&#10;AADcAAAADwAAAGRycy9kb3ducmV2LnhtbESPT2vCQBTE74LfYXmF3nTT0oqm2YjYFtpDBf+geHvs&#10;vibB7NuQ3Wry7buC4HGYmd8w2byztThT6yvHCp7GCQhi7UzFhYLd9nM0BeEDssHaMSnoycM8Hw4y&#10;TI278JrOm1CICGGfooIyhCaV0uuSLPqxa4ij9+taiyHKtpCmxUuE21o+J8lEWqw4LpTY0LIkfdr8&#10;WQW6/9Z76sP7q/7otVkdmp/D9qjU40O3eAMRqAv38K39ZRTMkhe4nolHQO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Dd+VcYAAADcAAAADwAAAAAAAAAAAAAAAACYAgAAZHJz&#10;L2Rvd25yZXYueG1sUEsFBgAAAAAEAAQA9QAAAIsDAAAAAA==&#10;" path="m469519,l869950,909193,,429514c105156,238760,270129,87884,469519,xe" fillcolor="#ffc000" stroked="f" strokeweight="0">
                  <v:stroke miterlimit="83231f" joinstyle="miter"/>
                  <v:path arrowok="t" textboxrect="0,0,869950,909193"/>
                </v:shape>
                <v:shape id="Shape 905" o:spid="_x0000_s1043" style="position:absolute;left:23427;top:9119;width:4005;height:9934;visibility:visible;mso-wrap-style:square;v-text-anchor:top" coordsize="400431,9933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1EKsIA&#10;AADcAAAADwAAAGRycy9kb3ducmV2LnhtbESPQWsCMRSE74L/ITzBm2YttehqlFKoFjx1Fc/P5LlZ&#10;3Lwsm9Td/vumIHgcZr4ZZr3tXS3u1IbKs4LZNANBrL2puFRwOn5OFiBCRDZYeyYFvxRguxkO1pgb&#10;3/E33YtYilTCIUcFNsYmlzJoSw7D1DfEybv61mFMsi2labFL5a6WL1n2Jh1WnBYsNvRhSd+KH6dg&#10;afdnvesO0Zj6dJjvNF1ur6TUeNS/r0BE6uMz/KC/TOKyOfyfSUdAb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jUQqwgAAANwAAAAPAAAAAAAAAAAAAAAAAJgCAABkcnMvZG93&#10;bnJldi54bWxQSwUGAAAAAAQABAD1AAAAhwMAAAAA&#10;" path="m400431,r,993394l,84201c126111,28702,262509,,400431,xe" fillcolor="#4472c4" stroked="f" strokeweight="0">
                  <v:stroke miterlimit="83231f" joinstyle="miter"/>
                  <v:path arrowok="t" textboxrect="0,0,400431,993394"/>
                </v:shape>
                <v:rect id="Rectangle 906" o:spid="_x0000_s1044" style="position:absolute;left:37661;top:13521;width:797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CIlsQA&#10;AADcAAAADwAAAGRycy9kb3ducmV2LnhtbESPT4vCMBTE74LfITxhb5rqQWzXKLK66NF/0PX2aJ5t&#10;2ealNFnb9dMbQfA4zMxvmPmyM5W4UeNKywrGowgEcWZ1ybmC8+l7OAPhPLLGyjIp+CcHy0W/N8dE&#10;25YPdDv6XAQIuwQVFN7XiZQuK8igG9maOHhX2xj0QTa51A22AW4qOYmiqTRYclgosKavgrLf459R&#10;sJ3Vq5+dvbd5tbls030ar0+xV+pj0K0+QXjq/Dv8au+0gjiawvNMO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AiJbEAAAA3AAAAA8AAAAAAAAAAAAAAAAAmAIAAGRycy9k&#10;b3ducmV2LnhtbFBLBQYAAAAABAAEAPUAAACJAwAAAAA=&#10;" filled="f" stroked="f">
                  <v:textbox inset="0,0,0,0">
                    <w:txbxContent>
                      <w:p w:rsidR="007600AD" w:rsidRDefault="007600AD" w:rsidP="007600AD">
                        <w:r>
                          <w:rPr>
                            <w:color w:val="5B9BD5"/>
                            <w:sz w:val="20"/>
                          </w:rPr>
                          <w:t>Managerial</w:t>
                        </w:r>
                      </w:p>
                    </w:txbxContent>
                  </v:textbox>
                </v:rect>
                <v:rect id="Rectangle 15546" o:spid="_x0000_s1045" style="position:absolute;left:39570;top:15077;width:1701;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YYtcQA&#10;AADeAAAADwAAAGRycy9kb3ducmV2LnhtbERPS4vCMBC+C/6HMMLeNHVZRatRZFX06GNBvQ3N2Bab&#10;SWmi7e6vN4Kwt/n4njOdN6YQD6pcbllBvxeBIE6szjlV8HNcd0cgnEfWWFgmBb/kYD5rt6YYa1vz&#10;nh4Hn4oQwi5GBZn3ZSylSzIy6Hq2JA7c1VYGfYBVKnWFdQg3hfyMoqE0mHNoyLCk74yS2+FuFGxG&#10;5eK8tX91Wqwum9PuNF4ex16pj06zmIDw1Ph/8du91WH+YPA1hNc74QY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Q2GLXEAAAA3gAAAA8AAAAAAAAAAAAAAAAAmAIAAGRycy9k&#10;b3ducmV2LnhtbFBLBQYAAAAABAAEAPUAAACJAwAAAAA=&#10;" filled="f" stroked="f">
                  <v:textbox inset="0,0,0,0">
                    <w:txbxContent>
                      <w:p w:rsidR="007600AD" w:rsidRDefault="007600AD" w:rsidP="007600AD">
                        <w:r>
                          <w:rPr>
                            <w:color w:val="5B9BD5"/>
                            <w:sz w:val="20"/>
                          </w:rPr>
                          <w:t>39</w:t>
                        </w:r>
                      </w:p>
                    </w:txbxContent>
                  </v:textbox>
                </v:rect>
                <v:rect id="Rectangle 15547" o:spid="_x0000_s1046" style="position:absolute;left:40840;top:15077;width:1232;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q9LsUA&#10;AADeAAAADwAAAGRycy9kb3ducmV2LnhtbERPS2vCQBC+C/6HZYTedGPRVtNsRGqLHn0U1NuQnSbB&#10;7GzIbk3013cLBW/z8T0nWXSmEldqXGlZwXgUgSDOrC45V/B1+BzOQDiPrLGyTApu5GCR9nsJxtq2&#10;vKPr3ucihLCLUUHhfR1L6bKCDLqRrYkD920bgz7AJpe6wTaEm0o+R9GLNFhyaCiwpveCssv+xyhY&#10;z+rlaWPvbV59nNfH7XG+Osy9Uk+DbvkGwlPnH+J/90aH+dPp5BX+3gk3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er0uxQAAAN4AAAAPAAAAAAAAAAAAAAAAAJgCAABkcnMv&#10;ZG93bnJldi54bWxQSwUGAAAAAAQABAD1AAAAigMAAAAA&#10;" filled="f" stroked="f">
                  <v:textbox inset="0,0,0,0">
                    <w:txbxContent>
                      <w:p w:rsidR="007600AD" w:rsidRDefault="007600AD" w:rsidP="007600AD">
                        <w:r>
                          <w:rPr>
                            <w:color w:val="5B9BD5"/>
                            <w:sz w:val="20"/>
                          </w:rPr>
                          <w:t>%</w:t>
                        </w:r>
                      </w:p>
                    </w:txbxContent>
                  </v:textbox>
                </v:rect>
                <v:rect id="Rectangle 908" o:spid="_x0000_s1047" style="position:absolute;left:31485;top:28975;width:3219;height:17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O5f8IA&#10;AADcAAAADwAAAGRycy9kb3ducmV2LnhtbERPTWvCQBC9C/6HZQRvumkPJYmuItWixzYRorchOybB&#10;7GzIbk3sr+8eCj0+3vd6O5pWPKh3jWUFL8sIBHFpdcOVgnP+sYhBOI+ssbVMCp7kYLuZTtaYajvw&#10;Fz0yX4kQwi5FBbX3XSqlK2sy6Ja2Iw7czfYGfYB9JXWPQwg3rXyNojdpsOHQUGNH7zWV9+zbKDjG&#10;3e5ysj9D1R6ux+KzSPZ54pWaz8bdCoSn0f+L/9wnrSCJwtpwJhw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U7l/wgAAANwAAAAPAAAAAAAAAAAAAAAAAJgCAABkcnMvZG93&#10;bnJldi54bWxQSwUGAAAAAAQABAD1AAAAhwMAAAAA&#10;" filled="f" stroked="f">
                  <v:textbox inset="0,0,0,0">
                    <w:txbxContent>
                      <w:p w:rsidR="007600AD" w:rsidRDefault="007600AD" w:rsidP="007600AD">
                        <w:r>
                          <w:rPr>
                            <w:color w:val="ED7D31"/>
                            <w:sz w:val="20"/>
                          </w:rPr>
                          <w:t>User</w:t>
                        </w:r>
                      </w:p>
                    </w:txbxContent>
                  </v:textbox>
                </v:rect>
                <v:rect id="Rectangle 15550" o:spid="_x0000_s1048" style="position:absolute;left:31612;top:30537;width:1701;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qzh8gA&#10;AADeAAAADwAAAGRycy9kb3ducmV2LnhtbESPT2vCQBDF7wW/wzKCt7ppIWJSV5H+QY9VC+ptyE6T&#10;0OxsyG5N9NN3DkJvM8yb995vsRpcoy7UhdqzgadpAoq48Lbm0sDX4eNxDipEZIuNZzJwpQCr5ehh&#10;gbn1Pe/oso+lEhMOORqoYmxzrUNRkcMw9S2x3L595zDK2pXadtiLuWv0c5LMtMOaJaHCll4rKn72&#10;v87AZt6uT1t/68vm/bw5fh6zt0MWjZmMh/ULqEhD/Bffv7dW6qdpKgCCIzPo5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hSrOHyAAAAN4AAAAPAAAAAAAAAAAAAAAAAJgCAABk&#10;cnMvZG93bnJldi54bWxQSwUGAAAAAAQABAD1AAAAjQMAAAAA&#10;" filled="f" stroked="f">
                  <v:textbox inset="0,0,0,0">
                    <w:txbxContent>
                      <w:p w:rsidR="007600AD" w:rsidRDefault="007600AD" w:rsidP="007600AD">
                        <w:r>
                          <w:rPr>
                            <w:color w:val="ED7D31"/>
                            <w:sz w:val="20"/>
                          </w:rPr>
                          <w:t>11</w:t>
                        </w:r>
                      </w:p>
                    </w:txbxContent>
                  </v:textbox>
                </v:rect>
                <v:rect id="Rectangle 15552" o:spid="_x0000_s1049" style="position:absolute;left:32882;top:30537;width:1232;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Ia8UA&#10;AADeAAAADwAAAGRycy9kb3ducmV2LnhtbERPTWvCQBC9C/6HZYTedKOQotE1BFsxxzYWrLchO01C&#10;s7Mhu5q0v75bKPQ2j/c5u3Q0rbhT7xrLCpaLCARxaXXDlYK383G+BuE8ssbWMin4IgfpfjrZYaLt&#10;wK90L3wlQgi7BBXU3neJlK6syaBb2I44cB+2N+gD7CupexxCuGnlKooepcGGQ0ONHR1qKj+Lm1Fw&#10;WnfZe26/h6p9vp4uL5fN03njlXqYjdkWhKfR/4v/3LkO8+M4XsHvO+EG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hrxQAAAN4AAAAPAAAAAAAAAAAAAAAAAJgCAABkcnMv&#10;ZG93bnJldi54bWxQSwUGAAAAAAQABAD1AAAAigMAAAAA&#10;" filled="f" stroked="f">
                  <v:textbox inset="0,0,0,0">
                    <w:txbxContent>
                      <w:p w:rsidR="007600AD" w:rsidRDefault="007600AD" w:rsidP="007600AD">
                        <w:r>
                          <w:rPr>
                            <w:color w:val="ED7D31"/>
                            <w:sz w:val="20"/>
                          </w:rPr>
                          <w:t>%</w:t>
                        </w:r>
                      </w:p>
                    </w:txbxContent>
                  </v:textbox>
                </v:rect>
                <v:rect id="Rectangle 910" o:spid="_x0000_s1050" style="position:absolute;left:11451;top:24049;width:317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wjpMMA&#10;AADcAAAADwAAAGRycy9kb3ducmV2LnhtbERPy2rCQBTdC/7DcAV3OtFFSVJHkbaSLOsDbHeXzG0S&#10;mrkTMtMk9uudheDycN6b3Wga0VPnassKVssIBHFhdc2lgsv5sIhBOI+ssbFMCm7kYLedTjaYajvw&#10;kfqTL0UIYZeigsr7NpXSFRUZdEvbEgfux3YGfYBdKXWHQwg3jVxH0Ys0WHNoqLClt4qK39OfUZDF&#10;7f4rt/9D2Xx8Z9fPa/J+TrxS89m4fwXhafRP8cOdawXJKswPZ8IR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wjpMMAAADcAAAADwAAAAAAAAAAAAAAAACYAgAAZHJzL2Rv&#10;d25yZXYueG1sUEsFBgAAAAAEAAQA9QAAAIgDAAAAAA==&#10;" filled="f" stroked="f">
                  <v:textbox inset="0,0,0,0">
                    <w:txbxContent>
                      <w:p w:rsidR="007600AD" w:rsidRDefault="007600AD" w:rsidP="007600AD">
                        <w:r>
                          <w:rPr>
                            <w:color w:val="A5A5A5"/>
                            <w:sz w:val="20"/>
                          </w:rPr>
                          <w:t>Task</w:t>
                        </w:r>
                      </w:p>
                    </w:txbxContent>
                  </v:textbox>
                </v:rect>
                <v:rect id="Rectangle 911" o:spid="_x0000_s1051" style="position:absolute;left:13834;top:24049;width:516;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CGP8QA&#10;AADcAAAADwAAAGRycy9kb3ducmV2LnhtbESPQYvCMBSE7wv+h/AEb2vaPYitRhF10aOrC+rt0Tzb&#10;YvNSmmirv34jCHscZuYbZjrvTCXu1LjSsoJ4GIEgzqwuOVfwe/j+HINwHlljZZkUPMjBfNb7mGKq&#10;bcs/dN/7XAQIuxQVFN7XqZQuK8igG9qaOHgX2xj0QTa51A22AW4q+RVFI2mw5LBQYE3LgrLr/mYU&#10;bMb14rS1zzav1ufNcXdMVofEKzXod4sJCE+d/w+/21utIIljeJ0JR0D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whj/EAAAA3AAAAA8AAAAAAAAAAAAAAAAAmAIAAGRycy9k&#10;b3ducmV2LnhtbFBLBQYAAAAABAAEAPUAAACJAwAAAAA=&#10;" filled="f" stroked="f">
                  <v:textbox inset="0,0,0,0">
                    <w:txbxContent>
                      <w:p w:rsidR="007600AD" w:rsidRDefault="007600AD" w:rsidP="007600AD">
                        <w:r>
                          <w:rPr>
                            <w:color w:val="A5A5A5"/>
                            <w:sz w:val="20"/>
                          </w:rPr>
                          <w:t>-</w:t>
                        </w:r>
                      </w:p>
                    </w:txbxContent>
                  </v:textbox>
                </v:rect>
                <v:rect id="Rectangle 912" o:spid="_x0000_s1052" style="position:absolute;left:14215;top:24049;width:5042;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IYSMUA&#10;AADcAAAADwAAAGRycy9kb3ducmV2LnhtbESPQWvCQBSE74X+h+UJ3pqNHoqJWUVsizlaLVhvj+wz&#10;CWbfhuw2if76bqHgcZiZb5hsPZpG9NS52rKCWRSDIC6srrlU8HX8eFmAcB5ZY2OZFNzIwXr1/JRh&#10;qu3An9QffCkChF2KCirv21RKV1Rk0EW2JQ7exXYGfZBdKXWHQ4CbRs7j+FUarDksVNjStqLievgx&#10;CnaLdvOd2/tQNu/n3Wl/St6OiVdqOhk3SxCeRv8I/7dzrSCZzeHvTDg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YhhIxQAAANwAAAAPAAAAAAAAAAAAAAAAAJgCAABkcnMv&#10;ZG93bnJldi54bWxQSwUGAAAAAAQABAD1AAAAigMAAAAA&#10;" filled="f" stroked="f">
                  <v:textbox inset="0,0,0,0">
                    <w:txbxContent>
                      <w:p w:rsidR="007600AD" w:rsidRDefault="007600AD" w:rsidP="007600AD">
                        <w:proofErr w:type="gramStart"/>
                        <w:r>
                          <w:rPr>
                            <w:color w:val="A5A5A5"/>
                            <w:sz w:val="20"/>
                          </w:rPr>
                          <w:t>related</w:t>
                        </w:r>
                        <w:proofErr w:type="gramEnd"/>
                      </w:p>
                    </w:txbxContent>
                  </v:textbox>
                </v:rect>
                <v:rect id="Rectangle 15548" o:spid="_x0000_s1053" style="position:absolute;left:13610;top:25605;width:170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uUpXMcA&#10;AADeAAAADwAAAGRycy9kb3ducmV2LnhtbESPT2vCQBDF74LfYRnBm24sKpq6ivQPerRasL0N2WkS&#10;zM6G7Nak/fTOQfA2w3vz3m9Wm85V6kpNKD0bmIwTUMSZtyXnBj5P76MFqBCRLVaeycAfBdis+70V&#10;pta3/EHXY8yVhHBI0UARY51qHbKCHIaxr4lF+/GNwyhrk2vbYCvhrtJPSTLXDkuWhgJreikouxx/&#10;nYHdot5+7f1/m1dv37vz4bx8PS2jMcNBt30GFamLD/P9em8FfzabCq+8IzPo9Q0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rlKVzHAAAA3gAAAA8AAAAAAAAAAAAAAAAAmAIAAGRy&#10;cy9kb3ducmV2LnhtbFBLBQYAAAAABAAEAPUAAACMAwAAAAA=&#10;" filled="f" stroked="f">
                  <v:textbox inset="0,0,0,0">
                    <w:txbxContent>
                      <w:p w:rsidR="007600AD" w:rsidRDefault="007600AD" w:rsidP="007600AD">
                        <w:r>
                          <w:rPr>
                            <w:color w:val="A5A5A5"/>
                            <w:sz w:val="20"/>
                          </w:rPr>
                          <w:t>33</w:t>
                        </w:r>
                      </w:p>
                    </w:txbxContent>
                  </v:textbox>
                </v:rect>
                <v:rect id="Rectangle 15549" o:spid="_x0000_s1054" style="position:absolute;left:14880;top:25605;width:123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mMx8UA&#10;AADeAAAADwAAAGRycy9kb3ducmV2LnhtbERPTWvCQBC9F/wPywje6kapJYmuIlrRY6uCehuyYxLM&#10;zobsamJ/fbdQ6G0e73Nmi85U4kGNKy0rGA0jEMSZ1SXnCo6HzWsMwnlkjZVlUvAkB4t572WGqbYt&#10;f9Fj73MRQtilqKDwvk6ldFlBBt3Q1sSBu9rGoA+wyaVusA3hppLjKHqXBksODQXWtCoou+3vRsE2&#10;rpfnnf1u8+rjsj19npL1IfFKDfrdcgrCU+f/xX/unQ7zJ5O3BH7fCTfI+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qYzHxQAAAN4AAAAPAAAAAAAAAAAAAAAAAJgCAABkcnMv&#10;ZG93bnJldi54bWxQSwUGAAAAAAQABAD1AAAAigMAAAAA&#10;" filled="f" stroked="f">
                  <v:textbox inset="0,0,0,0">
                    <w:txbxContent>
                      <w:p w:rsidR="007600AD" w:rsidRDefault="007600AD" w:rsidP="007600AD">
                        <w:r>
                          <w:rPr>
                            <w:color w:val="A5A5A5"/>
                            <w:sz w:val="20"/>
                          </w:rPr>
                          <w:t>%</w:t>
                        </w:r>
                      </w:p>
                    </w:txbxContent>
                  </v:textbox>
                </v:rect>
                <v:rect id="Rectangle 914" o:spid="_x0000_s1055" style="position:absolute;left:12687;top:8401;width:9650;height:1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clp8QA&#10;AADcAAAADwAAAGRycy9kb3ducmV2LnhtbESPQYvCMBSE74L/ITxhb5q6yGKrUcRV9OiqoN4ezbMt&#10;Ni+liba7v94sCB6HmfmGmc5bU4oH1a6wrGA4iEAQp1YXnCk4Htb9MQjnkTWWlknBLzmYz7qdKSba&#10;NvxDj73PRICwS1BB7n2VSOnSnAy6ga2Ig3e1tUEfZJ1JXWMT4KaUn1H0JQ0WHBZyrGiZU3rb342C&#10;zbhanLf2r8nK1WVz2p3i70PslfrotYsJCE+tf4df7a1WEA9H8H8mHA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HJafEAAAA3AAAAA8AAAAAAAAAAAAAAAAAmAIAAGRycy9k&#10;b3ducmV2LnhtbFBLBQYAAAAABAAEAPUAAACJAwAAAAA=&#10;" filled="f" stroked="f">
                  <v:textbox inset="0,0,0,0">
                    <w:txbxContent>
                      <w:p w:rsidR="007600AD" w:rsidRDefault="007600AD" w:rsidP="007600AD">
                        <w:r>
                          <w:rPr>
                            <w:color w:val="FFC000"/>
                            <w:sz w:val="20"/>
                          </w:rPr>
                          <w:t>Technological</w:t>
                        </w:r>
                      </w:p>
                    </w:txbxContent>
                  </v:textbox>
                </v:rect>
                <v:rect id="Rectangle 15544" o:spid="_x0000_s1056" style="position:absolute;left:15227;top:9956;width:170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gjWcQA&#10;AADeAAAADwAAAGRycy9kb3ducmV2LnhtbERPS4vCMBC+C/6HMMLeNFV00WoUURc9rg9Qb0MztsVm&#10;Upqs7frrzcKCt/n4njNbNKYQD6pcbllBvxeBIE6szjlVcDp+dccgnEfWWFgmBb/kYDFvt2YYa1vz&#10;nh4Hn4oQwi5GBZn3ZSylSzIy6Hq2JA7czVYGfYBVKnWFdQg3hRxE0ac0mHNoyLCkVUbJ/fBjFGzH&#10;5fKys886LTbX7fn7PFkfJ16pj06znILw1Pi3+N+902H+aDQcwt874QY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uoI1nEAAAA3gAAAA8AAAAAAAAAAAAAAAAAmAIAAGRycy9k&#10;b3ducmV2LnhtbFBLBQYAAAAABAAEAPUAAACJAwAAAAA=&#10;" filled="f" stroked="f">
                  <v:textbox inset="0,0,0,0">
                    <w:txbxContent>
                      <w:p w:rsidR="007600AD" w:rsidRDefault="007600AD" w:rsidP="007600AD">
                        <w:r>
                          <w:rPr>
                            <w:color w:val="FFC000"/>
                            <w:sz w:val="20"/>
                          </w:rPr>
                          <w:t>10</w:t>
                        </w:r>
                      </w:p>
                    </w:txbxContent>
                  </v:textbox>
                </v:rect>
                <v:rect id="Rectangle 15545" o:spid="_x0000_s1057" style="position:absolute;left:16497;top:9956;width:1231;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SGwsUA&#10;AADeAAAADwAAAGRycy9kb3ducmV2LnhtbERPTWvCQBC9F/oflil4azaVRmJ0FakVPVotpN6G7DQJ&#10;zc6G7Gpif31XEHqbx/uc+XIwjbhQ52rLCl6iGARxYXXNpYLP4+Y5BeE8ssbGMim4koPl4vFhjpm2&#10;PX/Q5eBLEULYZaig8r7NpHRFRQZdZFviwH3bzqAPsCul7rAP4aaR4zieSIM1h4YKW3qrqPg5nI2C&#10;bdquvnb2ty+b99M23+fT9XHqlRo9DasZCE+D/xff3Tsd5ifJawK3d8IN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5IbCxQAAAN4AAAAPAAAAAAAAAAAAAAAAAJgCAABkcnMv&#10;ZG93bnJldi54bWxQSwUGAAAAAAQABAD1AAAAigMAAAAA&#10;" filled="f" stroked="f">
                  <v:textbox inset="0,0,0,0">
                    <w:txbxContent>
                      <w:p w:rsidR="007600AD" w:rsidRDefault="007600AD" w:rsidP="007600AD">
                        <w:r>
                          <w:rPr>
                            <w:color w:val="FFC000"/>
                            <w:sz w:val="20"/>
                          </w:rPr>
                          <w:t>%</w:t>
                        </w:r>
                      </w:p>
                    </w:txbxContent>
                  </v:textbox>
                </v:rect>
                <v:rect id="Rectangle 916" o:spid="_x0000_s1058" style="position:absolute;left:21558;top:5911;width:5609;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keS8QA&#10;AADcAAAADwAAAGRycy9kb3ducmV2LnhtbESPT4vCMBTE78J+h/AWvGmqB7Fdo8iuokf/Qd3bo3m2&#10;xealNNFWP71ZWPA4zMxvmNmiM5W4U+NKywpGwwgEcWZ1ybmC03E9mIJwHlljZZkUPMjBYv7Rm2Gi&#10;bct7uh98LgKEXYIKCu/rREqXFWTQDW1NHLyLbQz6IJtc6gbbADeVHEfRRBosOSwUWNN3Qdn1cDMK&#10;NtN6ed7aZ5tXq99Nukvjn2Pslep/dssvEJ46/w7/t7daQTyawN+ZcATk/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ZHkvEAAAA3AAAAA8AAAAAAAAAAAAAAAAAmAIAAGRycy9k&#10;b3ducmV2LnhtbFBLBQYAAAAABAAEAPUAAACJAwAAAAA=&#10;" filled="f" stroked="f">
                  <v:textbox inset="0,0,0,0">
                    <w:txbxContent>
                      <w:p w:rsidR="007600AD" w:rsidRDefault="007600AD" w:rsidP="007600AD">
                        <w:r>
                          <w:rPr>
                            <w:color w:val="4472C4"/>
                            <w:sz w:val="20"/>
                          </w:rPr>
                          <w:t>Content</w:t>
                        </w:r>
                      </w:p>
                    </w:txbxContent>
                  </v:textbox>
                </v:rect>
                <v:rect id="Rectangle 15542" o:spid="_x0000_s1059" style="position:absolute;left:22891;top:7467;width:857;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0etsQA&#10;AADeAAAADwAAAGRycy9kb3ducmV2LnhtbERPS4vCMBC+C/6HMII3TVdW0WoU0RU9+lhw9zY0Y1u2&#10;mZQm2uqvN4Kwt/n4njNbNKYQN6pcblnBRz8CQZxYnXOq4Pu06Y1BOI+ssbBMCu7kYDFvt2YYa1vz&#10;gW5Hn4oQwi5GBZn3ZSylSzIy6Pq2JA7cxVYGfYBVKnWFdQg3hRxE0UgazDk0ZFjSKqPk73g1Crbj&#10;cvmzs486Lb5+t+f9ebI+TbxS3U6znILw1Ph/8du902H+cPg5gNc74QY5f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NHrbEAAAA3gAAAA8AAAAAAAAAAAAAAAAAmAIAAGRycy9k&#10;b3ducmV2LnhtbFBLBQYAAAAABAAEAPUAAACJAwAAAAA=&#10;" filled="f" stroked="f">
                  <v:textbox inset="0,0,0,0">
                    <w:txbxContent>
                      <w:p w:rsidR="007600AD" w:rsidRDefault="007600AD" w:rsidP="007600AD">
                        <w:r>
                          <w:rPr>
                            <w:color w:val="4472C4"/>
                            <w:sz w:val="20"/>
                          </w:rPr>
                          <w:t>7</w:t>
                        </w:r>
                      </w:p>
                    </w:txbxContent>
                  </v:textbox>
                </v:rect>
                <v:rect id="Rectangle 15543" o:spid="_x0000_s1060" style="position:absolute;left:23526;top:7467;width:1232;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G7LcQA&#10;AADeAAAADwAAAGRycy9kb3ducmV2LnhtbERPTWvCQBC9F/wPywje6sZaRaOrSFX0aFVQb0N2TILZ&#10;2ZBdTeqv7wqF3ubxPmc6b0whHlS53LKCXjcCQZxYnXOq4HhYv49AOI+ssbBMCn7IwXzWeptirG3N&#10;3/TY+1SEEHYxKsi8L2MpXZKRQde1JXHgrrYy6AOsUqkrrEO4KeRHFA2lwZxDQ4YlfWWU3PZ3o2Az&#10;KhfnrX3WabG6bE6703h5GHulOu1mMQHhqfH/4j/3Vof5g8FnH17vhBv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RBuy3EAAAA3gAAAA8AAAAAAAAAAAAAAAAAmAIAAGRycy9k&#10;b3ducmV2LnhtbFBLBQYAAAAABAAEAPUAAACJAwAAAAA=&#10;" filled="f" stroked="f">
                  <v:textbox inset="0,0,0,0">
                    <w:txbxContent>
                      <w:p w:rsidR="007600AD" w:rsidRDefault="007600AD" w:rsidP="007600AD">
                        <w:r>
                          <w:rPr>
                            <w:color w:val="4472C4"/>
                            <w:sz w:val="20"/>
                          </w:rPr>
                          <w:t>%</w:t>
                        </w:r>
                      </w:p>
                    </w:txbxContent>
                  </v:textbox>
                </v:rect>
                <v:rect id="Rectangle 918" o:spid="_x0000_s1061" style="position:absolute;left:10956;top:1369;width:44387;height:27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ovosMA&#10;AADcAAAADwAAAGRycy9kb3ducmV2LnhtbERPy2rCQBTdC/7DcAV3OtFFSVJHkbaSLOsDbHeXzG0S&#10;mrkTMtMk9uudheDycN6b3Wga0VPnassKVssIBHFhdc2lgsv5sIhBOI+ssbFMCm7kYLedTjaYajvw&#10;kfqTL0UIYZeigsr7NpXSFRUZdEvbEgfux3YGfYBdKXWHQwg3jVxH0Ys0WHNoqLClt4qK39OfUZDF&#10;7f4rt/9D2Xx8Z9fPa/J+TrxS89m4fwXhafRP8cOdawXJKqwNZ8IRkN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ovosMAAADcAAAADwAAAAAAAAAAAAAAAACYAgAAZHJzL2Rv&#10;d25yZXYueG1sUEsFBgAAAAAEAAQA9QAAAIgDAAAAAA==&#10;" filled="f" stroked="f">
                  <v:textbox inset="0,0,0,0">
                    <w:txbxContent>
                      <w:p w:rsidR="007600AD" w:rsidRDefault="007600AD" w:rsidP="007600AD">
                        <w:r>
                          <w:rPr>
                            <w:color w:val="595959"/>
                            <w:sz w:val="32"/>
                          </w:rPr>
                          <w:t xml:space="preserve">SHARE OF EACH FACTOR TO DECIDE ON </w:t>
                        </w:r>
                      </w:p>
                    </w:txbxContent>
                  </v:textbox>
                </v:rect>
                <v:rect id="Rectangle 919" o:spid="_x0000_s1062" style="position:absolute;left:18992;top:3843;width:23073;height:2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aKOcYA&#10;AADcAAAADwAAAGRycy9kb3ducmV2LnhtbESPQWvCQBSE74L/YXmCN7NJD8WkWSVUix5bLaTeHtln&#10;Epp9G7JbE/vru4VCj8PMfMPk28l04kaDay0rSKIYBHFldcu1gvfzy2oNwnlkjZ1lUnAnB9vNfJZj&#10;pu3Ib3Q7+VoECLsMFTTe95mUrmrIoItsTxy8qx0M+iCHWuoBxwA3nXyI40dpsOWw0GBPzw1Vn6cv&#10;o+Cw7ouPo/0e625/OZSvZbo7p16p5WIqnkB4mvx/+K991ArSJIXfM+EIyM0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caKOcYAAADcAAAADwAAAAAAAAAAAAAAAACYAgAAZHJz&#10;L2Rvd25yZXYueG1sUEsFBgAAAAAEAAQA9QAAAIsDAAAAAA==&#10;" filled="f" stroked="f">
                  <v:textbox inset="0,0,0,0">
                    <w:txbxContent>
                      <w:p w:rsidR="007600AD" w:rsidRDefault="007600AD" w:rsidP="007600AD">
                        <w:r>
                          <w:rPr>
                            <w:color w:val="595959"/>
                            <w:sz w:val="32"/>
                          </w:rPr>
                          <w:t xml:space="preserve">SWITCHING TO CMS </w:t>
                        </w:r>
                      </w:p>
                    </w:txbxContent>
                  </v:textbox>
                </v:rect>
                <v:shape id="Shape 920" o:spid="_x0000_s1063" style="position:absolute;width:54864;height:32004;visibility:visible;mso-wrap-style:square;v-text-anchor:top" coordsize="5486400,32004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BJjsIA&#10;AADcAAAADwAAAGRycy9kb3ducmV2LnhtbERPTWvCQBC9C/0PyxS86aZCS01dRUqlHnqoUdDjkB2z&#10;wexsyI5J+u+7h0KPj/e92oy+UT11sQ5s4GmegSIug625MnA67mavoKIgW2wCk4EfirBZP0xWmNsw&#10;8IH6QiqVQjjmaMCJtLnWsXTkMc5DS5y4a+g8SoJdpW2HQwr3jV5k2Yv2WHNqcNjSu6PyVty9Abku&#10;D+X5+XJ08vURvj8vw+3Ub42ZPo7bN1BCo/yL/9x7a2C5SPPTmXQE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QEmOwgAAANwAAAAPAAAAAAAAAAAAAAAAAJgCAABkcnMvZG93&#10;bnJldi54bWxQSwUGAAAAAAQABAD1AAAAhwMAAAAA&#10;" path="m,3200400r5486400,l5486400,,,,,3200400xe" filled="f" strokecolor="#d4d4d4">
                  <v:path arrowok="t" textboxrect="0,0,5486400,3200400"/>
                </v:shape>
                <w10:anchorlock/>
              </v:group>
            </w:pict>
          </mc:Fallback>
        </mc:AlternateContent>
      </w:r>
    </w:p>
    <w:p w:rsidR="007600AD" w:rsidRDefault="007600AD" w:rsidP="007600AD">
      <w:pPr>
        <w:spacing w:line="276" w:lineRule="auto"/>
        <w:ind w:right="0" w:firstLine="0"/>
        <w:rPr>
          <w:lang w:bidi="en-US"/>
        </w:rPr>
      </w:pPr>
    </w:p>
    <w:p w:rsidR="007600AD" w:rsidRDefault="007600AD" w:rsidP="007600AD">
      <w:pPr>
        <w:spacing w:line="276" w:lineRule="auto"/>
        <w:ind w:right="0" w:firstLine="0"/>
        <w:rPr>
          <w:lang w:bidi="en-US"/>
        </w:rPr>
      </w:pPr>
    </w:p>
    <w:p w:rsidR="007600AD" w:rsidRDefault="007600AD" w:rsidP="007600AD">
      <w:pPr>
        <w:spacing w:line="276" w:lineRule="auto"/>
        <w:ind w:right="0" w:firstLine="0"/>
        <w:rPr>
          <w:rtl/>
          <w:lang w:bidi="ps-AF"/>
        </w:rPr>
      </w:pPr>
      <w:r>
        <w:rPr>
          <w:rtl/>
        </w:rPr>
        <w:lastRenderedPageBreak/>
        <w:t>پخوانیو مطالعاتو سره د دې مطالعې پایلو پرتله کول په ګوته کوي چې په شرکتونو کې د</w:t>
      </w:r>
      <w:r>
        <w:t xml:space="preserve"> </w:t>
      </w:r>
      <w:r w:rsidRPr="00AE665F">
        <w:rPr>
          <w:b w:val="0"/>
          <w:bCs/>
        </w:rPr>
        <w:t>CMS</w:t>
      </w:r>
      <w:r>
        <w:t xml:space="preserve"> </w:t>
      </w:r>
      <w:r>
        <w:rPr>
          <w:rtl/>
        </w:rPr>
        <w:t>کارول مخ په لوړېدو دي</w:t>
      </w:r>
      <w:r>
        <w:t xml:space="preserve">. </w:t>
      </w:r>
      <w:r>
        <w:rPr>
          <w:rtl/>
        </w:rPr>
        <w:t>پدې سروې کې موندل شوي د 80</w:t>
      </w:r>
      <w:r>
        <w:t xml:space="preserve"> </w:t>
      </w:r>
      <w:r>
        <w:rPr>
          <w:rtl/>
        </w:rPr>
        <w:t>سلنه اندازه اخیستل</w:t>
      </w:r>
      <w:r>
        <w:t xml:space="preserve">  </w:t>
      </w:r>
      <w:r>
        <w:rPr>
          <w:rFonts w:hint="cs"/>
          <w:rtl/>
          <w:lang w:bidi="ps-AF"/>
        </w:rPr>
        <w:t xml:space="preserve"> شوي ده </w:t>
      </w:r>
      <w:r>
        <w:rPr>
          <w:rtl/>
        </w:rPr>
        <w:t>په هرډول مطالعې کې د ګمارلو کچه لوړه ده. د</w:t>
      </w:r>
      <w:r>
        <w:t xml:space="preserve"> </w:t>
      </w:r>
      <w:r w:rsidRPr="00AE665F">
        <w:rPr>
          <w:b w:val="0"/>
          <w:bCs/>
        </w:rPr>
        <w:t>CMS</w:t>
      </w:r>
      <w:r>
        <w:t xml:space="preserve"> </w:t>
      </w:r>
      <w:r>
        <w:rPr>
          <w:rtl/>
        </w:rPr>
        <w:t xml:space="preserve">کارونکي د غیر </w:t>
      </w:r>
      <w:r w:rsidRPr="00AE665F">
        <w:rPr>
          <w:b w:val="0"/>
          <w:bCs/>
        </w:rPr>
        <w:t>CMS</w:t>
      </w:r>
      <w:r>
        <w:t xml:space="preserve"> </w:t>
      </w:r>
      <w:r>
        <w:rPr>
          <w:rtl/>
        </w:rPr>
        <w:t>کارونکو په پرتله خورا ډیر مطمین دي</w:t>
      </w:r>
      <w:r>
        <w:rPr>
          <w:rFonts w:hint="cs"/>
          <w:rtl/>
          <w:lang w:bidi="ps-AF"/>
        </w:rPr>
        <w:t xml:space="preserve"> او ددوي په وینا م</w:t>
      </w:r>
      <w:r>
        <w:rPr>
          <w:rtl/>
        </w:rPr>
        <w:t>وږ</w:t>
      </w:r>
      <w:r w:rsidRPr="00AE665F">
        <w:rPr>
          <w:b w:val="0"/>
          <w:bCs/>
        </w:rPr>
        <w:t xml:space="preserve"> CMS </w:t>
      </w:r>
      <w:r>
        <w:rPr>
          <w:rtl/>
        </w:rPr>
        <w:t>کاروو ځکه چې</w:t>
      </w:r>
      <w:r>
        <w:rPr>
          <w:rFonts w:hint="cs"/>
          <w:rtl/>
          <w:lang w:bidi="ps-AF"/>
        </w:rPr>
        <w:t xml:space="preserve"> </w:t>
      </w:r>
      <w:r>
        <w:t xml:space="preserve"> </w:t>
      </w:r>
      <w:r w:rsidRPr="00AE665F">
        <w:rPr>
          <w:b w:val="0"/>
          <w:bCs/>
        </w:rPr>
        <w:t>CMS</w:t>
      </w:r>
      <w:r>
        <w:rPr>
          <w:rFonts w:hint="cs"/>
          <w:rtl/>
          <w:lang w:bidi="ps-AF"/>
        </w:rPr>
        <w:t xml:space="preserve"> زموږ</w:t>
      </w:r>
      <w:r>
        <w:rPr>
          <w:rtl/>
        </w:rPr>
        <w:t xml:space="preserve"> د سایټ </w:t>
      </w:r>
      <w:r>
        <w:rPr>
          <w:rFonts w:hint="cs"/>
          <w:rtl/>
          <w:lang w:bidi="ps-AF"/>
        </w:rPr>
        <w:t>د</w:t>
      </w:r>
      <w:r>
        <w:rPr>
          <w:rtl/>
        </w:rPr>
        <w:t>تنظیم کولو لپاره مختلف فعالیتونه وړاندی کوي. اصلي مهمه خبره دا ده چې</w:t>
      </w:r>
      <w:r w:rsidRPr="007B7B95">
        <w:rPr>
          <w:b w:val="0"/>
          <w:bCs/>
        </w:rPr>
        <w:t xml:space="preserve"> CMS</w:t>
      </w:r>
      <w:r>
        <w:t xml:space="preserve"> </w:t>
      </w:r>
      <w:r>
        <w:rPr>
          <w:rFonts w:hint="cs"/>
          <w:rtl/>
          <w:lang w:bidi="ps-AF"/>
        </w:rPr>
        <w:t>سیسټم کې هر</w:t>
      </w:r>
      <w:r>
        <w:rPr>
          <w:rtl/>
        </w:rPr>
        <w:t xml:space="preserve"> څه په منظم ډول په نورمال او سم جریان کې کار کوي. د ویب پا</w:t>
      </w:r>
      <w:r>
        <w:rPr>
          <w:rFonts w:hint="cs"/>
          <w:rtl/>
          <w:lang w:bidi="ps-AF"/>
        </w:rPr>
        <w:t>ڼي</w:t>
      </w:r>
      <w:r>
        <w:rPr>
          <w:rtl/>
        </w:rPr>
        <w:t xml:space="preserve"> و اداره کولو لپاره د</w:t>
      </w:r>
      <w:r w:rsidRPr="007B7B95">
        <w:rPr>
          <w:b w:val="0"/>
          <w:bCs/>
        </w:rPr>
        <w:t xml:space="preserve"> CMSs</w:t>
      </w:r>
      <w:r>
        <w:t xml:space="preserve"> </w:t>
      </w:r>
      <w:r>
        <w:rPr>
          <w:rtl/>
        </w:rPr>
        <w:t xml:space="preserve">غوره کول </w:t>
      </w:r>
      <w:r>
        <w:rPr>
          <w:rFonts w:hint="cs"/>
          <w:rtl/>
          <w:lang w:bidi="ps-AF"/>
        </w:rPr>
        <w:t xml:space="preserve">دکارونو د </w:t>
      </w:r>
      <w:r>
        <w:rPr>
          <w:rtl/>
        </w:rPr>
        <w:t>ود</w:t>
      </w:r>
      <w:r>
        <w:rPr>
          <w:rFonts w:hint="cs"/>
          <w:rtl/>
          <w:lang w:bidi="ps-AF"/>
        </w:rPr>
        <w:t>ي</w:t>
      </w:r>
      <w:r>
        <w:rPr>
          <w:rtl/>
        </w:rPr>
        <w:t xml:space="preserve"> </w:t>
      </w:r>
      <w:r>
        <w:rPr>
          <w:rFonts w:hint="cs"/>
          <w:rtl/>
          <w:lang w:bidi="ps-AF"/>
        </w:rPr>
        <w:t>لامل کیږي</w:t>
      </w:r>
      <w:r>
        <w:rPr>
          <w:rtl/>
        </w:rPr>
        <w:t xml:space="preserve"> ، مګر ټول</w:t>
      </w:r>
      <w:r>
        <w:t xml:space="preserve"> </w:t>
      </w:r>
      <w:r w:rsidRPr="007B7B95">
        <w:rPr>
          <w:b w:val="0"/>
          <w:bCs/>
        </w:rPr>
        <w:t>CMSs</w:t>
      </w:r>
      <w:r>
        <w:t xml:space="preserve"> </w:t>
      </w:r>
      <w:r>
        <w:rPr>
          <w:rtl/>
        </w:rPr>
        <w:t>مساو</w:t>
      </w:r>
      <w:r>
        <w:rPr>
          <w:rFonts w:hint="cs"/>
          <w:rtl/>
          <w:lang w:bidi="ps-AF"/>
        </w:rPr>
        <w:t>ات</w:t>
      </w:r>
      <w:r>
        <w:rPr>
          <w:rtl/>
        </w:rPr>
        <w:t xml:space="preserve"> نه رامینځته ک</w:t>
      </w:r>
      <w:r>
        <w:rPr>
          <w:rFonts w:hint="cs"/>
          <w:rtl/>
          <w:lang w:bidi="ps-AF"/>
        </w:rPr>
        <w:t>و</w:t>
      </w:r>
      <w:r>
        <w:rPr>
          <w:rtl/>
        </w:rPr>
        <w:t>ي. کله چې د ویب پا</w:t>
      </w:r>
      <w:r>
        <w:rPr>
          <w:rFonts w:hint="cs"/>
          <w:rtl/>
          <w:lang w:bidi="ps-AF"/>
        </w:rPr>
        <w:t>ڼ</w:t>
      </w:r>
      <w:r>
        <w:rPr>
          <w:rtl/>
        </w:rPr>
        <w:t>ې مدیریت وسیلو ته بدلو</w:t>
      </w:r>
      <w:r>
        <w:rPr>
          <w:rFonts w:hint="cs"/>
          <w:rtl/>
          <w:lang w:bidi="ps-AF"/>
        </w:rPr>
        <w:t xml:space="preserve">ن </w:t>
      </w:r>
      <w:r>
        <w:rPr>
          <w:rtl/>
        </w:rPr>
        <w:t>ورکول کیږي ، کارمندان ډیری فاکتورونه په پام کې نیسي.</w:t>
      </w:r>
      <w:r>
        <w:rPr>
          <w:rFonts w:hint="cs"/>
          <w:rtl/>
          <w:lang w:bidi="ps-AF"/>
        </w:rPr>
        <w:t xml:space="preserve"> چي</w:t>
      </w:r>
      <w:r>
        <w:rPr>
          <w:rtl/>
        </w:rPr>
        <w:t xml:space="preserve"> پدې کې شامل دي ، مګر محدود ندي ،</w:t>
      </w:r>
      <w:r>
        <w:rPr>
          <w:rFonts w:hint="cs"/>
          <w:rtl/>
          <w:lang w:bidi="ps-AF"/>
        </w:rPr>
        <w:t xml:space="preserve"> لکه</w:t>
      </w:r>
      <w:r>
        <w:rPr>
          <w:rtl/>
        </w:rPr>
        <w:t xml:space="preserve"> د کور تخنیکي مهارت کې ، د خالصې سرچینې حلونو مطلوبیت ، د پام وړ سیسټمونو سره د جوړې کتابتونونو رضایت ، او د کتابتون ځانګړي اړتیاوې ، لکه د کار جریان سمبالښت او دودیزیزونې اړتیاوې</w:t>
      </w:r>
      <w:r>
        <w:t>.</w:t>
      </w:r>
    </w:p>
    <w:p w:rsidR="007600AD" w:rsidRDefault="007600AD" w:rsidP="007600AD">
      <w:pPr>
        <w:spacing w:line="276" w:lineRule="auto"/>
        <w:ind w:right="0" w:firstLine="0"/>
        <w:rPr>
          <w:rFonts w:ascii="Sakkal Majalla" w:hAnsi="Sakkal Majalla" w:cs="Sakkal Majalla"/>
          <w:sz w:val="28"/>
          <w:szCs w:val="28"/>
          <w:rtl/>
          <w:lang w:bidi="ps-AF"/>
        </w:rPr>
      </w:pPr>
      <w:r>
        <w:rPr>
          <w:rtl/>
          <w:lang w:bidi="ps-AF"/>
        </w:rPr>
        <w:br/>
      </w:r>
      <w:proofErr w:type="gramStart"/>
      <w:r w:rsidRPr="00C355C9">
        <w:rPr>
          <w:rFonts w:ascii="Sakkal Majalla" w:hAnsi="Sakkal Majalla" w:cs="Sakkal Majalla"/>
          <w:sz w:val="28"/>
          <w:szCs w:val="24"/>
          <w:lang w:bidi="ps-AF"/>
        </w:rPr>
        <w:t>2.3</w:t>
      </w:r>
      <w:r w:rsidRPr="00C355C9">
        <w:rPr>
          <w:rFonts w:ascii="Sakkal Majalla" w:hAnsi="Sakkal Majalla" w:cs="Sakkal Majalla" w:hint="cs"/>
          <w:sz w:val="28"/>
          <w:szCs w:val="24"/>
          <w:rtl/>
          <w:lang w:bidi="ps-AF"/>
        </w:rPr>
        <w:t xml:space="preserve"> </w:t>
      </w:r>
      <w:bookmarkEnd w:id="176"/>
      <w:bookmarkEnd w:id="177"/>
      <w:bookmarkEnd w:id="178"/>
      <w:bookmarkEnd w:id="179"/>
      <w:bookmarkEnd w:id="180"/>
      <w:bookmarkEnd w:id="181"/>
      <w:bookmarkEnd w:id="182"/>
      <w:bookmarkEnd w:id="183"/>
      <w:bookmarkEnd w:id="184"/>
      <w:bookmarkEnd w:id="185"/>
      <w:r>
        <w:rPr>
          <w:rFonts w:ascii="Sakkal Majalla" w:hAnsi="Sakkal Majalla" w:cs="Sakkal Majalla" w:hint="cs"/>
          <w:sz w:val="28"/>
          <w:szCs w:val="24"/>
          <w:rtl/>
          <w:lang w:bidi="ps-AF"/>
        </w:rPr>
        <w:t xml:space="preserve"> </w:t>
      </w:r>
      <w:r w:rsidRPr="00BB5E3B">
        <w:rPr>
          <w:rFonts w:ascii="Sakkal Majalla" w:hAnsi="Sakkal Majalla" w:cs="Sakkal Majalla" w:hint="cs"/>
          <w:sz w:val="32"/>
          <w:szCs w:val="32"/>
          <w:rtl/>
          <w:lang w:bidi="ps-AF"/>
        </w:rPr>
        <w:t>د</w:t>
      </w:r>
      <w:r w:rsidRPr="00BB5E3B">
        <w:rPr>
          <w:rFonts w:ascii="Sakkal Majalla" w:hAnsi="Sakkal Majalla" w:cs="Sakkal Majalla"/>
          <w:sz w:val="32"/>
          <w:szCs w:val="32"/>
          <w:lang w:bidi="ps-AF"/>
        </w:rPr>
        <w:t>CMS</w:t>
      </w:r>
      <w:proofErr w:type="gramEnd"/>
      <w:r w:rsidRPr="00BB5E3B">
        <w:rPr>
          <w:rFonts w:ascii="Sakkal Majalla" w:hAnsi="Sakkal Majalla" w:cs="Sakkal Majalla"/>
          <w:sz w:val="32"/>
          <w:szCs w:val="32"/>
          <w:lang w:bidi="ps-AF"/>
        </w:rPr>
        <w:t xml:space="preserve"> System </w:t>
      </w:r>
      <w:r w:rsidRPr="00BB5E3B">
        <w:rPr>
          <w:rFonts w:ascii="Sakkal Majalla" w:hAnsi="Sakkal Majalla" w:cs="Sakkal Majalla" w:hint="cs"/>
          <w:sz w:val="32"/>
          <w:szCs w:val="32"/>
          <w:rtl/>
          <w:lang w:bidi="ps-AF"/>
        </w:rPr>
        <w:t xml:space="preserve"> ډولونه</w:t>
      </w:r>
    </w:p>
    <w:p w:rsidR="007600AD" w:rsidRDefault="007600AD" w:rsidP="007600AD">
      <w:pPr>
        <w:spacing w:line="276" w:lineRule="auto"/>
        <w:ind w:right="0" w:firstLine="0"/>
        <w:rPr>
          <w:lang w:bidi="ps-AF"/>
        </w:rPr>
      </w:pPr>
      <w:r>
        <w:rPr>
          <w:lang w:bidi="ps-AF"/>
        </w:rPr>
        <w:t xml:space="preserve">(WCMS) </w:t>
      </w:r>
      <w:r>
        <w:rPr>
          <w:rFonts w:hint="cs"/>
          <w:rtl/>
          <w:lang w:bidi="ps-AF"/>
        </w:rPr>
        <w:t xml:space="preserve"> د </w:t>
      </w:r>
      <w:proofErr w:type="gramStart"/>
      <w:r>
        <w:rPr>
          <w:lang w:bidi="ps-AF"/>
        </w:rPr>
        <w:t>WCM</w:t>
      </w:r>
      <w:r>
        <w:rPr>
          <w:rFonts w:hint="cs"/>
          <w:rtl/>
          <w:lang w:bidi="ps-AF"/>
        </w:rPr>
        <w:t xml:space="preserve"> </w:t>
      </w:r>
      <w:r>
        <w:rPr>
          <w:rtl/>
        </w:rPr>
        <w:t xml:space="preserve"> سیسټمونه</w:t>
      </w:r>
      <w:proofErr w:type="gramEnd"/>
      <w:r>
        <w:rPr>
          <w:rtl/>
        </w:rPr>
        <w:t xml:space="preserve"> دویب یا</w:t>
      </w:r>
      <w:r>
        <w:t xml:space="preserve">HTML </w:t>
      </w:r>
      <w:r>
        <w:rPr>
          <w:rtl/>
        </w:rPr>
        <w:t xml:space="preserve"> منځپانګي خپرولو پوری اړونده ډیر ارخونو </w:t>
      </w:r>
      <w:r>
        <w:rPr>
          <w:rFonts w:hint="cs"/>
          <w:rtl/>
          <w:lang w:bidi="ps-AF"/>
        </w:rPr>
        <w:t>د</w:t>
      </w:r>
      <w:r>
        <w:rPr>
          <w:rtl/>
        </w:rPr>
        <w:t>کنټرول لپاره وسیلی چمتو کوی</w:t>
      </w:r>
      <w:r>
        <w:rPr>
          <w:rFonts w:hint="cs"/>
          <w:rtl/>
          <w:lang w:bidi="ps-AF"/>
        </w:rPr>
        <w:t>.</w:t>
      </w:r>
    </w:p>
    <w:p w:rsidR="007600AD" w:rsidRDefault="007600AD" w:rsidP="007600AD">
      <w:pPr>
        <w:spacing w:line="276" w:lineRule="auto"/>
        <w:ind w:right="0" w:firstLine="0"/>
        <w:rPr>
          <w:rtl/>
          <w:lang w:bidi="ps-AF"/>
        </w:rPr>
      </w:pPr>
      <w:r>
        <w:rPr>
          <w:lang w:bidi="ps-AF"/>
        </w:rPr>
        <w:t xml:space="preserve">  (TCMS) </w:t>
      </w:r>
      <w:r>
        <w:rPr>
          <w:rFonts w:hint="cs"/>
          <w:rtl/>
          <w:lang w:bidi="ps-AF"/>
        </w:rPr>
        <w:t xml:space="preserve">لیږد </w:t>
      </w:r>
      <w:proofErr w:type="gramStart"/>
      <w:r>
        <w:rPr>
          <w:lang w:bidi="ps-AF"/>
        </w:rPr>
        <w:t xml:space="preserve">CMS </w:t>
      </w:r>
      <w:r>
        <w:rPr>
          <w:rFonts w:hint="cs"/>
          <w:rtl/>
          <w:lang w:bidi="ps-AF"/>
        </w:rPr>
        <w:t xml:space="preserve"> د</w:t>
      </w:r>
      <w:proofErr w:type="gramEnd"/>
      <w:r>
        <w:rPr>
          <w:lang w:bidi="ps-AF"/>
        </w:rPr>
        <w:t xml:space="preserve"> e-commerce </w:t>
      </w:r>
      <w:r>
        <w:rPr>
          <w:rFonts w:hint="cs"/>
          <w:rtl/>
          <w:lang w:bidi="ps-AF"/>
        </w:rPr>
        <w:t xml:space="preserve">لیږد </w:t>
      </w:r>
      <w:r>
        <w:rPr>
          <w:rtl/>
        </w:rPr>
        <w:t>مدیرت کې د مرستي لپاره کارول کیږی</w:t>
      </w:r>
      <w:r>
        <w:rPr>
          <w:rFonts w:hint="cs"/>
          <w:rtl/>
          <w:lang w:bidi="ps-AF"/>
        </w:rPr>
        <w:t>.</w:t>
      </w:r>
    </w:p>
    <w:p w:rsidR="007600AD" w:rsidRDefault="007600AD" w:rsidP="007600AD">
      <w:pPr>
        <w:spacing w:line="276" w:lineRule="auto"/>
        <w:ind w:right="0" w:firstLine="0"/>
        <w:rPr>
          <w:rtl/>
          <w:lang w:bidi="ps-AF"/>
        </w:rPr>
      </w:pPr>
      <w:r>
        <w:rPr>
          <w:lang w:bidi="ps-AF"/>
        </w:rPr>
        <w:t xml:space="preserve">  </w:t>
      </w:r>
      <w:proofErr w:type="gramStart"/>
      <w:r>
        <w:rPr>
          <w:lang w:bidi="ps-AF"/>
        </w:rPr>
        <w:t xml:space="preserve">(ICMS) </w:t>
      </w:r>
      <w:r>
        <w:rPr>
          <w:rtl/>
        </w:rPr>
        <w:t>د شرکتونو د اسنادو او منځپانګ</w:t>
      </w:r>
      <w:r>
        <w:rPr>
          <w:rFonts w:hint="cs"/>
          <w:rtl/>
          <w:lang w:bidi="ps-AF"/>
        </w:rPr>
        <w:t>ي</w:t>
      </w:r>
      <w:r>
        <w:rPr>
          <w:rtl/>
        </w:rPr>
        <w:t xml:space="preserve"> مدیرت لپاره کارول کیږي</w:t>
      </w:r>
      <w:r>
        <w:rPr>
          <w:rFonts w:hint="cs"/>
          <w:rtl/>
          <w:lang w:bidi="ps-AF"/>
        </w:rPr>
        <w:t>.</w:t>
      </w:r>
      <w:proofErr w:type="gramEnd"/>
    </w:p>
    <w:p w:rsidR="007600AD" w:rsidRDefault="007600AD" w:rsidP="007600AD">
      <w:pPr>
        <w:spacing w:line="276" w:lineRule="auto"/>
        <w:ind w:right="0" w:firstLine="0"/>
        <w:rPr>
          <w:rtl/>
          <w:lang w:bidi="ps-AF"/>
        </w:rPr>
      </w:pPr>
      <w:proofErr w:type="gramStart"/>
      <w:r>
        <w:rPr>
          <w:lang w:bidi="ps-AF"/>
        </w:rPr>
        <w:t xml:space="preserve">(PCMS) </w:t>
      </w:r>
      <w:r>
        <w:rPr>
          <w:rFonts w:hint="cs"/>
          <w:rtl/>
          <w:lang w:bidi="ps-AF"/>
        </w:rPr>
        <w:t xml:space="preserve"> </w:t>
      </w:r>
      <w:r>
        <w:rPr>
          <w:rtl/>
        </w:rPr>
        <w:t xml:space="preserve">دلارښوونو </w:t>
      </w:r>
      <w:r>
        <w:rPr>
          <w:rFonts w:hint="cs"/>
          <w:rtl/>
          <w:lang w:bidi="ps-AF"/>
        </w:rPr>
        <w:t>،</w:t>
      </w:r>
      <w:r>
        <w:rPr>
          <w:rtl/>
        </w:rPr>
        <w:t>کتا</w:t>
      </w:r>
      <w:r>
        <w:rPr>
          <w:rFonts w:hint="cs"/>
          <w:rtl/>
          <w:lang w:bidi="ps-AF"/>
        </w:rPr>
        <w:t>ب</w:t>
      </w:r>
      <w:r>
        <w:rPr>
          <w:rtl/>
        </w:rPr>
        <w:t>ونو</w:t>
      </w:r>
      <w:r>
        <w:rPr>
          <w:rFonts w:hint="cs"/>
          <w:rtl/>
          <w:lang w:bidi="ps-AF"/>
        </w:rPr>
        <w:t>،</w:t>
      </w:r>
      <w:r>
        <w:rPr>
          <w:rtl/>
        </w:rPr>
        <w:t xml:space="preserve"> مرستي </w:t>
      </w:r>
      <w:r>
        <w:rPr>
          <w:rFonts w:hint="cs"/>
          <w:rtl/>
          <w:lang w:bidi="ps-AF"/>
        </w:rPr>
        <w:t>،</w:t>
      </w:r>
      <w:r>
        <w:rPr>
          <w:rtl/>
        </w:rPr>
        <w:t>لینکونو او نورو په توګه د خپرونو دمنځپانګی دور</w:t>
      </w:r>
      <w:r>
        <w:rPr>
          <w:rFonts w:hint="cs"/>
          <w:rtl/>
          <w:lang w:bidi="ps-AF"/>
        </w:rPr>
        <w:t>ي</w:t>
      </w:r>
      <w:r>
        <w:rPr>
          <w:rtl/>
        </w:rPr>
        <w:t xml:space="preserve"> </w:t>
      </w:r>
      <w:r>
        <w:rPr>
          <w:rFonts w:hint="cs"/>
          <w:rtl/>
          <w:lang w:bidi="ps-AF"/>
        </w:rPr>
        <w:t>د</w:t>
      </w:r>
      <w:r>
        <w:rPr>
          <w:rtl/>
        </w:rPr>
        <w:t>اداره کولو لپاره کارول کیږ</w:t>
      </w:r>
      <w:r>
        <w:rPr>
          <w:rFonts w:hint="cs"/>
          <w:rtl/>
          <w:lang w:bidi="ps-AF"/>
        </w:rPr>
        <w:t>ي.</w:t>
      </w:r>
      <w:proofErr w:type="gramEnd"/>
      <w:r>
        <w:rPr>
          <w:rFonts w:hint="cs"/>
          <w:rtl/>
          <w:lang w:bidi="ps-AF"/>
        </w:rPr>
        <w:t xml:space="preserve"> </w:t>
      </w:r>
    </w:p>
    <w:p w:rsidR="007600AD" w:rsidRPr="00BB5E3B" w:rsidRDefault="007600AD" w:rsidP="007600AD">
      <w:pPr>
        <w:spacing w:line="276" w:lineRule="auto"/>
        <w:ind w:right="0" w:firstLine="0"/>
        <w:rPr>
          <w:rFonts w:ascii="Sakkal Majalla" w:hAnsi="Sakkal Majalla" w:cs="Sakkal Majalla"/>
          <w:sz w:val="28"/>
          <w:szCs w:val="28"/>
          <w:lang w:bidi="ps-AF"/>
        </w:rPr>
      </w:pPr>
      <w:r>
        <w:rPr>
          <w:rFonts w:hint="cs"/>
          <w:rtl/>
          <w:lang w:bidi="ps-AF"/>
        </w:rPr>
        <w:t xml:space="preserve"> </w:t>
      </w:r>
      <w:proofErr w:type="gramStart"/>
      <w:r>
        <w:rPr>
          <w:lang w:bidi="ps-AF"/>
        </w:rPr>
        <w:t>(LCMS)</w:t>
      </w:r>
      <w:r>
        <w:rPr>
          <w:rtl/>
        </w:rPr>
        <w:t xml:space="preserve"> د ویب زده کړي کنټزول او اداره کولو کې مرسته کوي</w:t>
      </w:r>
      <w:r>
        <w:rPr>
          <w:rFonts w:hint="cs"/>
          <w:rtl/>
          <w:lang w:bidi="ps-AF"/>
        </w:rPr>
        <w:t>.</w:t>
      </w:r>
      <w:proofErr w:type="gramEnd"/>
    </w:p>
    <w:p w:rsidR="007600AD" w:rsidRDefault="007600AD" w:rsidP="007600AD">
      <w:pPr>
        <w:spacing w:line="276" w:lineRule="auto"/>
        <w:ind w:right="0" w:firstLine="0"/>
        <w:outlineLvl w:val="1"/>
        <w:rPr>
          <w:rFonts w:ascii="Sakkal Majalla" w:hAnsi="Sakkal Majalla" w:cs="Sakkal Majalla"/>
          <w:b w:val="0"/>
          <w:bCs/>
          <w:sz w:val="32"/>
          <w:szCs w:val="28"/>
          <w:rtl/>
          <w:lang w:bidi="ps-AF"/>
        </w:rPr>
      </w:pPr>
      <w:bookmarkStart w:id="187" w:name="_Toc50202815"/>
      <w:bookmarkStart w:id="188" w:name="_Toc50256037"/>
      <w:bookmarkStart w:id="189" w:name="_Toc50256177"/>
      <w:bookmarkStart w:id="190" w:name="_Toc50257142"/>
      <w:bookmarkStart w:id="191" w:name="_Toc50536816"/>
      <w:bookmarkStart w:id="192" w:name="_Toc50539489"/>
      <w:bookmarkStart w:id="193" w:name="_Toc51467707"/>
      <w:bookmarkStart w:id="194" w:name="_Toc51468580"/>
      <w:bookmarkStart w:id="195" w:name="_Toc51470924"/>
      <w:bookmarkStart w:id="196" w:name="_Toc52106004"/>
      <w:r w:rsidRPr="008528A4">
        <w:rPr>
          <w:rFonts w:ascii="Sakkal Majalla" w:hAnsi="Sakkal Majalla" w:cs="Sakkal Majalla"/>
          <w:sz w:val="28"/>
          <w:szCs w:val="24"/>
          <w:lang w:bidi="ps-AF"/>
        </w:rPr>
        <w:t>2</w:t>
      </w:r>
      <w:r w:rsidRPr="00C355C9">
        <w:rPr>
          <w:rFonts w:ascii="Sakkal Majalla" w:hAnsi="Sakkal Majalla" w:cs="Sakkal Majalla"/>
          <w:sz w:val="28"/>
          <w:szCs w:val="24"/>
          <w:lang w:bidi="ps-AF"/>
        </w:rPr>
        <w:t>.4</w:t>
      </w:r>
      <w:r w:rsidRPr="00C355C9">
        <w:rPr>
          <w:rFonts w:ascii="Sakkal Majalla" w:hAnsi="Sakkal Majalla" w:cs="Sakkal Majalla" w:hint="cs"/>
          <w:sz w:val="28"/>
          <w:szCs w:val="24"/>
          <w:rtl/>
          <w:lang w:bidi="ps-AF"/>
        </w:rPr>
        <w:t xml:space="preserve"> </w:t>
      </w:r>
      <w:bookmarkEnd w:id="187"/>
      <w:bookmarkEnd w:id="188"/>
      <w:bookmarkEnd w:id="189"/>
      <w:bookmarkEnd w:id="190"/>
      <w:bookmarkEnd w:id="191"/>
      <w:bookmarkEnd w:id="192"/>
      <w:bookmarkEnd w:id="193"/>
      <w:bookmarkEnd w:id="194"/>
      <w:bookmarkEnd w:id="195"/>
      <w:bookmarkEnd w:id="196"/>
      <w:r>
        <w:rPr>
          <w:rFonts w:ascii="Sakkal Majalla" w:hAnsi="Sakkal Majalla" w:cs="Sakkal Majalla"/>
          <w:b w:val="0"/>
          <w:bCs/>
          <w:sz w:val="32"/>
          <w:szCs w:val="28"/>
          <w:lang w:bidi="ps-AF"/>
        </w:rPr>
        <w:t>Web Based CMS Systems</w:t>
      </w:r>
    </w:p>
    <w:p w:rsidR="007600AD" w:rsidRDefault="007600AD" w:rsidP="007600AD">
      <w:pPr>
        <w:bidi w:val="0"/>
      </w:pPr>
    </w:p>
    <w:p w:rsidR="007600AD" w:rsidRDefault="007600AD" w:rsidP="007600AD">
      <w:pPr>
        <w:bidi w:val="0"/>
      </w:pPr>
    </w:p>
    <w:p w:rsidR="007600AD" w:rsidRDefault="007600AD" w:rsidP="007600AD">
      <w:pPr>
        <w:bidi w:val="0"/>
        <w:rPr>
          <w:rtl/>
          <w:lang w:bidi="ps-AF"/>
        </w:rPr>
      </w:pPr>
      <w:r>
        <w:rPr>
          <w:rFonts w:hint="cs"/>
          <w:rtl/>
          <w:lang w:bidi="ps-AF"/>
        </w:rPr>
        <w:t xml:space="preserve"> یو همکار چاپیریال  دويب سایټو لپاره چي خپل ځان کې اډیو ، ویډیو، عکسونه، ګرافیک، او پروګرام کوډ لري چي منځپانګي ښکاره کوي او د کارکونکوو سره اړیکه لري . </w:t>
      </w:r>
      <w:r>
        <w:rPr>
          <w:rtl/>
        </w:rPr>
        <w:t>ویب دمنځپانګی مدیرت یا سیسټم یو کمپیوټری سیسټم دی کوم چی دمتحرک منځپانګي مدیرت لپاره کارول کیږي په انترنیټ کی اصلی هدف د منځپانګي سره دکار ساده کول دی، پرته له دی چی ددی څرنکوالی په اړه اندیښنه شتون ولري</w:t>
      </w:r>
      <w:r>
        <w:rPr>
          <w:rFonts w:hint="cs"/>
          <w:rtl/>
          <w:lang w:bidi="ps-AF"/>
        </w:rPr>
        <w:t xml:space="preserve">.                                                                                                                                                      </w:t>
      </w:r>
    </w:p>
    <w:p w:rsidR="007600AD" w:rsidRPr="00FE3EB8" w:rsidRDefault="007600AD" w:rsidP="007600AD">
      <w:pPr>
        <w:spacing w:line="276" w:lineRule="auto"/>
        <w:ind w:right="0" w:firstLine="0"/>
        <w:outlineLvl w:val="1"/>
        <w:rPr>
          <w:rFonts w:ascii="Sakkal Majalla" w:hAnsi="Sakkal Majalla" w:cs="Sakkal Majalla"/>
          <w:sz w:val="32"/>
          <w:szCs w:val="28"/>
          <w:rtl/>
          <w:lang w:bidi="ps-AF"/>
        </w:rPr>
      </w:pPr>
    </w:p>
    <w:p w:rsidR="007600AD" w:rsidRDefault="007600AD" w:rsidP="007600AD">
      <w:pPr>
        <w:spacing w:line="276" w:lineRule="auto"/>
        <w:ind w:right="0" w:firstLine="0"/>
        <w:outlineLvl w:val="2"/>
        <w:rPr>
          <w:rFonts w:ascii="Sakkal Majalla" w:hAnsi="Sakkal Majalla" w:cs="Sakkal Majalla"/>
          <w:sz w:val="28"/>
          <w:szCs w:val="24"/>
          <w:lang w:bidi="ps-AF"/>
        </w:rPr>
      </w:pPr>
      <w:bookmarkStart w:id="197" w:name="_Toc50202816"/>
      <w:bookmarkStart w:id="198" w:name="_Toc50256038"/>
      <w:bookmarkStart w:id="199" w:name="_Toc50256178"/>
      <w:bookmarkStart w:id="200" w:name="_Toc50257143"/>
      <w:bookmarkStart w:id="201" w:name="_Toc50536817"/>
      <w:bookmarkStart w:id="202" w:name="_Toc50539490"/>
      <w:bookmarkStart w:id="203" w:name="_Toc51467708"/>
      <w:bookmarkStart w:id="204" w:name="_Toc51468581"/>
      <w:bookmarkStart w:id="205" w:name="_Toc51470925"/>
      <w:bookmarkStart w:id="206" w:name="_Toc52106005"/>
      <w:proofErr w:type="gramStart"/>
      <w:r w:rsidRPr="008528A4">
        <w:rPr>
          <w:rFonts w:ascii="Sakkal Majalla" w:hAnsi="Sakkal Majalla" w:cs="Sakkal Majalla"/>
          <w:sz w:val="28"/>
          <w:szCs w:val="24"/>
          <w:lang w:bidi="fa-IR"/>
        </w:rPr>
        <w:t>2.4.1</w:t>
      </w:r>
      <w:bookmarkEnd w:id="197"/>
      <w:bookmarkEnd w:id="198"/>
      <w:bookmarkEnd w:id="199"/>
      <w:bookmarkEnd w:id="200"/>
      <w:bookmarkEnd w:id="201"/>
      <w:bookmarkEnd w:id="202"/>
      <w:bookmarkEnd w:id="203"/>
      <w:bookmarkEnd w:id="204"/>
      <w:bookmarkEnd w:id="205"/>
      <w:bookmarkEnd w:id="206"/>
      <w:r>
        <w:rPr>
          <w:rFonts w:ascii="Sakkal Majalla" w:hAnsi="Sakkal Majalla" w:cs="Sakkal Majalla" w:hint="cs"/>
          <w:sz w:val="28"/>
          <w:szCs w:val="24"/>
          <w:rtl/>
          <w:lang w:bidi="ps-AF"/>
        </w:rPr>
        <w:t xml:space="preserve">  </w:t>
      </w:r>
      <w:r w:rsidRPr="003A47D5">
        <w:rPr>
          <w:rFonts w:ascii="Sakkal Majalla" w:hAnsi="Sakkal Majalla" w:cs="Sakkal Majalla" w:hint="cs"/>
          <w:sz w:val="28"/>
          <w:szCs w:val="28"/>
          <w:rtl/>
          <w:lang w:bidi="ps-AF"/>
        </w:rPr>
        <w:t>د</w:t>
      </w:r>
      <w:proofErr w:type="gramEnd"/>
      <w:r>
        <w:rPr>
          <w:rFonts w:ascii="Sakkal Majalla" w:hAnsi="Sakkal Majalla" w:cs="Sakkal Majalla" w:hint="cs"/>
          <w:sz w:val="28"/>
          <w:szCs w:val="24"/>
          <w:rtl/>
          <w:lang w:bidi="ps-AF"/>
        </w:rPr>
        <w:t xml:space="preserve"> </w:t>
      </w:r>
      <w:r>
        <w:rPr>
          <w:rFonts w:ascii="Sakkal Majalla" w:hAnsi="Sakkal Majalla" w:cs="Sakkal Majalla"/>
          <w:sz w:val="28"/>
          <w:szCs w:val="24"/>
          <w:lang w:bidi="ps-AF"/>
        </w:rPr>
        <w:t xml:space="preserve">Web Base CMS Systems </w:t>
      </w:r>
      <w:r w:rsidRPr="002C120A">
        <w:rPr>
          <w:rFonts w:ascii="Sakkal Majalla" w:hAnsi="Sakkal Majalla" w:cs="Sakkal Majalla"/>
          <w:sz w:val="28"/>
          <w:szCs w:val="24"/>
          <w:rtl/>
          <w:lang w:bidi="ps-AF"/>
        </w:rPr>
        <w:t xml:space="preserve"> </w:t>
      </w:r>
      <w:r w:rsidRPr="003A47D5">
        <w:rPr>
          <w:rFonts w:ascii="Sakkal Majalla" w:hAnsi="Sakkal Majalla" w:cs="Sakkal Majalla" w:hint="cs"/>
          <w:sz w:val="28"/>
          <w:szCs w:val="28"/>
          <w:rtl/>
          <w:lang w:bidi="ps-AF"/>
        </w:rPr>
        <w:t>ډولونه</w:t>
      </w:r>
      <w:bookmarkStart w:id="207" w:name="_Toc50202817"/>
      <w:bookmarkStart w:id="208" w:name="_Toc50256039"/>
      <w:bookmarkStart w:id="209" w:name="_Toc50256179"/>
      <w:bookmarkStart w:id="210" w:name="_Toc50257144"/>
      <w:bookmarkStart w:id="211" w:name="_Toc50536818"/>
      <w:bookmarkStart w:id="212" w:name="_Toc50539491"/>
      <w:bookmarkStart w:id="213" w:name="_Toc51467709"/>
      <w:bookmarkStart w:id="214" w:name="_Toc51468582"/>
      <w:bookmarkStart w:id="215" w:name="_Toc51470926"/>
      <w:bookmarkStart w:id="216" w:name="_Toc52106006"/>
    </w:p>
    <w:p w:rsidR="007600AD" w:rsidRDefault="007600AD" w:rsidP="007600AD">
      <w:pPr>
        <w:spacing w:line="276" w:lineRule="auto"/>
        <w:ind w:right="0" w:firstLine="0"/>
        <w:outlineLvl w:val="2"/>
        <w:rPr>
          <w:rFonts w:ascii="Sakkal Majalla" w:hAnsi="Sakkal Majalla" w:cs="Sakkal Majalla"/>
          <w:sz w:val="28"/>
          <w:szCs w:val="24"/>
          <w:lang w:bidi="ps-AF"/>
        </w:rPr>
      </w:pPr>
      <w:proofErr w:type="gramStart"/>
      <w:r>
        <w:rPr>
          <w:rFonts w:ascii="Sakkal Majalla" w:hAnsi="Sakkal Majalla" w:cs="Sakkal Majalla"/>
          <w:sz w:val="28"/>
          <w:szCs w:val="24"/>
          <w:lang w:bidi="ps-AF"/>
        </w:rPr>
        <w:t>,Classroom</w:t>
      </w:r>
      <w:proofErr w:type="gramEnd"/>
      <w:r w:rsidRPr="003A47D5">
        <w:rPr>
          <w:rFonts w:ascii="Sakkal Majalla" w:hAnsi="Sakkal Majalla" w:cs="Sakkal Majalla" w:hint="cs"/>
          <w:sz w:val="28"/>
          <w:szCs w:val="24"/>
          <w:rtl/>
          <w:lang w:bidi="ps-AF"/>
        </w:rPr>
        <w:t xml:space="preserve">  </w:t>
      </w:r>
      <w:r w:rsidRPr="003A47D5">
        <w:rPr>
          <w:rFonts w:ascii="Sakkal Majalla" w:hAnsi="Sakkal Majalla" w:cs="Sakkal Majalla" w:hint="cs"/>
          <w:sz w:val="28"/>
          <w:szCs w:val="24"/>
          <w:rtl/>
          <w:lang w:bidi="fa-IR"/>
        </w:rPr>
        <w:t xml:space="preserve"> </w:t>
      </w:r>
      <w:bookmarkEnd w:id="207"/>
      <w:bookmarkEnd w:id="208"/>
      <w:bookmarkEnd w:id="209"/>
      <w:bookmarkEnd w:id="210"/>
      <w:bookmarkEnd w:id="211"/>
      <w:bookmarkEnd w:id="212"/>
      <w:bookmarkEnd w:id="213"/>
      <w:bookmarkEnd w:id="214"/>
      <w:bookmarkEnd w:id="215"/>
      <w:bookmarkEnd w:id="216"/>
      <w:proofErr w:type="spellStart"/>
      <w:r w:rsidRPr="003A47D5">
        <w:rPr>
          <w:rFonts w:ascii="Sakkal Majalla" w:hAnsi="Sakkal Majalla" w:cs="Sakkal Majalla"/>
          <w:sz w:val="28"/>
          <w:szCs w:val="24"/>
          <w:lang w:bidi="ps-AF"/>
        </w:rPr>
        <w:t>Edmod</w:t>
      </w:r>
      <w:r>
        <w:rPr>
          <w:rFonts w:ascii="Sakkal Majalla" w:hAnsi="Sakkal Majalla" w:cs="Sakkal Majalla"/>
          <w:sz w:val="28"/>
          <w:szCs w:val="24"/>
          <w:lang w:bidi="ps-AF"/>
        </w:rPr>
        <w:t>o</w:t>
      </w:r>
      <w:proofErr w:type="spellEnd"/>
    </w:p>
    <w:p w:rsidR="007600AD" w:rsidRDefault="007600AD" w:rsidP="007600AD">
      <w:pPr>
        <w:spacing w:line="276" w:lineRule="auto"/>
        <w:ind w:right="0" w:firstLine="0"/>
        <w:outlineLvl w:val="2"/>
        <w:rPr>
          <w:rFonts w:ascii="Sakkal Majalla" w:hAnsi="Sakkal Majalla" w:cs="Sakkal Majalla"/>
          <w:sz w:val="28"/>
          <w:szCs w:val="24"/>
          <w:lang w:bidi="ps-AF"/>
        </w:rPr>
      </w:pPr>
      <w:proofErr w:type="gramStart"/>
      <w:r>
        <w:rPr>
          <w:rFonts w:ascii="Sakkal Majalla" w:hAnsi="Sakkal Majalla" w:cs="Sakkal Majalla"/>
          <w:sz w:val="28"/>
          <w:szCs w:val="24"/>
          <w:lang w:bidi="ps-AF"/>
        </w:rPr>
        <w:t>2.4.2</w:t>
      </w:r>
      <w:r w:rsidRPr="003A47D5">
        <w:rPr>
          <w:rFonts w:ascii="Sakkal Majalla" w:hAnsi="Sakkal Majalla" w:cs="Sakkal Majalla" w:hint="cs"/>
          <w:sz w:val="28"/>
          <w:szCs w:val="24"/>
          <w:rtl/>
          <w:lang w:bidi="ps-AF"/>
        </w:rPr>
        <w:t xml:space="preserve"> </w:t>
      </w:r>
      <w:r>
        <w:rPr>
          <w:rFonts w:ascii="Sakkal Majalla" w:hAnsi="Sakkal Majalla" w:cs="Sakkal Majalla"/>
          <w:sz w:val="28"/>
          <w:szCs w:val="24"/>
          <w:lang w:bidi="ps-AF"/>
        </w:rPr>
        <w:t xml:space="preserve"> </w:t>
      </w:r>
      <w:proofErr w:type="spellStart"/>
      <w:r>
        <w:rPr>
          <w:rFonts w:ascii="Sakkal Majalla" w:hAnsi="Sakkal Majalla" w:cs="Sakkal Majalla"/>
          <w:sz w:val="28"/>
          <w:szCs w:val="24"/>
          <w:lang w:bidi="ps-AF"/>
        </w:rPr>
        <w:t>Edmodo</w:t>
      </w:r>
      <w:proofErr w:type="spellEnd"/>
      <w:proofErr w:type="gramEnd"/>
    </w:p>
    <w:p w:rsidR="007600AD" w:rsidRDefault="007600AD" w:rsidP="007600AD">
      <w:pPr>
        <w:spacing w:line="276" w:lineRule="auto"/>
        <w:ind w:right="0" w:firstLine="0"/>
        <w:outlineLvl w:val="2"/>
      </w:pPr>
      <w:proofErr w:type="gramStart"/>
      <w:r>
        <w:rPr>
          <w:rFonts w:ascii="Sakkal Majalla" w:hAnsi="Sakkal Majalla" w:cs="Sakkal Majalla"/>
          <w:sz w:val="28"/>
          <w:szCs w:val="24"/>
          <w:lang w:bidi="ps-AF"/>
        </w:rPr>
        <w:lastRenderedPageBreak/>
        <w:t>2.4.</w:t>
      </w:r>
      <w:r w:rsidRPr="00745B22">
        <w:rPr>
          <w:rFonts w:ascii="Sakkal Majalla" w:hAnsi="Sakkal Majalla" w:cs="Sakkal Majalla"/>
          <w:sz w:val="28"/>
          <w:szCs w:val="28"/>
          <w:lang w:bidi="ps-AF"/>
        </w:rPr>
        <w:t>3</w:t>
      </w:r>
      <w:r w:rsidRPr="00745B22">
        <w:rPr>
          <w:rFonts w:ascii="Sakkal Majalla" w:hAnsi="Sakkal Majalla" w:cs="Sakkal Majalla" w:hint="cs"/>
          <w:sz w:val="32"/>
          <w:szCs w:val="32"/>
          <w:rtl/>
          <w:lang w:bidi="ps-AF"/>
        </w:rPr>
        <w:t xml:space="preserve">  پیږندنه</w:t>
      </w:r>
      <w:proofErr w:type="gramEnd"/>
      <w:r w:rsidRPr="003A47D5">
        <w:rPr>
          <w:rFonts w:ascii="Sakkal Majalla" w:hAnsi="Sakkal Majalla" w:cs="Sakkal Majalla"/>
          <w:sz w:val="28"/>
          <w:szCs w:val="28"/>
          <w:lang w:bidi="ps-AF"/>
        </w:rPr>
        <w:t xml:space="preserve"> </w:t>
      </w:r>
      <w:bookmarkStart w:id="217" w:name="_Toc50202818"/>
      <w:bookmarkStart w:id="218" w:name="_Toc50256040"/>
      <w:bookmarkStart w:id="219" w:name="_Toc50256180"/>
      <w:bookmarkStart w:id="220" w:name="_Toc50257145"/>
      <w:bookmarkStart w:id="221" w:name="_Toc50536819"/>
      <w:bookmarkStart w:id="222" w:name="_Toc50539492"/>
      <w:bookmarkStart w:id="223" w:name="_Toc51467710"/>
      <w:bookmarkStart w:id="224" w:name="_Toc51468583"/>
      <w:bookmarkStart w:id="225" w:name="_Toc51470927"/>
      <w:bookmarkStart w:id="226" w:name="_Toc52106007"/>
      <w:r w:rsidRPr="003A47D5">
        <w:rPr>
          <w:rtl/>
        </w:rPr>
        <w:t xml:space="preserve"> </w:t>
      </w:r>
    </w:p>
    <w:p w:rsidR="007600AD" w:rsidRPr="003A47D5" w:rsidRDefault="007600AD" w:rsidP="007600AD">
      <w:pPr>
        <w:spacing w:line="276" w:lineRule="auto"/>
        <w:ind w:right="0" w:firstLine="0"/>
        <w:outlineLvl w:val="2"/>
        <w:rPr>
          <w:rFonts w:ascii="Sakkal Majalla" w:hAnsi="Sakkal Majalla" w:cs="Sakkal Majalla"/>
          <w:sz w:val="28"/>
          <w:szCs w:val="24"/>
          <w:lang w:bidi="ps-AF"/>
        </w:rPr>
      </w:pPr>
      <w:r>
        <w:rPr>
          <w:rtl/>
        </w:rPr>
        <w:t>د ویب پراساس د ټولګي</w:t>
      </w:r>
      <w:r>
        <w:rPr>
          <w:rFonts w:hint="cs"/>
          <w:rtl/>
          <w:lang w:bidi="ps-AF"/>
        </w:rPr>
        <w:t xml:space="preserve"> اړونده</w:t>
      </w:r>
      <w:r>
        <w:rPr>
          <w:rtl/>
        </w:rPr>
        <w:t xml:space="preserve"> وسیلو اختراع سره د آن</w:t>
      </w:r>
      <w:r>
        <w:rPr>
          <w:rFonts w:hint="cs"/>
          <w:rtl/>
          <w:lang w:bidi="ps-AF"/>
        </w:rPr>
        <w:t>لای</w:t>
      </w:r>
      <w:r w:rsidRPr="00C43714">
        <w:rPr>
          <w:rtl/>
        </w:rPr>
        <w:t>ن</w:t>
      </w:r>
      <w:r>
        <w:rPr>
          <w:rtl/>
        </w:rPr>
        <w:t xml:space="preserve"> ټیکنالوژیو </w:t>
      </w:r>
      <w:r>
        <w:rPr>
          <w:rFonts w:hint="cs"/>
          <w:rtl/>
          <w:lang w:bidi="ps-AF"/>
        </w:rPr>
        <w:t>د</w:t>
      </w:r>
      <w:r>
        <w:rPr>
          <w:rtl/>
        </w:rPr>
        <w:t>کارولو څرنګوالي په اړه د نوي امکاناتو لکه د ګډې زده کړې لپاره د ټولنیزو شبکو</w:t>
      </w:r>
      <w:r>
        <w:rPr>
          <w:rFonts w:hint="cs"/>
          <w:rtl/>
          <w:lang w:bidi="ps-AF"/>
        </w:rPr>
        <w:t xml:space="preserve"> او</w:t>
      </w:r>
      <w:r>
        <w:rPr>
          <w:rtl/>
        </w:rPr>
        <w:t xml:space="preserve"> سایټونو څیړونکو تر</w:t>
      </w:r>
      <w:r>
        <w:rPr>
          <w:rFonts w:hint="cs"/>
          <w:rtl/>
          <w:lang w:bidi="ps-AF"/>
        </w:rPr>
        <w:t>لا</w:t>
      </w:r>
      <w:r>
        <w:rPr>
          <w:rtl/>
        </w:rPr>
        <w:t>س</w:t>
      </w:r>
      <w:r>
        <w:rPr>
          <w:rFonts w:hint="cs"/>
          <w:rtl/>
          <w:lang w:bidi="ps-AF"/>
        </w:rPr>
        <w:t>ه کول</w:t>
      </w:r>
      <w:r>
        <w:rPr>
          <w:rtl/>
        </w:rPr>
        <w:t xml:space="preserve"> ترټولو غوره </w:t>
      </w:r>
      <w:r>
        <w:rPr>
          <w:rFonts w:hint="cs"/>
          <w:rtl/>
          <w:lang w:bidi="ps-AF"/>
        </w:rPr>
        <w:t xml:space="preserve">او </w:t>
      </w:r>
      <w:r>
        <w:rPr>
          <w:rtl/>
        </w:rPr>
        <w:t>ممکنه ال</w:t>
      </w:r>
      <w:r>
        <w:rPr>
          <w:rFonts w:hint="cs"/>
          <w:rtl/>
          <w:lang w:bidi="ps-AF"/>
        </w:rPr>
        <w:t>و</w:t>
      </w:r>
      <w:r>
        <w:rPr>
          <w:rtl/>
        </w:rPr>
        <w:t xml:space="preserve"> </w:t>
      </w:r>
      <w:r>
        <w:rPr>
          <w:rFonts w:hint="cs"/>
          <w:rtl/>
          <w:lang w:bidi="ps-AF"/>
        </w:rPr>
        <w:t xml:space="preserve"> باندي</w:t>
      </w:r>
      <w:r>
        <w:rPr>
          <w:rtl/>
        </w:rPr>
        <w:t xml:space="preserve"> پانګوونه </w:t>
      </w:r>
      <w:r>
        <w:rPr>
          <w:rFonts w:hint="cs"/>
          <w:rtl/>
          <w:lang w:bidi="ps-AF"/>
        </w:rPr>
        <w:t>کول چي</w:t>
      </w:r>
      <w:r>
        <w:t xml:space="preserve"> </w:t>
      </w:r>
      <w:r>
        <w:rPr>
          <w:rtl/>
        </w:rPr>
        <w:t xml:space="preserve">ډیر مطالعات د ټولنیزو شبکو </w:t>
      </w:r>
      <w:r>
        <w:rPr>
          <w:rFonts w:hint="cs"/>
          <w:rtl/>
          <w:lang w:bidi="ps-AF"/>
        </w:rPr>
        <w:t xml:space="preserve">په </w:t>
      </w:r>
      <w:r>
        <w:rPr>
          <w:rtl/>
        </w:rPr>
        <w:t>سایټونو لکه فیسبوک او ټویټر کارولو برخو کې ترسره کیږي. د ښوونې او روزنې وسیلې په توګه یو بل پورته او راتلونکی ټولنیز شبک</w:t>
      </w:r>
      <w:r>
        <w:rPr>
          <w:rFonts w:hint="cs"/>
          <w:rtl/>
          <w:lang w:bidi="ps-AF"/>
        </w:rPr>
        <w:t xml:space="preserve">و </w:t>
      </w:r>
      <w:r>
        <w:rPr>
          <w:rtl/>
        </w:rPr>
        <w:t xml:space="preserve">په ځانګړي ډول </w:t>
      </w:r>
      <w:proofErr w:type="spellStart"/>
      <w:r w:rsidRPr="005D3BAA">
        <w:rPr>
          <w:b w:val="0"/>
          <w:bCs/>
        </w:rPr>
        <w:t>Edmodo</w:t>
      </w:r>
      <w:proofErr w:type="spellEnd"/>
      <w:r>
        <w:rPr>
          <w:rtl/>
        </w:rPr>
        <w:t xml:space="preserve"> ده. دلته به موږ د ټولنیزې شبکې سایټونو</w:t>
      </w:r>
      <w:r>
        <w:t xml:space="preserve"> </w:t>
      </w:r>
      <w:r>
        <w:rPr>
          <w:rtl/>
        </w:rPr>
        <w:t>او د نورو</w:t>
      </w:r>
      <w:r w:rsidRPr="00C43714">
        <w:rPr>
          <w:b w:val="0"/>
          <w:bCs/>
        </w:rPr>
        <w:t xml:space="preserve"> SNS</w:t>
      </w:r>
      <w:r>
        <w:t xml:space="preserve"> </w:t>
      </w:r>
      <w:r>
        <w:rPr>
          <w:rtl/>
        </w:rPr>
        <w:t xml:space="preserve">په پرتله د </w:t>
      </w:r>
      <w:r>
        <w:t xml:space="preserve"> </w:t>
      </w:r>
      <w:proofErr w:type="spellStart"/>
      <w:r w:rsidRPr="00CB2D55">
        <w:rPr>
          <w:b w:val="0"/>
          <w:bCs/>
        </w:rPr>
        <w:t>Edmodo</w:t>
      </w:r>
      <w:proofErr w:type="spellEnd"/>
      <w:r>
        <w:rPr>
          <w:rtl/>
        </w:rPr>
        <w:t>ګټې</w:t>
      </w:r>
      <w:r>
        <w:rPr>
          <w:rFonts w:hint="cs"/>
          <w:rtl/>
          <w:lang w:bidi="ps-AF"/>
        </w:rPr>
        <w:t xml:space="preserve"> بیان کړو</w:t>
      </w:r>
      <w:r>
        <w:rPr>
          <w:rtl/>
        </w:rPr>
        <w:t xml:space="preserve">. </w:t>
      </w:r>
      <w:proofErr w:type="spellStart"/>
      <w:r w:rsidRPr="00CB2D55">
        <w:rPr>
          <w:b w:val="0"/>
          <w:bCs/>
        </w:rPr>
        <w:t>Edmodo</w:t>
      </w:r>
      <w:proofErr w:type="spellEnd"/>
      <w:r>
        <w:rPr>
          <w:rtl/>
        </w:rPr>
        <w:t xml:space="preserve"> یو وړیا او خوندي</w:t>
      </w:r>
      <w:r>
        <w:t xml:space="preserve"> </w:t>
      </w:r>
      <w:r>
        <w:rPr>
          <w:rFonts w:hint="cs"/>
          <w:rtl/>
          <w:lang w:bidi="ps-AF"/>
        </w:rPr>
        <w:t>د</w:t>
      </w:r>
      <w:r>
        <w:rPr>
          <w:rtl/>
        </w:rPr>
        <w:t xml:space="preserve"> زده کړې پلیټ فارم دی چې د جف او ‘هارا او نیک بورګ لخوا په 8002 کې د ښوونکو ، زده کونکو ، والدینو ، ښوونځیو او ولسوالیو لپاره ډیزاین شوی و ، او په</w:t>
      </w:r>
      <w:r>
        <w:t xml:space="preserve"> </w:t>
      </w:r>
      <w:hyperlink r:id="rId26" w:history="1">
        <w:r w:rsidRPr="00B050C8">
          <w:rPr>
            <w:rStyle w:val="Hyperlink"/>
          </w:rPr>
          <w:t>www.edmodo.com</w:t>
        </w:r>
      </w:hyperlink>
      <w:r>
        <w:t xml:space="preserve"> </w:t>
      </w:r>
      <w:r>
        <w:rPr>
          <w:rtl/>
        </w:rPr>
        <w:t>کې شتون لري</w:t>
      </w:r>
      <w:r>
        <w:rPr>
          <w:rFonts w:hint="cs"/>
          <w:rtl/>
          <w:lang w:bidi="ps-AF"/>
        </w:rPr>
        <w:t xml:space="preserve"> </w:t>
      </w:r>
      <w:r>
        <w:rPr>
          <w:rtl/>
        </w:rPr>
        <w:t>دا ویب پا</w:t>
      </w:r>
      <w:r>
        <w:rPr>
          <w:rFonts w:hint="cs"/>
          <w:rtl/>
          <w:lang w:bidi="ps-AF"/>
        </w:rPr>
        <w:t>ڼ</w:t>
      </w:r>
      <w:r>
        <w:rPr>
          <w:rtl/>
        </w:rPr>
        <w:t>ه فیسبوک ته ورته ښکاري ،</w:t>
      </w:r>
      <w:r>
        <w:rPr>
          <w:rFonts w:hint="cs"/>
          <w:rtl/>
          <w:lang w:bidi="ps-AF"/>
        </w:rPr>
        <w:t xml:space="preserve"> خو </w:t>
      </w:r>
      <w:r>
        <w:rPr>
          <w:rtl/>
        </w:rPr>
        <w:t>ډیر</w:t>
      </w:r>
      <w:r>
        <w:rPr>
          <w:rFonts w:hint="cs"/>
          <w:rtl/>
          <w:lang w:bidi="ps-AF"/>
        </w:rPr>
        <w:t xml:space="preserve">ه </w:t>
      </w:r>
      <w:r>
        <w:rPr>
          <w:rtl/>
        </w:rPr>
        <w:t xml:space="preserve"> شخصي او خوندي ده ځکه چې دا ښوونکو ته اجازه ورکوي چې حسابونه اداره کړئ</w:t>
      </w:r>
      <w:r>
        <w:rPr>
          <w:rFonts w:hint="cs"/>
          <w:rtl/>
          <w:lang w:bidi="ps-AF"/>
        </w:rPr>
        <w:t>،</w:t>
      </w:r>
      <w:r>
        <w:rPr>
          <w:rtl/>
        </w:rPr>
        <w:t xml:space="preserve"> او یوازې د دوی</w:t>
      </w:r>
      <w:r>
        <w:rPr>
          <w:rFonts w:hint="cs"/>
          <w:rtl/>
          <w:lang w:bidi="ps-AF"/>
        </w:rPr>
        <w:t xml:space="preserve"> او</w:t>
      </w:r>
      <w:r>
        <w:rPr>
          <w:rtl/>
        </w:rPr>
        <w:t xml:space="preserve"> </w:t>
      </w:r>
      <w:r>
        <w:rPr>
          <w:rFonts w:hint="cs"/>
          <w:rtl/>
          <w:lang w:bidi="ps-AF"/>
        </w:rPr>
        <w:t>د</w:t>
      </w:r>
      <w:r>
        <w:rPr>
          <w:rtl/>
        </w:rPr>
        <w:t>زده کونکو لپاره ، څوک چې د ګروپ کوډ تر</w:t>
      </w:r>
      <w:r>
        <w:rPr>
          <w:rFonts w:hint="cs"/>
          <w:rtl/>
          <w:lang w:bidi="ps-AF"/>
        </w:rPr>
        <w:t>لا</w:t>
      </w:r>
      <w:r>
        <w:rPr>
          <w:rtl/>
        </w:rPr>
        <w:t>سه ک</w:t>
      </w:r>
      <w:r>
        <w:rPr>
          <w:rFonts w:hint="cs"/>
          <w:rtl/>
          <w:lang w:bidi="ps-AF"/>
        </w:rPr>
        <w:t>ړي</w:t>
      </w:r>
      <w:r>
        <w:rPr>
          <w:rtl/>
        </w:rPr>
        <w:t xml:space="preserve"> او په ګروپ کې نوم لیکنه کوي ، کولی شي </w:t>
      </w:r>
      <w:r>
        <w:rPr>
          <w:rFonts w:hint="cs"/>
          <w:rtl/>
          <w:lang w:bidi="ps-AF"/>
        </w:rPr>
        <w:t>لا</w:t>
      </w:r>
      <w:r>
        <w:rPr>
          <w:rtl/>
        </w:rPr>
        <w:t xml:space="preserve">سرسی ولري او یوځای شي </w:t>
      </w:r>
      <w:r>
        <w:rPr>
          <w:rFonts w:hint="cs"/>
          <w:rtl/>
          <w:lang w:bidi="ps-AF"/>
        </w:rPr>
        <w:t>بیله دي</w:t>
      </w:r>
      <w:r>
        <w:rPr>
          <w:rtl/>
        </w:rPr>
        <w:t xml:space="preserve"> هیڅ څوک نشي کولی پدې ګروپ کې برخه واخلي یا جاسوسي وکړي</w:t>
      </w:r>
      <w:r>
        <w:rPr>
          <w:rFonts w:hint="cs"/>
          <w:rtl/>
          <w:lang w:bidi="ps-AF"/>
        </w:rPr>
        <w:t xml:space="preserve"> د</w:t>
      </w:r>
      <w:r>
        <w:rPr>
          <w:rtl/>
        </w:rPr>
        <w:t xml:space="preserve">ا سایټ د ښوونکو او زده کونکو لپاره په مجازی ټولګي کې د اړیکې او همکارۍ لپاره یوه اسانه </w:t>
      </w:r>
      <w:r>
        <w:rPr>
          <w:rFonts w:hint="cs"/>
          <w:rtl/>
          <w:lang w:bidi="ps-AF"/>
        </w:rPr>
        <w:t>لار</w:t>
      </w:r>
      <w:r>
        <w:rPr>
          <w:rtl/>
        </w:rPr>
        <w:t xml:space="preserve"> </w:t>
      </w:r>
      <w:r>
        <w:rPr>
          <w:rFonts w:hint="cs"/>
          <w:rtl/>
          <w:lang w:bidi="ps-AF"/>
        </w:rPr>
        <w:t>رامنځته</w:t>
      </w:r>
      <w:r>
        <w:rPr>
          <w:rtl/>
        </w:rPr>
        <w:t xml:space="preserve"> کوي. بورګ او اوهارا </w:t>
      </w:r>
      <w:r>
        <w:rPr>
          <w:rFonts w:hint="cs"/>
          <w:rtl/>
          <w:lang w:bidi="ps-AF"/>
        </w:rPr>
        <w:t xml:space="preserve"> </w:t>
      </w:r>
      <w:r>
        <w:rPr>
          <w:rtl/>
        </w:rPr>
        <w:t xml:space="preserve">پدې باور وو چې ټولنیز شبکه </w:t>
      </w:r>
      <w:r>
        <w:rPr>
          <w:rFonts w:hint="cs"/>
          <w:rtl/>
          <w:lang w:bidi="ps-AF"/>
        </w:rPr>
        <w:t>کولاي سي</w:t>
      </w:r>
      <w:r>
        <w:rPr>
          <w:rtl/>
        </w:rPr>
        <w:t xml:space="preserve"> د زده کونکو اړتیاو پرځای ، </w:t>
      </w:r>
      <w:r>
        <w:rPr>
          <w:rFonts w:hint="cs"/>
          <w:rtl/>
          <w:lang w:bidi="ps-AF"/>
        </w:rPr>
        <w:t xml:space="preserve"> او پر هغوي</w:t>
      </w:r>
      <w:r>
        <w:rPr>
          <w:rtl/>
        </w:rPr>
        <w:t xml:space="preserve"> ژوره اغیزه وکړي چې څنګه زده کونکي په نړۍ کې همکاري او زده کړه </w:t>
      </w:r>
      <w:r>
        <w:rPr>
          <w:rFonts w:hint="cs"/>
          <w:rtl/>
          <w:lang w:bidi="ps-AF"/>
        </w:rPr>
        <w:t xml:space="preserve"> وکړي</w:t>
      </w:r>
      <w:r>
        <w:rPr>
          <w:rtl/>
        </w:rPr>
        <w:t xml:space="preserve"> </w:t>
      </w:r>
      <w:r>
        <w:rPr>
          <w:rFonts w:hint="cs"/>
          <w:rtl/>
          <w:lang w:bidi="ps-AF"/>
        </w:rPr>
        <w:t xml:space="preserve">. </w:t>
      </w:r>
      <w:r>
        <w:rPr>
          <w:rtl/>
        </w:rPr>
        <w:t xml:space="preserve">ښوونکو دا یادونه کړې چی </w:t>
      </w:r>
      <w:proofErr w:type="spellStart"/>
      <w:r w:rsidRPr="005B4664">
        <w:rPr>
          <w:b w:val="0"/>
          <w:bCs/>
        </w:rPr>
        <w:t>Edmodo</w:t>
      </w:r>
      <w:proofErr w:type="spellEnd"/>
      <w:r>
        <w:rPr>
          <w:rtl/>
        </w:rPr>
        <w:t xml:space="preserve"> حتی</w:t>
      </w:r>
      <w:r>
        <w:t xml:space="preserve"> </w:t>
      </w:r>
      <w:r>
        <w:rPr>
          <w:rFonts w:hint="cs"/>
          <w:rtl/>
          <w:lang w:bidi="ps-AF"/>
        </w:rPr>
        <w:t>کولاي سي</w:t>
      </w:r>
      <w:r>
        <w:rPr>
          <w:rtl/>
        </w:rPr>
        <w:t xml:space="preserve"> د زده کونکو تر مینځ اړیکې قوي کړي ، او د ټولګي </w:t>
      </w:r>
      <w:r>
        <w:rPr>
          <w:rFonts w:hint="cs"/>
          <w:rtl/>
          <w:lang w:bidi="ps-AF"/>
        </w:rPr>
        <w:t>او د ټولني د پیاوړتیا لامل سي. چي</w:t>
      </w:r>
      <w:r>
        <w:t xml:space="preserve"> </w:t>
      </w:r>
      <w:r>
        <w:rPr>
          <w:rtl/>
        </w:rPr>
        <w:t>زده کونکي هم کولی شي مینځپانګې شریک کړي ، د کور</w:t>
      </w:r>
      <w:r>
        <w:rPr>
          <w:rFonts w:hint="cs"/>
          <w:rtl/>
          <w:lang w:bidi="ps-AF"/>
        </w:rPr>
        <w:t>ني</w:t>
      </w:r>
      <w:r>
        <w:rPr>
          <w:rtl/>
        </w:rPr>
        <w:t xml:space="preserve"> دندې او ازموینې وسپاري ، د دوی ښوونکو څخه فیډبیک ترالسه کړي ، نوټونه او اخطارونه واخلي ، او په ټاکنو کې رایې ورکړي. له همدې امله </w:t>
      </w:r>
      <w:proofErr w:type="spellStart"/>
      <w:r w:rsidRPr="005B4664">
        <w:rPr>
          <w:b w:val="0"/>
          <w:bCs/>
        </w:rPr>
        <w:t>Edmodo</w:t>
      </w:r>
      <w:proofErr w:type="spellEnd"/>
      <w:r>
        <w:rPr>
          <w:rtl/>
        </w:rPr>
        <w:t xml:space="preserve"> د زده کړې مدیریت په توګه ګ</w:t>
      </w:r>
      <w:r>
        <w:rPr>
          <w:rFonts w:hint="cs"/>
          <w:rtl/>
          <w:lang w:bidi="ps-AF"/>
        </w:rPr>
        <w:t>ن</w:t>
      </w:r>
      <w:r>
        <w:rPr>
          <w:rtl/>
        </w:rPr>
        <w:t>ل کیدی شي</w:t>
      </w:r>
      <w:r>
        <w:t xml:space="preserve"> . </w:t>
      </w:r>
      <w:r>
        <w:rPr>
          <w:rtl/>
        </w:rPr>
        <w:t xml:space="preserve">په 2011 کال کې د امریکا د ښوونځي </w:t>
      </w:r>
      <w:r>
        <w:rPr>
          <w:rFonts w:hint="cs"/>
          <w:rtl/>
          <w:lang w:bidi="ps-AF"/>
        </w:rPr>
        <w:t>د</w:t>
      </w:r>
      <w:r>
        <w:rPr>
          <w:rtl/>
        </w:rPr>
        <w:t xml:space="preserve">کتابتونونو </w:t>
      </w:r>
      <w:r>
        <w:rPr>
          <w:rFonts w:hint="cs"/>
          <w:rtl/>
          <w:lang w:bidi="ps-AF"/>
        </w:rPr>
        <w:t>د</w:t>
      </w:r>
      <w:r>
        <w:rPr>
          <w:rtl/>
        </w:rPr>
        <w:t>اتحادیې لخوا د غوره</w:t>
      </w:r>
      <w:r>
        <w:rPr>
          <w:rFonts w:hint="cs"/>
          <w:rtl/>
          <w:lang w:bidi="ps-AF"/>
        </w:rPr>
        <w:t xml:space="preserve"> </w:t>
      </w:r>
      <w:r>
        <w:rPr>
          <w:lang w:bidi="ps-AF"/>
        </w:rPr>
        <w:t xml:space="preserve"> </w:t>
      </w:r>
      <w:r w:rsidRPr="005B4664">
        <w:rPr>
          <w:b w:val="0"/>
          <w:bCs/>
          <w:lang w:bidi="ps-AF"/>
        </w:rPr>
        <w:t>25</w:t>
      </w:r>
      <w:r>
        <w:rPr>
          <w:rtl/>
        </w:rPr>
        <w:t>ویب پا</w:t>
      </w:r>
      <w:r>
        <w:rPr>
          <w:rFonts w:hint="cs"/>
          <w:rtl/>
          <w:lang w:bidi="ps-AF"/>
        </w:rPr>
        <w:t xml:space="preserve">ني </w:t>
      </w:r>
      <w:r>
        <w:rPr>
          <w:rtl/>
        </w:rPr>
        <w:t>په توګه وپیژندل شو</w:t>
      </w:r>
      <w:r>
        <w:rPr>
          <w:rFonts w:hint="cs"/>
          <w:rtl/>
          <w:lang w:bidi="ps-AF"/>
        </w:rPr>
        <w:t>ه</w:t>
      </w:r>
      <w:r>
        <w:rPr>
          <w:rtl/>
        </w:rPr>
        <w:t xml:space="preserve"> </w:t>
      </w:r>
      <w:r w:rsidRPr="004A0BC0">
        <w:rPr>
          <w:rFonts w:hint="cs"/>
          <w:b w:val="0"/>
          <w:bCs/>
          <w:rtl/>
          <w:lang w:bidi="ps-AF"/>
        </w:rPr>
        <w:t xml:space="preserve">. </w:t>
      </w:r>
      <w:proofErr w:type="spellStart"/>
      <w:proofErr w:type="gramStart"/>
      <w:r w:rsidRPr="004A0BC0">
        <w:rPr>
          <w:b w:val="0"/>
          <w:bCs/>
        </w:rPr>
        <w:t>Edmodo</w:t>
      </w:r>
      <w:proofErr w:type="spellEnd"/>
      <w:r>
        <w:rPr>
          <w:rtl/>
        </w:rPr>
        <w:t xml:space="preserve"> د 6،5 ملیون څخه ډیر کاروونکي لري</w:t>
      </w:r>
      <w:r>
        <w:t>.</w:t>
      </w:r>
      <w:proofErr w:type="gramEnd"/>
      <w:r>
        <w:rPr>
          <w:rtl/>
        </w:rPr>
        <w:t xml:space="preserve"> (2011</w:t>
      </w:r>
      <w:r w:rsidRPr="005B4664">
        <w:rPr>
          <w:b w:val="0"/>
          <w:bCs/>
        </w:rPr>
        <w:t>(</w:t>
      </w:r>
      <w:proofErr w:type="spellStart"/>
      <w:r w:rsidRPr="005B4664">
        <w:rPr>
          <w:b w:val="0"/>
          <w:bCs/>
        </w:rPr>
        <w:t>Flanigan</w:t>
      </w:r>
      <w:proofErr w:type="spellEnd"/>
      <w:r w:rsidRPr="005B4664">
        <w:rPr>
          <w:b w:val="0"/>
          <w:bCs/>
        </w:rPr>
        <w:t>.</w:t>
      </w:r>
    </w:p>
    <w:bookmarkEnd w:id="217"/>
    <w:bookmarkEnd w:id="218"/>
    <w:bookmarkEnd w:id="219"/>
    <w:bookmarkEnd w:id="220"/>
    <w:bookmarkEnd w:id="221"/>
    <w:bookmarkEnd w:id="222"/>
    <w:bookmarkEnd w:id="223"/>
    <w:bookmarkEnd w:id="224"/>
    <w:bookmarkEnd w:id="225"/>
    <w:bookmarkEnd w:id="226"/>
    <w:p w:rsidR="007600AD" w:rsidRPr="005B4664" w:rsidRDefault="007600AD" w:rsidP="007600AD">
      <w:pPr>
        <w:spacing w:line="276" w:lineRule="auto"/>
        <w:ind w:right="0"/>
        <w:rPr>
          <w:sz w:val="28"/>
          <w:szCs w:val="28"/>
        </w:rPr>
      </w:pPr>
      <w:r>
        <w:rPr>
          <w:sz w:val="28"/>
          <w:szCs w:val="28"/>
          <w:rtl/>
        </w:rPr>
        <w:t xml:space="preserve">ټولنیز شبکه  او </w:t>
      </w:r>
      <w:r>
        <w:rPr>
          <w:rFonts w:hint="cs"/>
          <w:sz w:val="28"/>
          <w:szCs w:val="28"/>
          <w:rtl/>
          <w:lang w:bidi="ps-AF"/>
        </w:rPr>
        <w:t>زده کړه</w:t>
      </w:r>
      <w:r w:rsidRPr="005B4664">
        <w:rPr>
          <w:sz w:val="28"/>
          <w:szCs w:val="28"/>
          <w:rtl/>
        </w:rPr>
        <w:t xml:space="preserve"> </w:t>
      </w:r>
    </w:p>
    <w:p w:rsidR="007600AD" w:rsidRDefault="007600AD" w:rsidP="007600AD">
      <w:pPr>
        <w:spacing w:line="276" w:lineRule="auto"/>
        <w:ind w:right="0"/>
        <w:rPr>
          <w:rFonts w:cs="Times New Roman"/>
          <w:rtl/>
          <w:lang w:bidi="ps-AF"/>
        </w:rPr>
      </w:pPr>
      <w:r>
        <w:rPr>
          <w:rtl/>
        </w:rPr>
        <w:t>په تیرو لسیزو کې د نوي اختراعاتو سره د ویب میشته زده کړې ټیکنالوژیو کارول په ډراماتیک ډول وده کړې</w:t>
      </w:r>
      <w:r>
        <w:rPr>
          <w:rFonts w:hint="cs"/>
          <w:rtl/>
          <w:lang w:bidi="ps-AF"/>
        </w:rPr>
        <w:t>.</w:t>
      </w:r>
      <w:r>
        <w:t xml:space="preserve"> </w:t>
      </w:r>
      <w:r>
        <w:rPr>
          <w:rtl/>
        </w:rPr>
        <w:t>فرصتونه  د زده کونکو لپاره چې د کمپیوټر مینځپانګې په کارولو سره د دوی پروفیسرانو سره متقابل عمل وکړي د مخابراتو ټیکنالوژي</w:t>
      </w:r>
      <w:r>
        <w:t xml:space="preserve"> </w:t>
      </w:r>
      <w:r>
        <w:rPr>
          <w:rtl/>
        </w:rPr>
        <w:t>آن</w:t>
      </w:r>
      <w:r>
        <w:rPr>
          <w:rFonts w:hint="cs"/>
          <w:rtl/>
          <w:lang w:bidi="ps-AF"/>
        </w:rPr>
        <w:t>لا</w:t>
      </w:r>
      <w:r>
        <w:rPr>
          <w:rtl/>
        </w:rPr>
        <w:t>ین ټولنې د خلکو لپاره ډیر</w:t>
      </w:r>
      <w:r>
        <w:rPr>
          <w:rFonts w:hint="cs"/>
          <w:rtl/>
          <w:lang w:bidi="ps-AF"/>
        </w:rPr>
        <w:t xml:space="preserve"> </w:t>
      </w:r>
      <w:r>
        <w:rPr>
          <w:rtl/>
        </w:rPr>
        <w:t xml:space="preserve">اختیارونه چمتو کوي ترڅو د هرچا سره اړیکه </w:t>
      </w:r>
      <w:r>
        <w:rPr>
          <w:rFonts w:hint="cs"/>
          <w:rtl/>
          <w:lang w:bidi="ps-AF"/>
        </w:rPr>
        <w:t>ټینګه</w:t>
      </w:r>
      <w:r>
        <w:rPr>
          <w:rtl/>
        </w:rPr>
        <w:t xml:space="preserve"> کړي ، په ځانګړي توګه هغه چې ګډې ګټې ، ارزښتونه ، باورونه شریکوي</w:t>
      </w:r>
      <w:r>
        <w:t xml:space="preserve"> </w:t>
      </w:r>
      <w:r>
        <w:rPr>
          <w:rtl/>
        </w:rPr>
        <w:t>د ټولنیزو شبکو سایټونه لکه فیسبوک او مای سپیس په دې وروستیو کې په تعلیمي ټولنه کې بحث شوی</w:t>
      </w:r>
      <w:r>
        <w:rPr>
          <w:rFonts w:hint="cs"/>
          <w:rtl/>
          <w:lang w:bidi="ps-AF"/>
        </w:rPr>
        <w:t>.</w:t>
      </w:r>
    </w:p>
    <w:p w:rsidR="007600AD" w:rsidRDefault="007600AD" w:rsidP="007600AD">
      <w:pPr>
        <w:spacing w:line="276" w:lineRule="auto"/>
        <w:ind w:right="0"/>
        <w:rPr>
          <w:rFonts w:ascii="Sakkal Majalla" w:hAnsi="Sakkal Majalla" w:cs="Sakkal Majalla"/>
          <w:szCs w:val="20"/>
          <w:rtl/>
          <w:lang w:bidi="ps-AF"/>
        </w:rPr>
      </w:pPr>
      <w:r>
        <w:rPr>
          <w:rtl/>
        </w:rPr>
        <w:t>پداسې حال کې چې په فېسبوک کې برخه اخیستل ټولنه په پراخه کچه د کالج کیمپسونو کې وده کړې په آن</w:t>
      </w:r>
      <w:r>
        <w:rPr>
          <w:rFonts w:hint="cs"/>
          <w:rtl/>
          <w:lang w:bidi="ps-AF"/>
        </w:rPr>
        <w:t>لا</w:t>
      </w:r>
      <w:r>
        <w:rPr>
          <w:rtl/>
        </w:rPr>
        <w:t xml:space="preserve">ین ټولنیزې شبکې د ټولنیزو اړیکو پر بنسټ د پوهې جوړولو </w:t>
      </w:r>
      <w:r>
        <w:rPr>
          <w:rFonts w:hint="cs"/>
          <w:rtl/>
          <w:lang w:bidi="ps-AF"/>
        </w:rPr>
        <w:t xml:space="preserve">دا ډول </w:t>
      </w:r>
      <w:r>
        <w:rPr>
          <w:rtl/>
        </w:rPr>
        <w:t xml:space="preserve">ټولګي د زده کونکو سره مرسته کوي ترڅو د دوی ښوونکو سره اړیکه کې پاتې شي ، پداسې حال کې چې ښوونکي او تعلیمي ادارې نوي دي د دوی د پوهې او زده کړې میتودونه او همدارنګه </w:t>
      </w:r>
      <w:r>
        <w:t xml:space="preserve"> </w:t>
      </w:r>
      <w:r>
        <w:rPr>
          <w:rFonts w:hint="cs"/>
          <w:rtl/>
          <w:lang w:bidi="ps-AF"/>
        </w:rPr>
        <w:t>ټ</w:t>
      </w:r>
      <w:r>
        <w:rPr>
          <w:rtl/>
        </w:rPr>
        <w:t xml:space="preserve">ولنیز شبکه کولی شي هغه زده کونکي </w:t>
      </w:r>
      <w:r>
        <w:rPr>
          <w:rFonts w:hint="cs"/>
          <w:rtl/>
          <w:lang w:bidi="ps-AF"/>
        </w:rPr>
        <w:t xml:space="preserve">ته </w:t>
      </w:r>
      <w:r>
        <w:rPr>
          <w:rtl/>
        </w:rPr>
        <w:t>ګټه وکړي چې شرم</w:t>
      </w:r>
      <w:r>
        <w:rPr>
          <w:rFonts w:hint="cs"/>
          <w:rtl/>
          <w:lang w:bidi="ps-AF"/>
        </w:rPr>
        <w:t>یږي یا نسي کولاي په</w:t>
      </w:r>
      <w:r>
        <w:rPr>
          <w:rtl/>
        </w:rPr>
        <w:t xml:space="preserve"> ټولګي کې برخه  </w:t>
      </w:r>
      <w:r>
        <w:rPr>
          <w:rFonts w:hint="cs"/>
          <w:rtl/>
          <w:lang w:bidi="ps-AF"/>
        </w:rPr>
        <w:t>و</w:t>
      </w:r>
      <w:r>
        <w:rPr>
          <w:rtl/>
        </w:rPr>
        <w:t>اخلي کولی شي د خپلو ښوونکو او ټولګیوال سره اړیکه ونیسي</w:t>
      </w:r>
      <w:r w:rsidRPr="00077E51">
        <w:rPr>
          <w:sz w:val="28"/>
          <w:szCs w:val="28"/>
          <w:rtl/>
        </w:rPr>
        <w:t xml:space="preserve"> </w:t>
      </w:r>
      <w:r w:rsidRPr="00077E51">
        <w:rPr>
          <w:rFonts w:ascii="Sakkal Majalla" w:hAnsi="Sakkal Majalla" w:cs="Sakkal Majalla"/>
          <w:sz w:val="28"/>
          <w:szCs w:val="28"/>
          <w:lang w:bidi="ps-AF"/>
        </w:rPr>
        <w:fldChar w:fldCharType="begin" w:fldLock="1"/>
      </w:r>
      <w:r w:rsidRPr="00077E51">
        <w:rPr>
          <w:rFonts w:ascii="Sakkal Majalla" w:hAnsi="Sakkal Majalla" w:cs="Sakkal Majalla"/>
          <w:sz w:val="28"/>
          <w:szCs w:val="28"/>
          <w:lang w:bidi="ps-AF"/>
        </w:rPr>
        <w:instrText>ADDIN CSL_CITATION {"citationItems":[{"id":"ITEM-1","itemData":{"author":[{"dropping-particle":"","family":"Sheth","given":"Amit P","non-dropping-particle":"","parse-names":false,"suffix":""}],"id":"ITEM-1","issued":{"date-parts":[["0"]]},"title":"IN INFORMATION SYSTEMS : FROM SYSTEM , SYNTAX , STRUCTURE TO SEMANTICS FOCUS ON","type":"article-journal"},"uris":["http://www.mendeley.com/documents/?uuid=8515e2df-4f79-45d0-856f-e5967389d78b"]}],"mendeley":{"formattedCitation":"(Sheth, n.d.)","manualFormatting":"(Sheth, 1999)","plainTextFormattedCitation":"(Sheth, n.d.)","previouslyFormattedCitation":"(Sheth, n.d.)"},"properties":{"noteIndex":0},"schema":"https://github.com/citation-style-language/schema/raw/master/csl-citation.json"}</w:instrText>
      </w:r>
      <w:r w:rsidRPr="00077E51">
        <w:rPr>
          <w:rFonts w:ascii="Sakkal Majalla" w:hAnsi="Sakkal Majalla" w:cs="Sakkal Majalla"/>
          <w:sz w:val="28"/>
          <w:szCs w:val="28"/>
          <w:lang w:bidi="ps-AF"/>
        </w:rPr>
        <w:fldChar w:fldCharType="separate"/>
      </w:r>
      <w:r w:rsidRPr="00077E51">
        <w:rPr>
          <w:rFonts w:ascii="Sakkal Majalla" w:hAnsi="Sakkal Majalla" w:cs="Sakkal Majalla"/>
          <w:b w:val="0"/>
          <w:noProof/>
          <w:sz w:val="28"/>
          <w:szCs w:val="28"/>
          <w:lang w:bidi="ps-AF"/>
        </w:rPr>
        <w:t>(Sheth, 1999)</w:t>
      </w:r>
      <w:r w:rsidRPr="00077E51">
        <w:rPr>
          <w:rFonts w:ascii="Sakkal Majalla" w:hAnsi="Sakkal Majalla" w:cs="Sakkal Majalla"/>
          <w:sz w:val="28"/>
          <w:szCs w:val="28"/>
          <w:lang w:bidi="ps-AF"/>
        </w:rPr>
        <w:fldChar w:fldCharType="end"/>
      </w:r>
    </w:p>
    <w:p w:rsidR="007600AD" w:rsidRDefault="007600AD" w:rsidP="007600AD">
      <w:pPr>
        <w:spacing w:line="276" w:lineRule="auto"/>
        <w:ind w:right="0"/>
        <w:rPr>
          <w:rFonts w:cs="Times New Roman"/>
          <w:rtl/>
          <w:lang w:bidi="ps-AF"/>
        </w:rPr>
      </w:pPr>
      <w:r w:rsidRPr="00580D26">
        <w:rPr>
          <w:sz w:val="28"/>
          <w:szCs w:val="28"/>
          <w:rtl/>
        </w:rPr>
        <w:t>د</w:t>
      </w:r>
      <w:r>
        <w:t xml:space="preserve"> RASE </w:t>
      </w:r>
      <w:r w:rsidRPr="00580D26">
        <w:rPr>
          <w:sz w:val="28"/>
          <w:szCs w:val="28"/>
          <w:rtl/>
        </w:rPr>
        <w:t>روزنې ماډل</w:t>
      </w:r>
    </w:p>
    <w:p w:rsidR="007600AD" w:rsidRDefault="007600AD" w:rsidP="007600AD">
      <w:pPr>
        <w:spacing w:line="276" w:lineRule="auto"/>
        <w:ind w:right="0"/>
        <w:rPr>
          <w:rtl/>
          <w:lang w:bidi="ps-AF"/>
        </w:rPr>
      </w:pPr>
      <w:r>
        <w:rPr>
          <w:rtl/>
        </w:rPr>
        <w:t xml:space="preserve"> د</w:t>
      </w:r>
      <w:r>
        <w:t xml:space="preserve"> </w:t>
      </w:r>
      <w:r w:rsidRPr="00580D26">
        <w:rPr>
          <w:b w:val="0"/>
          <w:bCs/>
        </w:rPr>
        <w:t>RASE</w:t>
      </w:r>
      <w:r>
        <w:t xml:space="preserve"> </w:t>
      </w:r>
      <w:r>
        <w:rPr>
          <w:rtl/>
        </w:rPr>
        <w:t xml:space="preserve">تعلیمي ماډل د ښوونکو </w:t>
      </w:r>
      <w:r>
        <w:rPr>
          <w:rFonts w:hint="cs"/>
          <w:rtl/>
          <w:lang w:bidi="ps-AF"/>
        </w:rPr>
        <w:t>د</w:t>
      </w:r>
      <w:r>
        <w:rPr>
          <w:rtl/>
        </w:rPr>
        <w:t>م</w:t>
      </w:r>
      <w:r>
        <w:rPr>
          <w:rFonts w:hint="cs"/>
          <w:rtl/>
          <w:lang w:bidi="ps-AF"/>
        </w:rPr>
        <w:t>لا</w:t>
      </w:r>
      <w:r>
        <w:rPr>
          <w:rtl/>
        </w:rPr>
        <w:t>تړ لپاره د آن</w:t>
      </w:r>
      <w:r>
        <w:rPr>
          <w:rFonts w:hint="cs"/>
          <w:rtl/>
          <w:lang w:bidi="ps-AF"/>
        </w:rPr>
        <w:t>لا</w:t>
      </w:r>
      <w:r>
        <w:rPr>
          <w:rtl/>
        </w:rPr>
        <w:t>ین زده کړې پلیټ فارمونو لکه م</w:t>
      </w:r>
      <w:r>
        <w:rPr>
          <w:rFonts w:hint="cs"/>
          <w:rtl/>
          <w:lang w:bidi="ps-AF"/>
        </w:rPr>
        <w:t>و</w:t>
      </w:r>
      <w:r>
        <w:rPr>
          <w:rtl/>
        </w:rPr>
        <w:t xml:space="preserve">ډل ، </w:t>
      </w:r>
      <w:r>
        <w:rPr>
          <w:rFonts w:hint="cs"/>
          <w:rtl/>
          <w:lang w:bidi="ps-AF"/>
        </w:rPr>
        <w:t>بلک</w:t>
      </w:r>
      <w:r>
        <w:rPr>
          <w:rtl/>
        </w:rPr>
        <w:t xml:space="preserve"> بورډ ، او داسې نور په </w:t>
      </w:r>
      <w:r>
        <w:rPr>
          <w:rFonts w:hint="cs"/>
          <w:rtl/>
          <w:lang w:bidi="ps-AF"/>
        </w:rPr>
        <w:t>موثر</w:t>
      </w:r>
      <w:r>
        <w:rPr>
          <w:rtl/>
        </w:rPr>
        <w:t xml:space="preserve"> ډول کاروي ترڅو د دوی په انډولونو کې </w:t>
      </w:r>
      <w:r>
        <w:rPr>
          <w:rFonts w:hint="cs"/>
          <w:rtl/>
          <w:lang w:bidi="ps-AF"/>
        </w:rPr>
        <w:t>ښي</w:t>
      </w:r>
      <w:r>
        <w:rPr>
          <w:rtl/>
        </w:rPr>
        <w:t xml:space="preserve"> پایلې تر</w:t>
      </w:r>
      <w:r>
        <w:rPr>
          <w:rFonts w:hint="cs"/>
          <w:rtl/>
          <w:lang w:bidi="ps-AF"/>
        </w:rPr>
        <w:t>لا</w:t>
      </w:r>
      <w:r>
        <w:rPr>
          <w:rtl/>
        </w:rPr>
        <w:t xml:space="preserve">سه کړي. د </w:t>
      </w:r>
      <w:r w:rsidRPr="00580D26">
        <w:rPr>
          <w:b w:val="0"/>
          <w:bCs/>
        </w:rPr>
        <w:t>RASE</w:t>
      </w:r>
      <w:r>
        <w:rPr>
          <w:rFonts w:hint="cs"/>
          <w:rtl/>
          <w:lang w:bidi="ps-AF"/>
        </w:rPr>
        <w:t xml:space="preserve"> </w:t>
      </w:r>
      <w:r>
        <w:rPr>
          <w:rtl/>
        </w:rPr>
        <w:t xml:space="preserve">ماډل ښیې چې د مینځپانګې سرچینې په بشپړ ډول د زده کړې پایلو </w:t>
      </w:r>
      <w:r>
        <w:rPr>
          <w:rFonts w:hint="cs"/>
          <w:rtl/>
          <w:lang w:bidi="ps-AF"/>
        </w:rPr>
        <w:t>لا</w:t>
      </w:r>
      <w:r>
        <w:rPr>
          <w:rtl/>
        </w:rPr>
        <w:t>سته راوړلو لپاره کافي ندي ،</w:t>
      </w:r>
      <w:r>
        <w:rPr>
          <w:rFonts w:hint="cs"/>
          <w:rtl/>
          <w:lang w:bidi="ps-AF"/>
        </w:rPr>
        <w:t xml:space="preserve"> چي </w:t>
      </w:r>
      <w:r>
        <w:rPr>
          <w:rtl/>
        </w:rPr>
        <w:t>اړتیا ل</w:t>
      </w:r>
      <w:r>
        <w:rPr>
          <w:rFonts w:hint="cs"/>
          <w:rtl/>
          <w:lang w:bidi="ps-AF"/>
        </w:rPr>
        <w:t>یدل کیږي</w:t>
      </w:r>
      <w:r>
        <w:rPr>
          <w:rtl/>
        </w:rPr>
        <w:t xml:space="preserve"> د زده کونکو لپاره </w:t>
      </w:r>
      <w:r>
        <w:rPr>
          <w:rFonts w:hint="cs"/>
          <w:rtl/>
          <w:lang w:bidi="ps-AF"/>
        </w:rPr>
        <w:t xml:space="preserve">مختلفي </w:t>
      </w:r>
      <w:r>
        <w:rPr>
          <w:rtl/>
        </w:rPr>
        <w:t>سرچینې وکارو</w:t>
      </w:r>
      <w:r>
        <w:rPr>
          <w:rFonts w:hint="cs"/>
          <w:rtl/>
          <w:lang w:bidi="ps-AF"/>
        </w:rPr>
        <w:t>ل سي او مختلف فعالیتونه پلان کړل سي</w:t>
      </w:r>
      <w:r>
        <w:rPr>
          <w:rtl/>
        </w:rPr>
        <w:t xml:space="preserve"> ،</w:t>
      </w:r>
      <w:r>
        <w:rPr>
          <w:rFonts w:hint="cs"/>
          <w:rtl/>
          <w:lang w:bidi="ps-AF"/>
        </w:rPr>
        <w:t xml:space="preserve"> چي</w:t>
      </w:r>
      <w:r>
        <w:rPr>
          <w:rtl/>
        </w:rPr>
        <w:t xml:space="preserve"> د زده کونکو </w:t>
      </w:r>
      <w:r>
        <w:rPr>
          <w:rFonts w:hint="cs"/>
          <w:rtl/>
          <w:lang w:bidi="ps-AF"/>
        </w:rPr>
        <w:t>د</w:t>
      </w:r>
      <w:r>
        <w:rPr>
          <w:rtl/>
        </w:rPr>
        <w:t xml:space="preserve">مرستې </w:t>
      </w:r>
      <w:r>
        <w:rPr>
          <w:rFonts w:hint="cs"/>
          <w:rtl/>
          <w:lang w:bidi="ps-AF"/>
        </w:rPr>
        <w:t>، د</w:t>
      </w:r>
      <w:r>
        <w:rPr>
          <w:rtl/>
        </w:rPr>
        <w:t xml:space="preserve"> رامینځته کیدونکي ستونزې حل لپاره  او په پای کې ارزونه </w:t>
      </w:r>
      <w:r>
        <w:rPr>
          <w:rFonts w:hint="cs"/>
          <w:rtl/>
          <w:lang w:bidi="ps-AF"/>
        </w:rPr>
        <w:t>چي د زده کړه نتیجه لاسته راغلي دي.</w:t>
      </w:r>
    </w:p>
    <w:p w:rsidR="007600AD" w:rsidRDefault="007600AD" w:rsidP="007600AD">
      <w:pPr>
        <w:spacing w:line="276" w:lineRule="auto"/>
        <w:ind w:right="0"/>
        <w:rPr>
          <w:lang w:bidi="ps-AF"/>
        </w:rPr>
      </w:pPr>
      <w:r>
        <w:rPr>
          <w:lang w:bidi="ps-AF"/>
        </w:rPr>
        <w:t>Classroom 2.4.4</w:t>
      </w:r>
    </w:p>
    <w:p w:rsidR="007600AD" w:rsidRDefault="007600AD" w:rsidP="007600AD">
      <w:pPr>
        <w:rPr>
          <w:rtl/>
          <w:lang w:bidi="ps-AF"/>
        </w:rPr>
      </w:pPr>
      <w:r>
        <w:rPr>
          <w:rFonts w:hint="eastAsia"/>
          <w:rtl/>
        </w:rPr>
        <w:lastRenderedPageBreak/>
        <w:t>موږ</w:t>
      </w:r>
      <w:r>
        <w:rPr>
          <w:rFonts w:hint="cs"/>
          <w:rtl/>
          <w:lang w:bidi="ps-AF"/>
        </w:rPr>
        <w:t xml:space="preserve"> به</w:t>
      </w:r>
      <w:r>
        <w:rPr>
          <w:rFonts w:hint="eastAsia"/>
          <w:rtl/>
        </w:rPr>
        <w:t xml:space="preserve"> ددې مودې په جریان کې د لاندې ښوونې لپاره د ګوګل ټولګي له لارې کار تنظیم کړو. د سایټ په شاوخوا کې هراړخیز لارښود شتون لري چې څنګه د ګوګل کلاس روم ځانګړي برخې وپلټئ. که تاسو په یاد ولرئ چې ټیټ ټیډز باید د هغه شخص ټولګیو له لارې کار ترلاسه کړي چې دوی کولی شي د ګوګل کلاس روم کې وګوري او ټول کار باید د هر کال وخت لپاره ټاکل شوي مهالویش سره سم وي. دا اکثرا په سایټ کې ویشل کیږي. زده کونکو ته په ډیری موضوعاتو رینجونو کې لنډ ارزونه ترتیب شوې ترڅو وګوري چې دوی ټاکل شوي کار سره تړلي دي. دا به وروسته په نیمه مودې کې د ټکي ارزونې له لارې وروسته په پام کې ونیول شي. که تاسو په یاد ولرئ چې دلته هیڅ لیوالتیا نه شتون لري چې د ګوزt زده کونکي به هر درس ښوونکو ته کار واستوي. په فرصت چانس چې د انډرټیوډز کار د ګوګل آرشیف یا سلایډونو کې کار بشپړوي چې ښوونکي یې په ګوګل کلاس روم کې ترتیب کړي پدې مرحله کې ښوونکی به وکولی شي دا کار وګوري. که ستاسو ماشوم د آی ټي هارډویر نلري چې دوی ته اجازه ورکوي د ګوګل ټولګي ته لاړ شي دا به غوره وي که تاسو له ښوونځي سره اړیکه ونیس</w:t>
      </w:r>
      <w:r w:rsidRPr="00D42AF7">
        <w:rPr>
          <w:sz w:val="22"/>
          <w:rtl/>
        </w:rPr>
        <w:fldChar w:fldCharType="begin" w:fldLock="1"/>
      </w:r>
      <w:r w:rsidRPr="00D42AF7">
        <w:rPr>
          <w:sz w:val="22"/>
        </w:rPr>
        <w:instrText>ADDIN CSL_CITATION {"citationItems":[{"id":"ITEM-1","itemData":{"author":[{"dropping-particle":"","family":"Road","given":"Haxby","non-dropping-particle":"","parse-names":false,"suffix":""},{"dropping-particle":"","family":"Earswick","given":"New","non-dropping-particle":"","parse-names":false,"suffix":""}],"id":"ITEM-1","issued":{"date-parts":[["2020"]]},"title":": www.josephrowntree.co.uk 24","type":"article-journal"},"uris":["http://www.mendeley.com/documents/?uuid=ddc86dfd-0aa0-42e6-94a3-25d1008428da"]}],"mendeley":{"formattedCitation":"(Road &amp; Earswick, 2020)","plainTextFormattedCitation":"(Road &amp; Earswick, 2020)","previouslyFormattedCitation":"(Road &amp; Earswick, 2020)"},"properties":{"noteIndex":0},"schema":"https://github.com/citation-style-language/schema/raw/master/csl-citation.json"}</w:instrText>
      </w:r>
      <w:r w:rsidRPr="00D42AF7">
        <w:rPr>
          <w:sz w:val="22"/>
          <w:rtl/>
        </w:rPr>
        <w:fldChar w:fldCharType="separate"/>
      </w:r>
      <w:r w:rsidRPr="00D42AF7">
        <w:rPr>
          <w:noProof/>
          <w:sz w:val="22"/>
        </w:rPr>
        <w:t>(Road &amp; Earswick, 2020)</w:t>
      </w:r>
      <w:r w:rsidRPr="00D42AF7">
        <w:rPr>
          <w:sz w:val="22"/>
          <w:rtl/>
        </w:rPr>
        <w:fldChar w:fldCharType="end"/>
      </w:r>
      <w:r>
        <w:t xml:space="preserve"> </w:t>
      </w:r>
    </w:p>
    <w:p w:rsidR="007600AD" w:rsidRDefault="007600AD" w:rsidP="007600AD">
      <w:pPr>
        <w:jc w:val="right"/>
        <w:rPr>
          <w:rtl/>
        </w:rPr>
      </w:pPr>
      <w:r>
        <w:rPr>
          <w:rFonts w:hint="eastAsia"/>
          <w:rtl/>
        </w:rPr>
        <w:t xml:space="preserve">زه په پام کې لرم چې زموږ د لږ شمیر زده کړې لپاره ، د هغو کسانو شمیرل چې غیر منظم لارښود ته اړتیا لري ، دا به په ځانګړي ډول </w:t>
      </w:r>
      <w:r>
        <w:rPr>
          <w:rFonts w:hint="cs"/>
          <w:rtl/>
          <w:lang w:bidi="ps-AF"/>
        </w:rPr>
        <w:t xml:space="preserve">  </w:t>
      </w:r>
      <w:r>
        <w:rPr>
          <w:rFonts w:hint="eastAsia"/>
          <w:rtl/>
        </w:rPr>
        <w:t xml:space="preserve">ننګونې وي چې ښوونځي کورني چاپیریال ته راوړي. په سایټ کې یو څو هڅونې لارښوونې شتون لري چې تاسو ته به ګټور وي (په کورنیو زده کړې کې د لاک کولو لپاره د زیرمو ملاتړ کول.) که تاسو نورې مرستې ته اړتیا لرئ نو دا به مثالی وي که تاسو له ښوونځي سره اړیکه ونیسئ او د کارمندانو یوه برخه به تاسو سره د لیدو لپاره اړیکه ونیسي. په نورو لارو موږ کولی شو ستاسو د ماشوم زده </w:t>
      </w:r>
      <w:r>
        <w:rPr>
          <w:rFonts w:hint="cs"/>
          <w:rtl/>
          <w:lang w:bidi="ps-AF"/>
        </w:rPr>
        <w:t xml:space="preserve">     </w:t>
      </w:r>
      <w:r>
        <w:rPr>
          <w:rFonts w:hint="eastAsia"/>
          <w:rtl/>
        </w:rPr>
        <w:t>کړه پیاوړې کړو.</w:t>
      </w:r>
      <w:r>
        <w:t xml:space="preserve">  </w:t>
      </w:r>
      <w:r>
        <w:rPr>
          <w:rtl/>
        </w:rPr>
        <w:fldChar w:fldCharType="begin" w:fldLock="1"/>
      </w:r>
      <w:r>
        <w:instrText>ADDIN CSL_CITATION {"citationItems":[{"id":"ITEM-1","itemData":{"author":[{"dropping-particle":"","family":"Road","given":"Haxby","non-dropping-particle":"","parse-names":false,"suffix":""},{"dropping-particle":"","family":"Earswick","given":"New","non-dropping-particle":"","parse-names":false,"suffix":""}],"id":"ITEM-1","issued":{"date-parts":[["2020"]]},"title":": www.josephrowntree.co.uk 24","type":"article-journal"},"uris":["http://www.mendeley.com/documents/?uuid=ddc86dfd-0aa0-42e6-94a3-25d1008428da"]}],"mendeley":{"formattedCitation":"(Road &amp; Earswick, 2020)","plainTextFormattedCitation":"(Road &amp; Earswick, 2020)","previouslyFormattedCitation":"(Road &amp; Earswick, 2020)"},"properties":{"noteIndex":0},"schema":"https://github.com/citation-style-language/schema/raw/master/csl-citation.json"}</w:instrText>
      </w:r>
      <w:r>
        <w:rPr>
          <w:rtl/>
        </w:rPr>
        <w:fldChar w:fldCharType="separate"/>
      </w:r>
      <w:r w:rsidRPr="00EB5C3B">
        <w:rPr>
          <w:noProof/>
        </w:rPr>
        <w:t>(Road &amp; Earswick, 2020)</w:t>
      </w:r>
      <w:r>
        <w:rPr>
          <w:rtl/>
        </w:rPr>
        <w:fldChar w:fldCharType="end"/>
      </w:r>
      <w:r>
        <w:t xml:space="preserve">  </w:t>
      </w:r>
      <w:r>
        <w:rPr>
          <w:rFonts w:hint="cs"/>
          <w:rtl/>
          <w:lang w:bidi="ps-AF"/>
        </w:rPr>
        <w:t xml:space="preserve">                                                                                                      </w:t>
      </w:r>
      <w:r>
        <w:t xml:space="preserve"> </w:t>
      </w:r>
    </w:p>
    <w:p w:rsidR="007600AD" w:rsidRDefault="007600AD" w:rsidP="007600AD">
      <w:r>
        <w:rPr>
          <w:rFonts w:hint="eastAsia"/>
          <w:rtl/>
        </w:rPr>
        <w:t>زما د وروستي خبرو اترو راهیسې ، آفکل پدې دوبي کې د ازموینې لپاره داخل شوي زده کونکو ته د رتبو ورکولو میتود په اړه ناسته پیل کړې. موږ دې ناستې ته د ښوونځي په توګه عکس العمل ښکاره کوو مګر تاسو به ورته د مور / پلار / ساتونکی په توګه وغواړئ. که دا ډیر مشکل نه وي د دې کولو لپاره د آفیکل سایټ څخه لیدنه وکړئ. موږ خوشحاله یو چې ولیدل چې آفیال په 10 کال کې هغو زده کونکو ته د اجازه ورکړل شوي درجې درجې ورکولو په اړه مشورې کوي چې پدې دوبي کې ازموینو لپاره نومول شوي. دا پدې معنی ده چې د 10 لکو کمښتونه چې د RE ازموینې کې برخه اخیستې وه به د ارزونې پروسې برخه وي</w:t>
      </w:r>
      <w:r>
        <w:t>.</w:t>
      </w:r>
      <w:r w:rsidRPr="0056022F">
        <w:rPr>
          <w:rtl/>
        </w:rPr>
        <w:t xml:space="preserve"> </w:t>
      </w:r>
      <w:r>
        <w:rPr>
          <w:rtl/>
        </w:rPr>
        <w:fldChar w:fldCharType="begin" w:fldLock="1"/>
      </w:r>
      <w:r>
        <w:instrText>ADDIN CSL_CITATION {"citationItems":[{"id":"ITEM-1","itemData":{"author":[{"dropping-particle":"","family":"Road","given":"Haxby","non-dropping-particle":"","parse-names":false,"suffix":""},{"dropping-particle":"","family":"Earswick","given":"New","non-dropping-particle":"","parse-names":false,"suffix":""}],"id":"ITEM-1","issued":{"date-parts":[["2020"]]},"title":": www.josephrowntree.co.uk 24","type":"article-journal"},"uris":["http://www.mendeley.com/documents/?uuid=ddc86dfd-0aa0-42e6-94a3-25d1008428da"]}],"mendeley":{"formattedCitation":"(Road &amp; Earswick, 2020)","plainTextFormattedCitation":"(Road &amp; Earswick, 2020)","previouslyFormattedCitation":"(Road &amp; Earswick, 2020)"},"properties":{"noteIndex":0},"schema":"https://github.com/citation-style-language/schema/raw/master/csl-citation.json"}</w:instrText>
      </w:r>
      <w:r>
        <w:rPr>
          <w:rtl/>
        </w:rPr>
        <w:fldChar w:fldCharType="separate"/>
      </w:r>
      <w:r w:rsidRPr="00EB5C3B">
        <w:rPr>
          <w:noProof/>
        </w:rPr>
        <w:t>(Road &amp; Earswick, 2020)</w:t>
      </w:r>
      <w:r>
        <w:rPr>
          <w:rtl/>
        </w:rPr>
        <w:fldChar w:fldCharType="end"/>
      </w:r>
    </w:p>
    <w:p w:rsidR="007600AD" w:rsidRDefault="007600AD" w:rsidP="007600AD">
      <w:pPr>
        <w:jc w:val="right"/>
        <w:rPr>
          <w:rtl/>
        </w:rPr>
      </w:pPr>
    </w:p>
    <w:p w:rsidR="007600AD" w:rsidRPr="007600AD" w:rsidRDefault="007600AD" w:rsidP="007600AD">
      <w:r>
        <w:rPr>
          <w:rFonts w:hint="eastAsia"/>
          <w:rtl/>
        </w:rPr>
        <w:t>کوم چې په 2014 کې د ګوګل ایپس لارښوونې (GAFE) له لارې وړاندیز شوی و. د ګوګل کلاس روم غوښتنلیک غوره توبونه لري ، د کارولو لپاره وړیا حساب کول ، د ټولنیز میډیا (فېسبوک ، ټویټر) د څرګندیدو او کارولو له امله د دواړو انسټرکټرانو او زیرمو زده کړې لپاره ساده ، او د ګوګل نورو غوښتنلیکونو سره یوځای شوي ، لکه د ګوګل فریم ، ګوګل ډرایو ، د ګوګل ډیک ، د ګوګل سلایډونه ، تاسو ټیوب ، او نور (عابد اظهر او اقبال ، 2018 Roh روهیمان ، 2017). د فلپ شوي - ستونزې پراساس زده کړې ماډلونو اجرا کول په تحقیق کې کارول شوي ، دواړه په لومړي مرحله کې (په ټولګي کې زده کړه) او د مرحلې مرحلې کې (د ټولګي څخه بهر زده کړه) د ستونزې پر بنسټ زده کړې ماډلونو د جملې جوړښت ته اشاره کوي. د زده کړې تمرینونو مرحلې د ستونزې پر بنسټ زده کړې شمېرنې معرفي ، تنظیم ، ازموینې ، نرخ او تفتیش او ارزونې ته اشاره کوي (هو ، زینګ ، او تو ، 2018). په تفصیل</w:t>
      </w:r>
      <w:r>
        <w:t xml:space="preserve"> </w:t>
      </w:r>
      <w:r>
        <w:rPr>
          <w:rFonts w:hint="eastAsia"/>
          <w:rtl/>
        </w:rPr>
        <w:t>سره د فلیپ شوي ستونزې پر بنسټ زده کړې ماډل کارولو کې د ګامونو انځور کول</w:t>
      </w:r>
      <w:r>
        <w:t xml:space="preserve"> </w:t>
      </w:r>
      <w:r>
        <w:fldChar w:fldCharType="begin" w:fldLock="1"/>
      </w:r>
      <w:r>
        <w:instrText>ADDIN CSL_CITATION {"citationItems":[{"id":"ITEM-1","itemData":{"author":[{"dropping-particle":"","family":"Ramadhani","given":"Rahmi","non-dropping-particle":"","parse-names":false,"suffix":""},{"dropping-particle":"","family":"Umam","given":"Rofiqul","non-dropping-particle":"","parse-names":false,"suffix":""}],"id":"ITEM-1","issue":"June","issued":{"date-parts":[["2019"]]},"page":"137-158","title":"The Effect of Flipped-Problem Based Learning Model Integrated with LMS-Google Classroom for Senior High School Students","type":"article-journal","volume":"7"},"uris":["http://www.mendeley.com/documents/?uuid=262f98c7-242c-40b5-8767-ed874913366a"]}],"mendeley":{"formattedCitation":"(Ramadhani &amp; Umam, 2019)","plainTextFormattedCitation":"(Ramadhani &amp; Umam, 2019)","previouslyFormattedCitation":"(Ramadhani &amp; Umam, 2019)"},"properties":{"noteIndex":0},"schema":"https://github.com/citation-style-language/schema/raw/master/csl-citation.json"}</w:instrText>
      </w:r>
      <w:r>
        <w:fldChar w:fldCharType="separate"/>
      </w:r>
      <w:r w:rsidRPr="00A91CFF">
        <w:rPr>
          <w:noProof/>
        </w:rPr>
        <w:t>(Ramadhani &amp; Umam, 2019)</w:t>
      </w:r>
      <w:r>
        <w:fldChar w:fldCharType="end"/>
      </w:r>
    </w:p>
    <w:sectPr w:rsidR="007600AD" w:rsidRPr="007600AD" w:rsidSect="0027446E">
      <w:pgSz w:w="12240" w:h="15840" w:code="1"/>
      <w:pgMar w:top="1701" w:right="1701"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CB4" w:rsidRDefault="00106CB4">
      <w:pPr>
        <w:spacing w:after="0" w:line="240" w:lineRule="auto"/>
      </w:pPr>
      <w:r>
        <w:separator/>
      </w:r>
    </w:p>
  </w:endnote>
  <w:endnote w:type="continuationSeparator" w:id="0">
    <w:p w:rsidR="00106CB4" w:rsidRDefault="00106C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hij Badr">
    <w:altName w:val="Times New Roman"/>
    <w:charset w:val="00"/>
    <w:family w:val="roman"/>
    <w:pitch w:val="variable"/>
    <w:sig w:usb0="00000000" w:usb1="8000A04A" w:usb2="00000008" w:usb3="00000000" w:csb0="00000041"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A74" w:rsidRDefault="007C2A74" w:rsidP="007C2A74">
    <w:pPr>
      <w:pStyle w:val="Footer"/>
      <w:jc w:val="center"/>
    </w:pPr>
  </w:p>
  <w:p w:rsidR="007C2A74" w:rsidRDefault="007C2A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589614406"/>
      <w:docPartObj>
        <w:docPartGallery w:val="Page Numbers (Bottom of Page)"/>
        <w:docPartUnique/>
      </w:docPartObj>
    </w:sdtPr>
    <w:sdtEndPr>
      <w:rPr>
        <w:noProof/>
      </w:rPr>
    </w:sdtEndPr>
    <w:sdtContent>
      <w:p w:rsidR="007C2A74" w:rsidRDefault="007C2A74">
        <w:pPr>
          <w:pStyle w:val="Footer"/>
          <w:jc w:val="center"/>
        </w:pPr>
        <w:r>
          <w:fldChar w:fldCharType="begin"/>
        </w:r>
        <w:r>
          <w:instrText xml:space="preserve"> PAGE   \* MERGEFORMAT </w:instrText>
        </w:r>
        <w:r>
          <w:fldChar w:fldCharType="separate"/>
        </w:r>
        <w:r w:rsidR="007600AD">
          <w:rPr>
            <w:noProof/>
            <w:rtl/>
          </w:rPr>
          <w:t>17</w:t>
        </w:r>
        <w:r>
          <w:rPr>
            <w:noProof/>
          </w:rPr>
          <w:fldChar w:fldCharType="end"/>
        </w:r>
      </w:p>
    </w:sdtContent>
  </w:sdt>
  <w:p w:rsidR="007C2A74" w:rsidRDefault="007C2A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CB4" w:rsidRDefault="00106CB4">
      <w:pPr>
        <w:spacing w:after="0" w:line="240" w:lineRule="auto"/>
      </w:pPr>
      <w:r>
        <w:separator/>
      </w:r>
    </w:p>
  </w:footnote>
  <w:footnote w:type="continuationSeparator" w:id="0">
    <w:p w:rsidR="00106CB4" w:rsidRDefault="00106C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2A74" w:rsidRDefault="007C2A74" w:rsidP="007C2A74">
    <w:pPr>
      <w:pStyle w:val="Header"/>
    </w:pPr>
  </w:p>
  <w:p w:rsidR="007C2A74" w:rsidRDefault="007C2A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2486A"/>
    <w:multiLevelType w:val="multilevel"/>
    <w:tmpl w:val="C1ECFD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8C36EB5"/>
    <w:multiLevelType w:val="hybridMultilevel"/>
    <w:tmpl w:val="EE7ED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B6D243A"/>
    <w:multiLevelType w:val="multilevel"/>
    <w:tmpl w:val="F73444A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D2B"/>
    <w:rsid w:val="00041050"/>
    <w:rsid w:val="00106CB4"/>
    <w:rsid w:val="001554BF"/>
    <w:rsid w:val="001F24F7"/>
    <w:rsid w:val="00241478"/>
    <w:rsid w:val="0027446E"/>
    <w:rsid w:val="002A353E"/>
    <w:rsid w:val="002B1E5B"/>
    <w:rsid w:val="002D65EB"/>
    <w:rsid w:val="003126A4"/>
    <w:rsid w:val="00325F29"/>
    <w:rsid w:val="003C5819"/>
    <w:rsid w:val="003F1EB7"/>
    <w:rsid w:val="00401B64"/>
    <w:rsid w:val="00432AF8"/>
    <w:rsid w:val="00487A1A"/>
    <w:rsid w:val="00555A21"/>
    <w:rsid w:val="00640D2B"/>
    <w:rsid w:val="00661481"/>
    <w:rsid w:val="007600AD"/>
    <w:rsid w:val="00781563"/>
    <w:rsid w:val="007C2A74"/>
    <w:rsid w:val="007C72D5"/>
    <w:rsid w:val="007F06AA"/>
    <w:rsid w:val="007F27A6"/>
    <w:rsid w:val="008A32C6"/>
    <w:rsid w:val="00994E29"/>
    <w:rsid w:val="009B4483"/>
    <w:rsid w:val="009D412B"/>
    <w:rsid w:val="00B841B0"/>
    <w:rsid w:val="00C2575E"/>
    <w:rsid w:val="00CC0547"/>
    <w:rsid w:val="00D95DA7"/>
    <w:rsid w:val="00D963A4"/>
    <w:rsid w:val="00DA2DB8"/>
    <w:rsid w:val="00E16D28"/>
    <w:rsid w:val="00E31C75"/>
    <w:rsid w:val="00F54B58"/>
    <w:rsid w:val="00F77A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563"/>
    <w:pPr>
      <w:bidi/>
      <w:spacing w:after="160" w:line="361" w:lineRule="auto"/>
      <w:ind w:right="2" w:firstLine="2"/>
      <w:jc w:val="both"/>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563"/>
    <w:rPr>
      <w:rFonts w:ascii="Calibri" w:eastAsia="Calibri" w:hAnsi="Calibri" w:cs="Calibri"/>
      <w:b/>
      <w:color w:val="000000"/>
      <w:sz w:val="24"/>
    </w:rPr>
  </w:style>
  <w:style w:type="paragraph" w:styleId="Footer">
    <w:name w:val="footer"/>
    <w:basedOn w:val="Normal"/>
    <w:link w:val="FooterChar"/>
    <w:uiPriority w:val="99"/>
    <w:unhideWhenUsed/>
    <w:rsid w:val="00781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563"/>
    <w:rPr>
      <w:rFonts w:ascii="Calibri" w:eastAsia="Calibri" w:hAnsi="Calibri" w:cs="Calibri"/>
      <w:b/>
      <w:color w:val="000000"/>
      <w:sz w:val="24"/>
    </w:rPr>
  </w:style>
  <w:style w:type="paragraph" w:styleId="BodyText">
    <w:name w:val="Body Text"/>
    <w:basedOn w:val="Normal"/>
    <w:link w:val="BodyTextChar"/>
    <w:rsid w:val="00781563"/>
    <w:pPr>
      <w:spacing w:after="120" w:line="240" w:lineRule="auto"/>
      <w:ind w:right="0" w:firstLine="0"/>
      <w:jc w:val="left"/>
    </w:pPr>
    <w:rPr>
      <w:rFonts w:ascii="Times New Roman" w:eastAsia="Times New Roman" w:hAnsi="Times New Roman" w:cs="Times New Roman"/>
      <w:b w:val="0"/>
      <w:color w:val="auto"/>
      <w:szCs w:val="24"/>
    </w:rPr>
  </w:style>
  <w:style w:type="character" w:customStyle="1" w:styleId="BodyTextChar">
    <w:name w:val="Body Text Char"/>
    <w:basedOn w:val="DefaultParagraphFont"/>
    <w:link w:val="BodyText"/>
    <w:rsid w:val="00781563"/>
    <w:rPr>
      <w:rFonts w:ascii="Times New Roman" w:eastAsia="Times New Roman" w:hAnsi="Times New Roman" w:cs="Times New Roman"/>
      <w:sz w:val="24"/>
      <w:szCs w:val="24"/>
    </w:rPr>
  </w:style>
  <w:style w:type="paragraph" w:styleId="ListParagraph">
    <w:name w:val="List Paragraph"/>
    <w:basedOn w:val="Normal"/>
    <w:uiPriority w:val="34"/>
    <w:qFormat/>
    <w:rsid w:val="00781563"/>
    <w:pPr>
      <w:ind w:left="720"/>
      <w:contextualSpacing/>
    </w:pPr>
  </w:style>
  <w:style w:type="character" w:styleId="Hyperlink">
    <w:name w:val="Hyperlink"/>
    <w:basedOn w:val="DefaultParagraphFont"/>
    <w:uiPriority w:val="99"/>
    <w:unhideWhenUsed/>
    <w:rsid w:val="007600AD"/>
    <w:rPr>
      <w:color w:val="0000FF"/>
      <w:u w:val="single"/>
    </w:rPr>
  </w:style>
  <w:style w:type="table" w:customStyle="1" w:styleId="TableGrid">
    <w:name w:val="TableGrid"/>
    <w:rsid w:val="007600AD"/>
    <w:pPr>
      <w:spacing w:after="0" w:line="240" w:lineRule="auto"/>
    </w:pPr>
    <w:rPr>
      <w:rFonts w:eastAsiaTheme="minorEastAsia"/>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1563"/>
    <w:pPr>
      <w:bidi/>
      <w:spacing w:after="160" w:line="361" w:lineRule="auto"/>
      <w:ind w:right="2" w:firstLine="2"/>
      <w:jc w:val="both"/>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563"/>
    <w:rPr>
      <w:rFonts w:ascii="Calibri" w:eastAsia="Calibri" w:hAnsi="Calibri" w:cs="Calibri"/>
      <w:b/>
      <w:color w:val="000000"/>
      <w:sz w:val="24"/>
    </w:rPr>
  </w:style>
  <w:style w:type="paragraph" w:styleId="Footer">
    <w:name w:val="footer"/>
    <w:basedOn w:val="Normal"/>
    <w:link w:val="FooterChar"/>
    <w:uiPriority w:val="99"/>
    <w:unhideWhenUsed/>
    <w:rsid w:val="00781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563"/>
    <w:rPr>
      <w:rFonts w:ascii="Calibri" w:eastAsia="Calibri" w:hAnsi="Calibri" w:cs="Calibri"/>
      <w:b/>
      <w:color w:val="000000"/>
      <w:sz w:val="24"/>
    </w:rPr>
  </w:style>
  <w:style w:type="paragraph" w:styleId="BodyText">
    <w:name w:val="Body Text"/>
    <w:basedOn w:val="Normal"/>
    <w:link w:val="BodyTextChar"/>
    <w:rsid w:val="00781563"/>
    <w:pPr>
      <w:spacing w:after="120" w:line="240" w:lineRule="auto"/>
      <w:ind w:right="0" w:firstLine="0"/>
      <w:jc w:val="left"/>
    </w:pPr>
    <w:rPr>
      <w:rFonts w:ascii="Times New Roman" w:eastAsia="Times New Roman" w:hAnsi="Times New Roman" w:cs="Times New Roman"/>
      <w:b w:val="0"/>
      <w:color w:val="auto"/>
      <w:szCs w:val="24"/>
    </w:rPr>
  </w:style>
  <w:style w:type="character" w:customStyle="1" w:styleId="BodyTextChar">
    <w:name w:val="Body Text Char"/>
    <w:basedOn w:val="DefaultParagraphFont"/>
    <w:link w:val="BodyText"/>
    <w:rsid w:val="00781563"/>
    <w:rPr>
      <w:rFonts w:ascii="Times New Roman" w:eastAsia="Times New Roman" w:hAnsi="Times New Roman" w:cs="Times New Roman"/>
      <w:sz w:val="24"/>
      <w:szCs w:val="24"/>
    </w:rPr>
  </w:style>
  <w:style w:type="paragraph" w:styleId="ListParagraph">
    <w:name w:val="List Paragraph"/>
    <w:basedOn w:val="Normal"/>
    <w:uiPriority w:val="34"/>
    <w:qFormat/>
    <w:rsid w:val="00781563"/>
    <w:pPr>
      <w:ind w:left="720"/>
      <w:contextualSpacing/>
    </w:pPr>
  </w:style>
  <w:style w:type="character" w:styleId="Hyperlink">
    <w:name w:val="Hyperlink"/>
    <w:basedOn w:val="DefaultParagraphFont"/>
    <w:uiPriority w:val="99"/>
    <w:unhideWhenUsed/>
    <w:rsid w:val="007600AD"/>
    <w:rPr>
      <w:color w:val="0000FF"/>
      <w:u w:val="single"/>
    </w:rPr>
  </w:style>
  <w:style w:type="table" w:customStyle="1" w:styleId="TableGrid">
    <w:name w:val="TableGrid"/>
    <w:rsid w:val="007600AD"/>
    <w:pPr>
      <w:spacing w:after="0" w:line="240" w:lineRule="auto"/>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hyperlink" Target="http://www.edmodo.com" TargetMode="External"/><Relationship Id="rId3" Type="http://schemas.microsoft.com/office/2007/relationships/stylesWithEffects" Target="stylesWithEffect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TotalTime>
  <Pages>18</Pages>
  <Words>4705</Words>
  <Characters>2682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ESHAQ</dc:creator>
  <cp:keywords/>
  <dc:description/>
  <cp:lastModifiedBy>MD-ESHAQ</cp:lastModifiedBy>
  <cp:revision>29</cp:revision>
  <dcterms:created xsi:type="dcterms:W3CDTF">2021-06-24T05:46:00Z</dcterms:created>
  <dcterms:modified xsi:type="dcterms:W3CDTF">2021-07-03T07:51:00Z</dcterms:modified>
</cp:coreProperties>
</file>